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C88B4" w14:textId="77777777" w:rsidR="00453005" w:rsidRPr="00A21260" w:rsidRDefault="00453005" w:rsidP="001E729C">
      <w:pPr>
        <w:ind w:firstLine="0"/>
        <w:jc w:val="center"/>
        <w:rPr>
          <w:rFonts w:eastAsia="Times New Roman" w:cs="Times New Roman"/>
          <w:b/>
          <w:szCs w:val="24"/>
          <w:lang w:val="sv-SE"/>
        </w:rPr>
      </w:pPr>
      <w:r w:rsidRPr="00A21260">
        <w:rPr>
          <w:rFonts w:eastAsia="Times New Roman" w:cs="Times New Roman"/>
          <w:b/>
          <w:szCs w:val="24"/>
          <w:lang w:val="sv-SE"/>
        </w:rPr>
        <w:t>LAPORAN KERJA PRAKTEK</w:t>
      </w:r>
    </w:p>
    <w:p w14:paraId="0485444D" w14:textId="77777777" w:rsidR="00453005" w:rsidRPr="00A21260" w:rsidRDefault="00453005" w:rsidP="00453005">
      <w:pPr>
        <w:jc w:val="center"/>
        <w:rPr>
          <w:rFonts w:eastAsia="Times New Roman" w:cs="Times New Roman"/>
          <w:b/>
          <w:szCs w:val="24"/>
          <w:lang w:val="sv-SE"/>
        </w:rPr>
      </w:pPr>
    </w:p>
    <w:p w14:paraId="0799E876" w14:textId="77777777" w:rsidR="00453005"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RANCANG BANGUN APLIKASI E-KATALOG</w:t>
      </w:r>
    </w:p>
    <w:p w14:paraId="3677A9F8" w14:textId="12F7CDEE" w:rsidR="00453005"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 xml:space="preserve">BERBASIS WEB </w:t>
      </w:r>
      <w:r w:rsidR="0046322F" w:rsidRPr="00A21260">
        <w:rPr>
          <w:rFonts w:eastAsia="Times New Roman" w:cs="Times New Roman"/>
          <w:b/>
          <w:sz w:val="28"/>
          <w:szCs w:val="28"/>
          <w:lang w:val="sv-SE"/>
        </w:rPr>
        <w:t>DI</w:t>
      </w:r>
      <w:r w:rsidRPr="00A21260">
        <w:rPr>
          <w:rFonts w:eastAsia="Times New Roman" w:cs="Times New Roman"/>
          <w:b/>
          <w:sz w:val="28"/>
          <w:szCs w:val="28"/>
          <w:lang w:val="sv-SE"/>
        </w:rPr>
        <w:t xml:space="preserve"> UMKM ZECKO</w:t>
      </w:r>
    </w:p>
    <w:p w14:paraId="27C0644A" w14:textId="77777777" w:rsidR="00453005" w:rsidRPr="00A21260" w:rsidRDefault="00453005" w:rsidP="001E729C">
      <w:pPr>
        <w:spacing w:before="220"/>
        <w:ind w:firstLine="0"/>
        <w:jc w:val="center"/>
        <w:rPr>
          <w:rFonts w:eastAsia="Times New Roman" w:cs="Times New Roman"/>
          <w:i/>
          <w:szCs w:val="24"/>
          <w:lang w:val="sv-SE"/>
        </w:rPr>
      </w:pPr>
      <w:r w:rsidRPr="00A21260">
        <w:rPr>
          <w:rFonts w:eastAsia="Times New Roman" w:cs="Times New Roman"/>
          <w:i/>
          <w:szCs w:val="24"/>
          <w:lang w:val="sv-SE"/>
        </w:rPr>
        <w:t>Diajukan sebagai Laporan Pelaksanaan Kerja Praktek</w:t>
      </w:r>
    </w:p>
    <w:p w14:paraId="59A2BE4E" w14:textId="77777777" w:rsidR="00453005" w:rsidRPr="00A21260" w:rsidRDefault="00453005" w:rsidP="00453005">
      <w:pPr>
        <w:jc w:val="center"/>
        <w:rPr>
          <w:rFonts w:eastAsia="Times New Roman" w:cs="Times New Roman"/>
          <w:i/>
          <w:szCs w:val="24"/>
          <w:lang w:val="sv-SE"/>
        </w:rPr>
      </w:pPr>
    </w:p>
    <w:p w14:paraId="536B93B2" w14:textId="77777777" w:rsidR="00453005" w:rsidRDefault="00453005" w:rsidP="001E729C">
      <w:pPr>
        <w:ind w:hanging="2"/>
        <w:jc w:val="center"/>
        <w:rPr>
          <w:rFonts w:eastAsia="Times New Roman" w:cs="Times New Roman"/>
        </w:rPr>
      </w:pPr>
      <w:r>
        <w:rPr>
          <w:rFonts w:eastAsia="Times New Roman" w:cs="Times New Roman"/>
          <w:noProof/>
        </w:rPr>
        <w:drawing>
          <wp:inline distT="114300" distB="114300" distL="114300" distR="114300" wp14:anchorId="34E6ACD1" wp14:editId="10809749">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423442" cy="2423442"/>
                    </a:xfrm>
                    <a:prstGeom prst="rect">
                      <a:avLst/>
                    </a:prstGeom>
                    <a:ln/>
                  </pic:spPr>
                </pic:pic>
              </a:graphicData>
            </a:graphic>
          </wp:inline>
        </w:drawing>
      </w:r>
    </w:p>
    <w:p w14:paraId="610DF9F1" w14:textId="77777777" w:rsidR="00453005" w:rsidRDefault="00453005" w:rsidP="00453005">
      <w:pPr>
        <w:ind w:hanging="2"/>
        <w:jc w:val="center"/>
        <w:rPr>
          <w:rFonts w:eastAsia="Times New Roman" w:cs="Times New Roman"/>
        </w:rPr>
      </w:pPr>
    </w:p>
    <w:p w14:paraId="703A6A10" w14:textId="77777777" w:rsidR="00453005" w:rsidRPr="00A21260" w:rsidRDefault="00453005" w:rsidP="001E729C">
      <w:pPr>
        <w:ind w:firstLine="0"/>
        <w:jc w:val="center"/>
        <w:rPr>
          <w:rFonts w:eastAsia="Times New Roman" w:cs="Times New Roman"/>
          <w:b/>
          <w:szCs w:val="24"/>
          <w:lang w:val="sv-SE"/>
        </w:rPr>
      </w:pPr>
      <w:r w:rsidRPr="00A21260">
        <w:rPr>
          <w:rFonts w:eastAsia="Times New Roman" w:cs="Times New Roman"/>
          <w:b/>
          <w:szCs w:val="24"/>
          <w:lang w:val="sv-SE"/>
        </w:rPr>
        <w:t>Oleh:</w:t>
      </w:r>
    </w:p>
    <w:p w14:paraId="0C03EE03" w14:textId="77777777" w:rsidR="00453005" w:rsidRPr="00A21260" w:rsidRDefault="00453005" w:rsidP="001E729C">
      <w:pPr>
        <w:ind w:firstLine="0"/>
        <w:jc w:val="center"/>
        <w:rPr>
          <w:rFonts w:eastAsia="Times New Roman" w:cs="Times New Roman"/>
          <w:b/>
          <w:szCs w:val="24"/>
          <w:lang w:val="sv-SE"/>
        </w:rPr>
      </w:pPr>
      <w:r w:rsidRPr="00A21260">
        <w:rPr>
          <w:rFonts w:eastAsia="Times New Roman" w:cs="Times New Roman"/>
          <w:b/>
          <w:szCs w:val="24"/>
          <w:lang w:val="sv-SE"/>
        </w:rPr>
        <w:t>Sonnya Ghandi</w:t>
      </w:r>
    </w:p>
    <w:p w14:paraId="00EF5DCB" w14:textId="30387854" w:rsidR="00453005" w:rsidRPr="00A21260" w:rsidRDefault="00453005" w:rsidP="001E729C">
      <w:pPr>
        <w:ind w:firstLine="0"/>
        <w:jc w:val="center"/>
        <w:rPr>
          <w:rFonts w:eastAsia="Times New Roman" w:cs="Times New Roman"/>
          <w:b/>
          <w:szCs w:val="24"/>
          <w:lang w:val="sv-SE"/>
        </w:rPr>
      </w:pPr>
      <w:r w:rsidRPr="00A21260">
        <w:rPr>
          <w:rFonts w:eastAsia="Times New Roman" w:cs="Times New Roman"/>
          <w:b/>
          <w:szCs w:val="24"/>
          <w:lang w:val="sv-SE"/>
        </w:rPr>
        <w:t>201351131</w:t>
      </w:r>
    </w:p>
    <w:p w14:paraId="79EDF3AF" w14:textId="77777777" w:rsidR="00453005" w:rsidRPr="00A21260" w:rsidRDefault="00453005" w:rsidP="00453005">
      <w:pPr>
        <w:ind w:hanging="2"/>
        <w:rPr>
          <w:rFonts w:eastAsia="Times New Roman" w:cs="Times New Roman"/>
          <w:b/>
          <w:lang w:val="sv-SE"/>
        </w:rPr>
      </w:pPr>
    </w:p>
    <w:p w14:paraId="38AA7098" w14:textId="77777777" w:rsidR="00453005" w:rsidRPr="00A21260" w:rsidRDefault="00453005" w:rsidP="00453005">
      <w:pPr>
        <w:ind w:hanging="2"/>
        <w:jc w:val="center"/>
        <w:rPr>
          <w:rFonts w:eastAsia="Times New Roman" w:cs="Times New Roman"/>
          <w:b/>
          <w:lang w:val="sv-SE"/>
        </w:rPr>
      </w:pPr>
    </w:p>
    <w:p w14:paraId="7DAE4B82" w14:textId="77777777" w:rsidR="00453005"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PROGRAM STUDI TEKNIK INFORMATIKA</w:t>
      </w:r>
    </w:p>
    <w:p w14:paraId="2293C7B1" w14:textId="77777777" w:rsidR="00453005"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SEKOLAH TINGGI TEKNOLOGI WASTUKANCANA</w:t>
      </w:r>
    </w:p>
    <w:p w14:paraId="1A60A8BF" w14:textId="77777777" w:rsidR="00453005"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PURWAKARTA</w:t>
      </w:r>
    </w:p>
    <w:p w14:paraId="75D9D3D5" w14:textId="496DE894" w:rsidR="009D48AA" w:rsidRPr="00A21260" w:rsidRDefault="00453005" w:rsidP="001E729C">
      <w:pPr>
        <w:ind w:firstLine="0"/>
        <w:jc w:val="center"/>
        <w:rPr>
          <w:rFonts w:eastAsia="Times New Roman" w:cs="Times New Roman"/>
          <w:b/>
          <w:sz w:val="28"/>
          <w:szCs w:val="28"/>
          <w:lang w:val="sv-SE"/>
        </w:rPr>
      </w:pPr>
      <w:r w:rsidRPr="00A21260">
        <w:rPr>
          <w:rFonts w:eastAsia="Times New Roman" w:cs="Times New Roman"/>
          <w:b/>
          <w:sz w:val="28"/>
          <w:szCs w:val="28"/>
          <w:lang w:val="sv-SE"/>
        </w:rPr>
        <w:t>2023</w:t>
      </w:r>
    </w:p>
    <w:p w14:paraId="061A35E5" w14:textId="6246B8B8" w:rsidR="009D48AA" w:rsidRPr="00A21260" w:rsidRDefault="009D48AA" w:rsidP="001E729C">
      <w:pPr>
        <w:ind w:firstLine="0"/>
        <w:jc w:val="center"/>
        <w:rPr>
          <w:rFonts w:eastAsia="Times New Roman" w:cs="Times New Roman"/>
          <w:b/>
          <w:sz w:val="28"/>
          <w:szCs w:val="28"/>
          <w:lang w:val="sv-SE"/>
        </w:rPr>
      </w:pPr>
      <w:r w:rsidRPr="00A21260">
        <w:rPr>
          <w:rFonts w:cs="Times New Roman"/>
          <w:b/>
          <w:sz w:val="28"/>
          <w:szCs w:val="28"/>
          <w:lang w:val="sv-SE"/>
        </w:rPr>
        <w:lastRenderedPageBreak/>
        <w:t>PERNYATAAN</w:t>
      </w:r>
    </w:p>
    <w:p w14:paraId="36924FC9" w14:textId="77777777" w:rsidR="009D48AA" w:rsidRPr="00A21260" w:rsidRDefault="009D48AA" w:rsidP="009D48AA">
      <w:pPr>
        <w:rPr>
          <w:rFonts w:cs="Times New Roman"/>
          <w:b/>
          <w:sz w:val="28"/>
          <w:szCs w:val="28"/>
          <w:lang w:val="sv-SE"/>
        </w:rPr>
      </w:pPr>
    </w:p>
    <w:p w14:paraId="260B9156" w14:textId="700D11C0" w:rsidR="009D48AA" w:rsidRPr="00A21260" w:rsidRDefault="009D48AA" w:rsidP="009D48AA">
      <w:pPr>
        <w:ind w:firstLine="540"/>
        <w:rPr>
          <w:rFonts w:cs="Times New Roman"/>
          <w:bCs/>
          <w:szCs w:val="24"/>
          <w:lang w:val="sv-SE"/>
        </w:rPr>
      </w:pPr>
      <w:r w:rsidRPr="00A21260">
        <w:rPr>
          <w:rFonts w:cs="Times New Roman"/>
          <w:bCs/>
          <w:szCs w:val="24"/>
          <w:lang w:val="sv-SE"/>
        </w:rPr>
        <w:t xml:space="preserve">Saya, Sonnya Ghandi menyatakan dengan sesungguhnya, bahwa laporan kerja praktek yang berjudul: </w:t>
      </w:r>
      <w:r w:rsidRPr="00A21260">
        <w:rPr>
          <w:rFonts w:cs="Times New Roman"/>
          <w:b/>
          <w:szCs w:val="24"/>
          <w:lang w:val="sv-SE"/>
        </w:rPr>
        <w:t>“</w:t>
      </w:r>
      <w:bookmarkStart w:id="0" w:name="_Hlk155023068"/>
      <w:r w:rsidRPr="00A21260">
        <w:rPr>
          <w:rFonts w:cs="Times New Roman"/>
          <w:b/>
          <w:szCs w:val="24"/>
          <w:lang w:val="sv-SE"/>
        </w:rPr>
        <w:t>RANCANG BANGUN APLIKASI E-KATALOG BERBASIS WEB</w:t>
      </w:r>
      <w:r w:rsidR="00693A74" w:rsidRPr="00A21260">
        <w:rPr>
          <w:rFonts w:cs="Times New Roman"/>
          <w:b/>
          <w:szCs w:val="24"/>
          <w:lang w:val="sv-SE"/>
        </w:rPr>
        <w:t xml:space="preserve"> DI</w:t>
      </w:r>
      <w:r w:rsidRPr="00A21260">
        <w:rPr>
          <w:rFonts w:cs="Times New Roman"/>
          <w:b/>
          <w:szCs w:val="24"/>
          <w:lang w:val="sv-SE"/>
        </w:rPr>
        <w:t xml:space="preserve"> UMKM ZECKO</w:t>
      </w:r>
      <w:bookmarkEnd w:id="0"/>
      <w:r w:rsidRPr="00A21260">
        <w:rPr>
          <w:rFonts w:cs="Times New Roman"/>
          <w:b/>
          <w:szCs w:val="24"/>
          <w:lang w:val="sv-SE"/>
        </w:rPr>
        <w:t>”</w:t>
      </w:r>
      <w:r w:rsidRPr="00A21260">
        <w:rPr>
          <w:rFonts w:cs="Times New Roman"/>
          <w:bCs/>
          <w:szCs w:val="24"/>
          <w:lang w:val="sv-SE"/>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24D35661" w14:textId="77777777" w:rsidR="009D48AA" w:rsidRPr="00A21260" w:rsidRDefault="009D48AA" w:rsidP="009D48AA">
      <w:pPr>
        <w:ind w:firstLine="540"/>
        <w:rPr>
          <w:rFonts w:cs="Times New Roman"/>
          <w:bCs/>
          <w:szCs w:val="24"/>
          <w:lang w:val="sv-SE"/>
        </w:rPr>
      </w:pP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828"/>
      </w:tblGrid>
      <w:tr w:rsidR="009D48AA" w:rsidRPr="00F25B7A" w14:paraId="5D5F1EE0" w14:textId="77777777" w:rsidTr="001E729C">
        <w:tc>
          <w:tcPr>
            <w:tcW w:w="4536" w:type="dxa"/>
          </w:tcPr>
          <w:p w14:paraId="5AA57B50" w14:textId="77777777" w:rsidR="009D48AA" w:rsidRPr="00A21260" w:rsidRDefault="009D48AA" w:rsidP="00D47629">
            <w:pPr>
              <w:rPr>
                <w:rFonts w:cs="Times New Roman"/>
                <w:bCs/>
                <w:sz w:val="28"/>
                <w:szCs w:val="28"/>
                <w:lang w:val="sv-SE"/>
              </w:rPr>
            </w:pPr>
          </w:p>
        </w:tc>
        <w:tc>
          <w:tcPr>
            <w:tcW w:w="3828" w:type="dxa"/>
          </w:tcPr>
          <w:p w14:paraId="19788F1F" w14:textId="77777777" w:rsidR="009D48AA" w:rsidRPr="00A21260" w:rsidRDefault="009D48AA" w:rsidP="00D47629">
            <w:pPr>
              <w:rPr>
                <w:rFonts w:cs="Times New Roman"/>
                <w:bCs/>
                <w:sz w:val="28"/>
                <w:szCs w:val="28"/>
                <w:lang w:val="sv-SE"/>
              </w:rPr>
            </w:pPr>
            <w:r w:rsidRPr="00A21260">
              <w:rPr>
                <w:rFonts w:cs="Times New Roman"/>
                <w:bCs/>
                <w:sz w:val="28"/>
                <w:szCs w:val="28"/>
                <w:lang w:val="sv-SE"/>
              </w:rPr>
              <w:t>Purwakarta, Januari 2024</w:t>
            </w:r>
          </w:p>
          <w:p w14:paraId="411750AF" w14:textId="77777777" w:rsidR="009D48AA" w:rsidRPr="00A21260" w:rsidRDefault="009D48AA" w:rsidP="00D47629">
            <w:pPr>
              <w:jc w:val="center"/>
              <w:rPr>
                <w:rFonts w:cs="Times New Roman"/>
                <w:bCs/>
                <w:sz w:val="28"/>
                <w:szCs w:val="28"/>
                <w:lang w:val="sv-SE"/>
              </w:rPr>
            </w:pPr>
            <w:r w:rsidRPr="00A21260">
              <w:rPr>
                <w:rFonts w:cs="Times New Roman"/>
                <w:bCs/>
                <w:sz w:val="28"/>
                <w:szCs w:val="28"/>
                <w:lang w:val="sv-SE"/>
              </w:rPr>
              <w:t>Oleh,</w:t>
            </w:r>
          </w:p>
          <w:p w14:paraId="367F1ACC" w14:textId="77777777" w:rsidR="009D48AA" w:rsidRPr="00A21260" w:rsidRDefault="009D48AA" w:rsidP="00D47629">
            <w:pPr>
              <w:jc w:val="center"/>
              <w:rPr>
                <w:rFonts w:cs="Times New Roman"/>
                <w:bCs/>
                <w:sz w:val="28"/>
                <w:szCs w:val="28"/>
                <w:lang w:val="sv-SE"/>
              </w:rPr>
            </w:pPr>
          </w:p>
          <w:p w14:paraId="4533DA0D" w14:textId="77777777" w:rsidR="009D48AA" w:rsidRPr="00A21260" w:rsidRDefault="009D48AA" w:rsidP="00D47629">
            <w:pPr>
              <w:jc w:val="center"/>
              <w:rPr>
                <w:rFonts w:cs="Times New Roman"/>
                <w:bCs/>
                <w:sz w:val="28"/>
                <w:szCs w:val="28"/>
                <w:lang w:val="sv-SE"/>
              </w:rPr>
            </w:pPr>
          </w:p>
          <w:p w14:paraId="71410BAC" w14:textId="77777777" w:rsidR="009D48AA" w:rsidRPr="00A21260" w:rsidRDefault="009D48AA" w:rsidP="00D47629">
            <w:pPr>
              <w:jc w:val="center"/>
              <w:rPr>
                <w:rFonts w:cs="Times New Roman"/>
                <w:bCs/>
                <w:sz w:val="28"/>
                <w:szCs w:val="28"/>
                <w:u w:val="single"/>
                <w:lang w:val="sv-SE"/>
              </w:rPr>
            </w:pPr>
            <w:r w:rsidRPr="00A21260">
              <w:rPr>
                <w:rFonts w:cs="Times New Roman"/>
                <w:bCs/>
                <w:sz w:val="28"/>
                <w:szCs w:val="28"/>
                <w:u w:val="single"/>
                <w:lang w:val="sv-SE"/>
              </w:rPr>
              <w:t>Sonnya Ghandi</w:t>
            </w:r>
          </w:p>
          <w:p w14:paraId="6769B55A" w14:textId="77777777" w:rsidR="009D48AA" w:rsidRPr="00A21260" w:rsidRDefault="009D48AA" w:rsidP="00D47629">
            <w:pPr>
              <w:jc w:val="center"/>
              <w:rPr>
                <w:rFonts w:cs="Times New Roman"/>
                <w:bCs/>
                <w:sz w:val="28"/>
                <w:szCs w:val="28"/>
                <w:lang w:val="sv-SE"/>
              </w:rPr>
            </w:pPr>
            <w:r w:rsidRPr="00A21260">
              <w:rPr>
                <w:rFonts w:cs="Times New Roman"/>
                <w:bCs/>
                <w:sz w:val="28"/>
                <w:szCs w:val="28"/>
                <w:lang w:val="sv-SE"/>
              </w:rPr>
              <w:t>201351131</w:t>
            </w:r>
          </w:p>
        </w:tc>
      </w:tr>
    </w:tbl>
    <w:p w14:paraId="188048CA" w14:textId="5956117D" w:rsidR="009D48AA" w:rsidRPr="00A21260" w:rsidRDefault="009D48AA">
      <w:pPr>
        <w:spacing w:before="0" w:after="160" w:line="259" w:lineRule="auto"/>
        <w:ind w:firstLine="0"/>
        <w:jc w:val="left"/>
        <w:rPr>
          <w:rFonts w:eastAsia="Times New Roman" w:cs="Times New Roman"/>
          <w:b/>
          <w:sz w:val="28"/>
          <w:szCs w:val="28"/>
          <w:lang w:val="sv-SE"/>
        </w:rPr>
      </w:pPr>
    </w:p>
    <w:p w14:paraId="55E9DA73" w14:textId="77777777" w:rsidR="009D48AA" w:rsidRPr="00A21260" w:rsidRDefault="009D48AA">
      <w:pPr>
        <w:spacing w:before="0" w:after="160" w:line="259" w:lineRule="auto"/>
        <w:ind w:firstLine="0"/>
        <w:jc w:val="left"/>
        <w:rPr>
          <w:rFonts w:eastAsia="Times New Roman" w:cs="Times New Roman"/>
          <w:b/>
          <w:sz w:val="28"/>
          <w:szCs w:val="28"/>
          <w:lang w:val="sv-SE"/>
        </w:rPr>
      </w:pPr>
      <w:r w:rsidRPr="00A21260">
        <w:rPr>
          <w:rFonts w:eastAsia="Times New Roman" w:cs="Times New Roman"/>
          <w:b/>
          <w:sz w:val="28"/>
          <w:szCs w:val="28"/>
          <w:lang w:val="sv-SE"/>
        </w:rPr>
        <w:br w:type="page"/>
      </w:r>
    </w:p>
    <w:p w14:paraId="31F23509" w14:textId="77777777" w:rsidR="009D48AA" w:rsidRPr="00A21260" w:rsidRDefault="009D48AA" w:rsidP="00B753C8">
      <w:pPr>
        <w:ind w:firstLine="0"/>
        <w:jc w:val="center"/>
        <w:rPr>
          <w:rFonts w:eastAsia="Times New Roman" w:cs="Times New Roman"/>
          <w:b/>
          <w:sz w:val="28"/>
          <w:szCs w:val="28"/>
          <w:lang w:val="sv-SE"/>
        </w:rPr>
      </w:pPr>
      <w:r w:rsidRPr="00A21260">
        <w:rPr>
          <w:rFonts w:eastAsia="Times New Roman" w:cs="Times New Roman"/>
          <w:b/>
          <w:sz w:val="28"/>
          <w:szCs w:val="28"/>
          <w:lang w:val="sv-SE"/>
        </w:rPr>
        <w:lastRenderedPageBreak/>
        <w:t>LEMBAR PENGESAHAN PEMBIMBING</w:t>
      </w:r>
    </w:p>
    <w:p w14:paraId="33E97263" w14:textId="77777777" w:rsidR="009D48AA" w:rsidRPr="00A21260" w:rsidRDefault="009D48AA" w:rsidP="009D48AA">
      <w:pPr>
        <w:jc w:val="center"/>
        <w:rPr>
          <w:rFonts w:eastAsia="Times New Roman" w:cs="Times New Roman"/>
          <w:b/>
          <w:sz w:val="28"/>
          <w:szCs w:val="28"/>
          <w:lang w:val="sv-SE"/>
        </w:rPr>
      </w:pPr>
    </w:p>
    <w:p w14:paraId="1DD60AD2" w14:textId="77777777" w:rsidR="009D48AA" w:rsidRPr="00A21260" w:rsidRDefault="009D48AA" w:rsidP="00B753C8">
      <w:pPr>
        <w:ind w:firstLine="0"/>
        <w:jc w:val="center"/>
        <w:rPr>
          <w:rFonts w:eastAsia="Times New Roman" w:cs="Times New Roman"/>
          <w:b/>
          <w:sz w:val="28"/>
          <w:szCs w:val="28"/>
          <w:lang w:val="sv-SE"/>
        </w:rPr>
      </w:pPr>
      <w:r w:rsidRPr="00A21260">
        <w:rPr>
          <w:rFonts w:eastAsia="Times New Roman" w:cs="Times New Roman"/>
          <w:b/>
          <w:sz w:val="28"/>
          <w:szCs w:val="28"/>
          <w:lang w:val="sv-SE"/>
        </w:rPr>
        <w:t>RANCANG BANGUN APLIKASI E-KATALOG</w:t>
      </w:r>
    </w:p>
    <w:p w14:paraId="3769DF60" w14:textId="41D898DE" w:rsidR="009D48AA" w:rsidRPr="00A21260" w:rsidRDefault="009D48AA" w:rsidP="00B753C8">
      <w:pPr>
        <w:ind w:firstLine="0"/>
        <w:jc w:val="center"/>
        <w:rPr>
          <w:rFonts w:eastAsia="Times New Roman" w:cs="Times New Roman"/>
          <w:b/>
          <w:sz w:val="28"/>
          <w:szCs w:val="28"/>
          <w:lang w:val="sv-SE"/>
        </w:rPr>
      </w:pPr>
      <w:r w:rsidRPr="00A21260">
        <w:rPr>
          <w:rFonts w:eastAsia="Times New Roman" w:cs="Times New Roman"/>
          <w:b/>
          <w:sz w:val="28"/>
          <w:szCs w:val="28"/>
          <w:lang w:val="sv-SE"/>
        </w:rPr>
        <w:t xml:space="preserve">BERBASIS WEB </w:t>
      </w:r>
      <w:r w:rsidR="00812425" w:rsidRPr="00A21260">
        <w:rPr>
          <w:rFonts w:eastAsia="Times New Roman" w:cs="Times New Roman"/>
          <w:b/>
          <w:sz w:val="28"/>
          <w:szCs w:val="28"/>
          <w:lang w:val="sv-SE"/>
        </w:rPr>
        <w:t>DI</w:t>
      </w:r>
      <w:r w:rsidRPr="00A21260">
        <w:rPr>
          <w:rFonts w:eastAsia="Times New Roman" w:cs="Times New Roman"/>
          <w:b/>
          <w:sz w:val="28"/>
          <w:szCs w:val="28"/>
          <w:lang w:val="sv-SE"/>
        </w:rPr>
        <w:t xml:space="preserve"> UMKM ZECKO</w:t>
      </w:r>
    </w:p>
    <w:p w14:paraId="7282CE78" w14:textId="77777777" w:rsidR="009D48AA" w:rsidRPr="00A21260" w:rsidRDefault="009D48AA">
      <w:pPr>
        <w:spacing w:before="0" w:after="160" w:line="259" w:lineRule="auto"/>
        <w:ind w:firstLine="0"/>
        <w:jc w:val="left"/>
        <w:rPr>
          <w:rFonts w:eastAsia="Times New Roman" w:cs="Times New Roman"/>
          <w:b/>
          <w:sz w:val="28"/>
          <w:szCs w:val="28"/>
          <w:lang w:val="sv-SE"/>
        </w:rPr>
      </w:pPr>
      <w:r w:rsidRPr="00A21260">
        <w:rPr>
          <w:rFonts w:eastAsia="Times New Roman" w:cs="Times New Roman"/>
          <w:b/>
          <w:sz w:val="28"/>
          <w:szCs w:val="28"/>
          <w:lang w:val="sv-SE"/>
        </w:rPr>
        <w:br w:type="page"/>
      </w:r>
    </w:p>
    <w:p w14:paraId="1F37C4C3" w14:textId="2BAF8EAD" w:rsidR="00B753C8" w:rsidRPr="00A21260" w:rsidRDefault="009D48AA" w:rsidP="00B753C8">
      <w:pPr>
        <w:ind w:firstLine="0"/>
        <w:jc w:val="center"/>
        <w:rPr>
          <w:rFonts w:eastAsia="Times New Roman" w:cs="Times New Roman"/>
          <w:b/>
          <w:sz w:val="28"/>
          <w:szCs w:val="28"/>
          <w:lang w:val="sv-SE"/>
        </w:rPr>
      </w:pPr>
      <w:r w:rsidRPr="00A21260">
        <w:rPr>
          <w:rFonts w:eastAsia="Times New Roman" w:cs="Times New Roman"/>
          <w:b/>
          <w:sz w:val="28"/>
          <w:szCs w:val="28"/>
          <w:lang w:val="sv-SE"/>
        </w:rPr>
        <w:lastRenderedPageBreak/>
        <w:t>LEMBAR PENGESAHAN PERUSAHAAN</w:t>
      </w:r>
    </w:p>
    <w:p w14:paraId="090151D3" w14:textId="77777777" w:rsidR="00B753C8" w:rsidRPr="00A21260" w:rsidRDefault="00B753C8">
      <w:pPr>
        <w:spacing w:before="0" w:after="160" w:line="259" w:lineRule="auto"/>
        <w:ind w:firstLine="0"/>
        <w:jc w:val="left"/>
        <w:rPr>
          <w:rFonts w:eastAsia="Times New Roman" w:cs="Times New Roman"/>
          <w:b/>
          <w:sz w:val="28"/>
          <w:szCs w:val="28"/>
          <w:lang w:val="sv-SE"/>
        </w:rPr>
      </w:pPr>
      <w:r w:rsidRPr="00A21260">
        <w:rPr>
          <w:rFonts w:eastAsia="Times New Roman" w:cs="Times New Roman"/>
          <w:b/>
          <w:sz w:val="28"/>
          <w:szCs w:val="28"/>
          <w:lang w:val="sv-SE"/>
        </w:rPr>
        <w:br w:type="page"/>
      </w:r>
    </w:p>
    <w:p w14:paraId="4203ED33" w14:textId="7979338E" w:rsidR="0046322F" w:rsidRPr="00A21260" w:rsidRDefault="00B753C8" w:rsidP="0046322F">
      <w:pPr>
        <w:pStyle w:val="Headingset"/>
        <w:rPr>
          <w:lang w:val="sv-SE"/>
        </w:rPr>
      </w:pPr>
      <w:r w:rsidRPr="00A21260">
        <w:rPr>
          <w:lang w:val="sv-SE"/>
        </w:rPr>
        <w:lastRenderedPageBreak/>
        <w:t>ABSTRAK</w:t>
      </w:r>
    </w:p>
    <w:p w14:paraId="39BBB58A" w14:textId="77777777" w:rsidR="0046322F" w:rsidRPr="00A21260" w:rsidRDefault="0046322F">
      <w:pPr>
        <w:spacing w:before="0" w:after="160" w:line="259" w:lineRule="auto"/>
        <w:ind w:firstLine="0"/>
        <w:jc w:val="left"/>
        <w:rPr>
          <w:rFonts w:eastAsia="Times New Roman" w:cstheme="majorBidi"/>
          <w:b/>
          <w:color w:val="000000" w:themeColor="text1"/>
          <w:sz w:val="28"/>
          <w:szCs w:val="32"/>
          <w:lang w:val="sv-SE"/>
        </w:rPr>
      </w:pPr>
      <w:r w:rsidRPr="00A21260">
        <w:rPr>
          <w:lang w:val="sv-SE"/>
        </w:rPr>
        <w:br w:type="page"/>
      </w:r>
    </w:p>
    <w:p w14:paraId="61FF6610" w14:textId="2E932D10" w:rsidR="0046322F" w:rsidRPr="00A21260" w:rsidRDefault="0046322F" w:rsidP="0046322F">
      <w:pPr>
        <w:pStyle w:val="Headingset"/>
        <w:rPr>
          <w:i/>
          <w:iCs/>
          <w:lang w:val="sv-SE"/>
        </w:rPr>
      </w:pPr>
      <w:r w:rsidRPr="00A21260">
        <w:rPr>
          <w:i/>
          <w:iCs/>
          <w:lang w:val="sv-SE"/>
        </w:rPr>
        <w:lastRenderedPageBreak/>
        <w:t>ABSTRACT</w:t>
      </w:r>
    </w:p>
    <w:p w14:paraId="5F348C23" w14:textId="77777777" w:rsidR="0046322F" w:rsidRPr="00A21260" w:rsidRDefault="0046322F">
      <w:pPr>
        <w:spacing w:before="0" w:after="160" w:line="259" w:lineRule="auto"/>
        <w:ind w:firstLine="0"/>
        <w:jc w:val="left"/>
        <w:rPr>
          <w:rFonts w:eastAsia="Times New Roman" w:cstheme="majorBidi"/>
          <w:b/>
          <w:i/>
          <w:iCs/>
          <w:color w:val="000000" w:themeColor="text1"/>
          <w:sz w:val="28"/>
          <w:szCs w:val="32"/>
          <w:lang w:val="sv-SE"/>
        </w:rPr>
      </w:pPr>
      <w:r w:rsidRPr="00A21260">
        <w:rPr>
          <w:i/>
          <w:iCs/>
          <w:lang w:val="sv-SE"/>
        </w:rPr>
        <w:br w:type="page"/>
      </w:r>
    </w:p>
    <w:p w14:paraId="4DFE4468" w14:textId="48535D26" w:rsidR="0046322F" w:rsidRPr="00A21260" w:rsidRDefault="0046322F" w:rsidP="0035177E">
      <w:pPr>
        <w:pStyle w:val="Headingset"/>
        <w:rPr>
          <w:rFonts w:eastAsia="Arial"/>
          <w:lang w:val="sv-SE"/>
        </w:rPr>
      </w:pPr>
      <w:bookmarkStart w:id="1" w:name="_Toc152514007"/>
      <w:r w:rsidRPr="00A21260">
        <w:rPr>
          <w:rFonts w:eastAsia="Arial"/>
          <w:lang w:val="sv-SE"/>
        </w:rPr>
        <w:lastRenderedPageBreak/>
        <w:t>KATA PENGANTAR</w:t>
      </w:r>
      <w:bookmarkEnd w:id="1"/>
    </w:p>
    <w:p w14:paraId="18832042" w14:textId="77777777" w:rsidR="009D48AA" w:rsidRPr="00A21260" w:rsidRDefault="009D48AA" w:rsidP="0046322F">
      <w:pPr>
        <w:pStyle w:val="Headingset"/>
        <w:rPr>
          <w:lang w:val="sv-SE"/>
        </w:rPr>
      </w:pPr>
    </w:p>
    <w:p w14:paraId="6B2B25CC" w14:textId="6967021A" w:rsidR="0046322F" w:rsidRPr="00A21260" w:rsidRDefault="0046322F" w:rsidP="00B05183">
      <w:pPr>
        <w:rPr>
          <w:rFonts w:cs="Times New Roman"/>
          <w:b/>
          <w:szCs w:val="24"/>
          <w:lang w:val="sv-SE"/>
        </w:rPr>
      </w:pPr>
      <w:r w:rsidRPr="00A21260">
        <w:rPr>
          <w:lang w:val="sv-SE"/>
        </w:rPr>
        <w:t>Puji dan syukur penulis panjatkan kehadirat Allah Subhanahu Wa Ta’ala yang telah melimpahkan rahmat serta hidayah-Nya, sehingga penulis dapat menyelesaikan Laporan Kerja Praktek ini yang berjudul</w:t>
      </w:r>
      <w:r w:rsidRPr="00A21260">
        <w:rPr>
          <w:rFonts w:cs="Times New Roman"/>
          <w:bCs/>
          <w:szCs w:val="24"/>
          <w:lang w:val="sv-SE"/>
        </w:rPr>
        <w:t xml:space="preserve">: </w:t>
      </w:r>
      <w:r w:rsidRPr="00A21260">
        <w:rPr>
          <w:rFonts w:cs="Times New Roman"/>
          <w:b/>
          <w:szCs w:val="24"/>
          <w:lang w:val="sv-SE"/>
        </w:rPr>
        <w:t>“RANCANG BANGUN APLIKASI E-KATALOG BERBASIS WEB DI UMKM ZECKO”.</w:t>
      </w:r>
    </w:p>
    <w:p w14:paraId="7155EF14" w14:textId="77777777" w:rsidR="0046322F" w:rsidRPr="00A21260" w:rsidRDefault="0046322F" w:rsidP="00B05183">
      <w:pPr>
        <w:rPr>
          <w:lang w:val="sv-SE"/>
        </w:rPr>
      </w:pPr>
      <w:r w:rsidRPr="00A21260">
        <w:rPr>
          <w:lang w:val="sv-SE"/>
        </w:rPr>
        <w:t>Penyusunan Laporan Kerja Praktek ini merupakan salah satu syarat yang harus dipenuhi dalam menyelesaikan Studi Program Strata 1 Jurusan Teknik Informatika di Sekolah Tinggi Teknologi Wastukancana Purwakarta.</w:t>
      </w:r>
    </w:p>
    <w:p w14:paraId="08C1C8BB" w14:textId="77777777" w:rsidR="0046322F" w:rsidRPr="00A21260" w:rsidRDefault="0046322F" w:rsidP="00B05183">
      <w:pPr>
        <w:rPr>
          <w:lang w:val="sv-SE"/>
        </w:rPr>
      </w:pPr>
      <w:r w:rsidRPr="00A21260">
        <w:rPr>
          <w:lang w:val="sv-SE"/>
        </w:rPr>
        <w:t>Dalam penyusunan laporan ini, tentu tidak terlepas dari arahan, bimbingan, bantuan serta doa dari berbagai pihak. Oleh karena itu, ucapan terimakasih sebanyak-banyaknya penulis sampaikan kepada:</w:t>
      </w:r>
    </w:p>
    <w:p w14:paraId="0D3E6828" w14:textId="77777777" w:rsidR="0046322F" w:rsidRPr="00A21260" w:rsidRDefault="0046322F" w:rsidP="0046322F">
      <w:pPr>
        <w:pStyle w:val="ListParagraph"/>
        <w:numPr>
          <w:ilvl w:val="0"/>
          <w:numId w:val="1"/>
        </w:numPr>
        <w:rPr>
          <w:rFonts w:cs="Times New Roman"/>
          <w:bCs/>
          <w:szCs w:val="24"/>
          <w:lang w:val="sv-SE"/>
        </w:rPr>
      </w:pPr>
      <w:r w:rsidRPr="00A21260">
        <w:rPr>
          <w:rFonts w:cs="Times New Roman"/>
          <w:bCs/>
          <w:szCs w:val="24"/>
          <w:lang w:val="sv-SE"/>
        </w:rPr>
        <w:t>Orang tua, yang telah memberikan dukungan kepada penulis baik secara materi ataupun moril</w:t>
      </w:r>
    </w:p>
    <w:p w14:paraId="2E2E7F2E" w14:textId="72B05C10" w:rsidR="0046322F" w:rsidRPr="00A21260" w:rsidRDefault="0046322F" w:rsidP="0046322F">
      <w:pPr>
        <w:pStyle w:val="ListParagraph"/>
        <w:numPr>
          <w:ilvl w:val="0"/>
          <w:numId w:val="1"/>
        </w:numPr>
        <w:rPr>
          <w:rFonts w:cs="Times New Roman"/>
          <w:bCs/>
          <w:szCs w:val="24"/>
          <w:lang w:val="sv-SE"/>
        </w:rPr>
      </w:pPr>
      <w:r w:rsidRPr="00A21260">
        <w:rPr>
          <w:rFonts w:cs="Times New Roman"/>
          <w:bCs/>
          <w:szCs w:val="24"/>
          <w:lang w:val="sv-SE"/>
        </w:rPr>
        <w:t>Bapak Apang Djafar Shieddique, M.T. sebagai Ketua Sekolah Tinggi Teknologi Wastukancana Purwakarta</w:t>
      </w:r>
    </w:p>
    <w:p w14:paraId="48D1C77A" w14:textId="47430F57" w:rsidR="0046322F" w:rsidRPr="00A21260" w:rsidRDefault="0046322F" w:rsidP="0046322F">
      <w:pPr>
        <w:pStyle w:val="ListParagraph"/>
        <w:numPr>
          <w:ilvl w:val="0"/>
          <w:numId w:val="1"/>
        </w:numPr>
        <w:rPr>
          <w:rFonts w:cs="Times New Roman"/>
          <w:bCs/>
          <w:szCs w:val="24"/>
          <w:lang w:val="sv-SE"/>
        </w:rPr>
      </w:pPr>
      <w:r w:rsidRPr="00A21260">
        <w:rPr>
          <w:rFonts w:cs="Times New Roman"/>
          <w:bCs/>
          <w:szCs w:val="24"/>
          <w:lang w:val="sv-SE"/>
        </w:rPr>
        <w:t xml:space="preserve">Bapak Teguh Iman Hermanto, S.Kom., M.Kom. selaku Ketua Program Studi Teknik Informatika </w:t>
      </w:r>
    </w:p>
    <w:p w14:paraId="32DE5CE7" w14:textId="67B5DF44" w:rsidR="0046322F" w:rsidRDefault="0046322F" w:rsidP="0046322F">
      <w:pPr>
        <w:pStyle w:val="ListParagraph"/>
        <w:numPr>
          <w:ilvl w:val="0"/>
          <w:numId w:val="1"/>
        </w:numPr>
        <w:rPr>
          <w:rFonts w:cs="Times New Roman"/>
          <w:bCs/>
          <w:szCs w:val="24"/>
        </w:rPr>
      </w:pPr>
      <w:r>
        <w:rPr>
          <w:rFonts w:cs="Times New Roman"/>
          <w:bCs/>
          <w:szCs w:val="24"/>
        </w:rPr>
        <w:t>Bapak Imam Ma’ruf, M.Kom. sebagai dosen pembimbing</w:t>
      </w:r>
    </w:p>
    <w:p w14:paraId="179ECBA2" w14:textId="72C8BB62" w:rsidR="0046322F" w:rsidRDefault="0046322F" w:rsidP="0046322F">
      <w:pPr>
        <w:pStyle w:val="ListParagraph"/>
        <w:numPr>
          <w:ilvl w:val="0"/>
          <w:numId w:val="1"/>
        </w:numPr>
        <w:rPr>
          <w:rFonts w:cs="Times New Roman"/>
          <w:bCs/>
          <w:szCs w:val="24"/>
        </w:rPr>
      </w:pPr>
      <w:r>
        <w:rPr>
          <w:rFonts w:cs="Times New Roman"/>
          <w:bCs/>
          <w:szCs w:val="24"/>
        </w:rPr>
        <w:t>Imam Khaerul Anwar, S.Kom., selaku pebimbing lapangan selama kerja praktek di UMKM Zecko</w:t>
      </w:r>
    </w:p>
    <w:p w14:paraId="41F6C4CB" w14:textId="77777777" w:rsidR="0046322F" w:rsidRPr="00A21260" w:rsidRDefault="0046322F" w:rsidP="0046322F">
      <w:pPr>
        <w:pStyle w:val="ListParagraph"/>
        <w:numPr>
          <w:ilvl w:val="0"/>
          <w:numId w:val="1"/>
        </w:numPr>
        <w:rPr>
          <w:rFonts w:cs="Times New Roman"/>
          <w:bCs/>
          <w:szCs w:val="24"/>
          <w:lang w:val="sv-SE"/>
        </w:rPr>
      </w:pPr>
      <w:r w:rsidRPr="00A21260">
        <w:rPr>
          <w:rFonts w:cs="Times New Roman"/>
          <w:bCs/>
          <w:szCs w:val="24"/>
          <w:lang w:val="sv-SE"/>
        </w:rPr>
        <w:t>Pihak-pihak yang telah membantu penulis menyelesaikan laporan ini, yang tidak bisa penulis sebutkan satu per satu.</w:t>
      </w:r>
    </w:p>
    <w:p w14:paraId="32E86967" w14:textId="4BBB2234" w:rsidR="00372808" w:rsidRPr="00A21260" w:rsidRDefault="0046322F" w:rsidP="00B05183">
      <w:pPr>
        <w:rPr>
          <w:lang w:val="sv-SE"/>
        </w:rPr>
      </w:pPr>
      <w:r w:rsidRPr="00A21260">
        <w:rPr>
          <w:lang w:val="sv-SE"/>
        </w:rPr>
        <w:t xml:space="preserve">Semoga semua pihak yang telah membantu mendapat balasan dan pahala yang setimpal dari Allah Subhanahu Wa Ta’ala, Aamiin. </w:t>
      </w:r>
    </w:p>
    <w:p w14:paraId="667C5AFA" w14:textId="50C2A567" w:rsidR="000C737B" w:rsidRPr="00A21260" w:rsidRDefault="000C737B">
      <w:pPr>
        <w:spacing w:before="0" w:after="160" w:line="259" w:lineRule="auto"/>
        <w:ind w:firstLine="0"/>
        <w:jc w:val="left"/>
        <w:rPr>
          <w:rFonts w:cs="Times New Roman"/>
          <w:bCs/>
          <w:szCs w:val="24"/>
          <w:lang w:val="sv-SE"/>
        </w:rPr>
      </w:pPr>
      <w:r w:rsidRPr="00A21260">
        <w:rPr>
          <w:rFonts w:cs="Times New Roman"/>
          <w:bCs/>
          <w:szCs w:val="24"/>
          <w:lang w:val="sv-SE"/>
        </w:rPr>
        <w:br w:type="page"/>
      </w:r>
    </w:p>
    <w:p w14:paraId="56504712" w14:textId="78771111" w:rsidR="0046322F" w:rsidRDefault="000C737B" w:rsidP="000C737B">
      <w:pPr>
        <w:pStyle w:val="Heading1"/>
      </w:pPr>
      <w:r w:rsidRPr="00A21260">
        <w:rPr>
          <w:lang w:val="sv-SE"/>
        </w:rPr>
        <w:lastRenderedPageBreak/>
        <w:br/>
      </w:r>
      <w:r>
        <w:t>PENDAHULUAN</w:t>
      </w:r>
    </w:p>
    <w:p w14:paraId="0AD6B017" w14:textId="77777777" w:rsidR="00044E27" w:rsidRPr="00044E27" w:rsidRDefault="00044E27" w:rsidP="00044E27"/>
    <w:p w14:paraId="4ACD4ABB" w14:textId="40B8BFFA" w:rsidR="005144A7" w:rsidRDefault="007B761E" w:rsidP="001E729C">
      <w:pPr>
        <w:pStyle w:val="Heading21"/>
      </w:pPr>
      <w:r>
        <w:t>Latar Belakang Masalah</w:t>
      </w:r>
    </w:p>
    <w:p w14:paraId="2813F1F6" w14:textId="4359E9ED" w:rsidR="005144A7" w:rsidRPr="00A21260" w:rsidRDefault="005144A7" w:rsidP="00D60110">
      <w:pPr>
        <w:rPr>
          <w:lang w:val="sv-SE"/>
        </w:rPr>
      </w:pPr>
      <w:r w:rsidRPr="00A21260">
        <w:rPr>
          <w:lang w:val="sv-SE"/>
        </w:rPr>
        <w:t xml:space="preserve">Pada era digital yang semakin berkembang, e-katalog (elektronik katalog) memiliki peran yang semakin penting. </w:t>
      </w:r>
      <w:r w:rsidR="001447E8" w:rsidRPr="00A21260">
        <w:rPr>
          <w:lang w:val="sv-SE"/>
        </w:rPr>
        <w:t>E</w:t>
      </w:r>
      <w:r w:rsidRPr="00A21260">
        <w:rPr>
          <w:lang w:val="sv-SE"/>
        </w:rPr>
        <w:t xml:space="preserve">-katalog adalah sebuah platform digital yang dirancang untuk memberikan informasi serta promosi secara efisien melalui tata letak yang menarik, serta menyuguhkan detail informasi yang lebih lengkap dibandingkan dengan media lainnya </w:t>
      </w:r>
      <w:r>
        <w:fldChar w:fldCharType="begin" w:fldLock="1"/>
      </w:r>
      <w:r w:rsidRPr="00A21260">
        <w:rPr>
          <w:lang w:val="sv-SE"/>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fldChar w:fldCharType="separate"/>
      </w:r>
      <w:r w:rsidRPr="00A21260">
        <w:rPr>
          <w:noProof/>
          <w:lang w:val="sv-SE"/>
        </w:rPr>
        <w:t>(Indraswari et al., 2021)</w:t>
      </w:r>
      <w:r>
        <w:fldChar w:fldCharType="end"/>
      </w:r>
      <w:r w:rsidRPr="00A21260">
        <w:rPr>
          <w:lang w:val="sv-SE"/>
        </w:rPr>
        <w:t>. Dengan adanya e-katalog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20362F9A" w14:textId="2187FFF2" w:rsidR="005144A7" w:rsidRPr="00A21260" w:rsidRDefault="005144A7" w:rsidP="00D60110">
      <w:pPr>
        <w:rPr>
          <w:lang w:val="sv-SE"/>
        </w:rPr>
      </w:pPr>
      <w:r w:rsidRPr="00A21260">
        <w:rPr>
          <w:lang w:val="sv-SE"/>
        </w:rPr>
        <w:t>Zecko</w:t>
      </w:r>
      <w:r w:rsidR="001447E8" w:rsidRPr="00A21260">
        <w:rPr>
          <w:lang w:val="sv-SE"/>
        </w:rPr>
        <w:t xml:space="preserve"> merupakan UMKM</w:t>
      </w:r>
      <w:r w:rsidRPr="00A21260">
        <w:rPr>
          <w:lang w:val="sv-SE"/>
        </w:rPr>
        <w:t xml:space="preserve"> yang mengkhususkan diri dalam pembuatan baju </w:t>
      </w:r>
      <w:r w:rsidRPr="00A21260">
        <w:rPr>
          <w:i/>
          <w:iCs/>
          <w:lang w:val="sv-SE"/>
        </w:rPr>
        <w:t>jersey</w:t>
      </w:r>
      <w:r w:rsidRPr="00A21260">
        <w:rPr>
          <w:lang w:val="sv-SE"/>
        </w:rPr>
        <w:t xml:space="preserve">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59CCFA7D" w14:textId="6678F99B" w:rsidR="005144A7" w:rsidRPr="00A21260" w:rsidRDefault="00406385" w:rsidP="00D60110">
      <w:pPr>
        <w:rPr>
          <w:lang w:val="sv-SE"/>
        </w:rPr>
      </w:pPr>
      <w:r w:rsidRPr="00A21260">
        <w:rPr>
          <w:lang w:val="sv-SE"/>
        </w:rPr>
        <w:t xml:space="preserve">Pada saat ini </w:t>
      </w:r>
      <w:r w:rsidR="005144A7" w:rsidRPr="00A21260">
        <w:rPr>
          <w:lang w:val="sv-SE"/>
        </w:rPr>
        <w:t>Zecko</w:t>
      </w:r>
      <w:r w:rsidR="000E1FEC" w:rsidRPr="00A21260">
        <w:rPr>
          <w:lang w:val="sv-SE"/>
        </w:rPr>
        <w:t xml:space="preserve"> masih</w:t>
      </w:r>
      <w:r w:rsidR="005144A7" w:rsidRPr="00A21260">
        <w:rPr>
          <w:lang w:val="sv-SE"/>
        </w:rPr>
        <w:t xml:space="preserve"> bergantung pada aplikasi </w:t>
      </w:r>
      <w:r w:rsidR="005144A7" w:rsidRPr="00A21260">
        <w:rPr>
          <w:i/>
          <w:lang w:val="sv-SE"/>
        </w:rPr>
        <w:t>WhatsApp</w:t>
      </w:r>
      <w:r w:rsidR="005144A7" w:rsidRPr="00A21260">
        <w:rPr>
          <w:lang w:val="sv-SE"/>
        </w:rPr>
        <w:t xml:space="preserve"> untuk menerima dan mengelola pesanan. Penggunaan aplikasi </w:t>
      </w:r>
      <w:r w:rsidR="005144A7" w:rsidRPr="00A21260">
        <w:rPr>
          <w:i/>
          <w:lang w:val="sv-SE"/>
        </w:rPr>
        <w:t>WhatsApp</w:t>
      </w:r>
      <w:r w:rsidR="005144A7" w:rsidRPr="00A21260">
        <w:rPr>
          <w:lang w:val="sv-SE"/>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27B27B8E" w14:textId="77777777" w:rsidR="005144A7" w:rsidRPr="00A21260" w:rsidRDefault="005144A7" w:rsidP="00D60110">
      <w:pPr>
        <w:rPr>
          <w:i/>
          <w:lang w:val="sv-SE"/>
        </w:rPr>
      </w:pPr>
      <w:r w:rsidRPr="00A21260">
        <w:rPr>
          <w:lang w:val="sv-SE"/>
        </w:rPr>
        <w:t xml:space="preserve">Dalam situasi di mana admin harus berkomunikasi dengan satu sama lain untuk menyelesaikan pesanan, penggunaan aplikasi </w:t>
      </w:r>
      <w:r w:rsidRPr="00A21260">
        <w:rPr>
          <w:i/>
          <w:lang w:val="sv-SE"/>
        </w:rPr>
        <w:t>WhatsApp</w:t>
      </w:r>
      <w:r w:rsidRPr="00A21260">
        <w:rPr>
          <w:lang w:val="sv-SE"/>
        </w:rPr>
        <w:t xml:space="preserve"> sebagai satu-satunya alat komunikasi menjadi kendala. Informasi yang penting dapat hilang atau sulit ditemukan di antara berbagai percakapan yang terjadi melalui aplikasi </w:t>
      </w:r>
      <w:r w:rsidRPr="00A21260">
        <w:rPr>
          <w:i/>
          <w:lang w:val="sv-SE"/>
        </w:rPr>
        <w:t>WhatsApp.</w:t>
      </w:r>
    </w:p>
    <w:p w14:paraId="053AD0E1" w14:textId="5C0FC0CE" w:rsidR="005144A7" w:rsidRPr="00A21260" w:rsidRDefault="005144A7" w:rsidP="00D60110">
      <w:pPr>
        <w:rPr>
          <w:lang w:val="sv-SE"/>
        </w:rPr>
      </w:pPr>
      <w:r w:rsidRPr="00A21260">
        <w:rPr>
          <w:lang w:val="sv-SE"/>
        </w:rPr>
        <w:lastRenderedPageBreak/>
        <w:t>Berdasarkan latar belakang yang telah diuraikan di atas, maka penulis ber</w:t>
      </w:r>
      <w:r w:rsidR="00E344BC" w:rsidRPr="00A21260">
        <w:rPr>
          <w:lang w:val="sv-SE"/>
        </w:rPr>
        <w:t>maksud</w:t>
      </w:r>
      <w:r w:rsidRPr="00A21260">
        <w:rPr>
          <w:lang w:val="sv-SE"/>
        </w:rPr>
        <w:t xml:space="preserve"> untuk</w:t>
      </w:r>
      <w:r w:rsidR="00E344BC" w:rsidRPr="00A21260">
        <w:rPr>
          <w:lang w:val="sv-SE"/>
        </w:rPr>
        <w:t xml:space="preserve"> membangun</w:t>
      </w:r>
      <w:r w:rsidRPr="00A21260">
        <w:rPr>
          <w:lang w:val="sv-SE"/>
        </w:rPr>
        <w:t xml:space="preserve"> sebuah aplikasi e-katalog yang terintegrasi dengan sistem pemesanan. Aplikasi ini dirancang dengan tujuan utama untuk mengatasi kendala dalam proses pemesanan, meminimalkan ketergantungan pada aplikasi </w:t>
      </w:r>
      <w:r w:rsidRPr="00A21260">
        <w:rPr>
          <w:i/>
          <w:lang w:val="sv-SE"/>
        </w:rPr>
        <w:t>WhatsApp</w:t>
      </w:r>
      <w:r w:rsidRPr="00A21260">
        <w:rPr>
          <w:lang w:val="sv-SE"/>
        </w:rPr>
        <w:t>, dan meningkatkan efisiensi komunikasi internal di UMKM Zecko.</w:t>
      </w:r>
    </w:p>
    <w:p w14:paraId="0AA99DB5" w14:textId="2869B3AA" w:rsidR="005144A7" w:rsidRPr="00A21260" w:rsidRDefault="005144A7" w:rsidP="00963C22">
      <w:pPr>
        <w:rPr>
          <w:lang w:val="sv-SE"/>
        </w:rPr>
      </w:pPr>
      <w:r w:rsidRPr="00A21260">
        <w:rPr>
          <w:lang w:val="sv-SE"/>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sidRPr="00A21260">
        <w:rPr>
          <w:b/>
          <w:lang w:val="sv-SE"/>
        </w:rPr>
        <w:t>RANCANG BANGUN APLIKASI E-KATALOG BERBASIS WEB</w:t>
      </w:r>
      <w:r w:rsidR="00E344BC" w:rsidRPr="00A21260">
        <w:rPr>
          <w:b/>
          <w:lang w:val="sv-SE"/>
        </w:rPr>
        <w:t xml:space="preserve"> DI</w:t>
      </w:r>
      <w:r w:rsidRPr="00A21260">
        <w:rPr>
          <w:b/>
          <w:lang w:val="sv-SE"/>
        </w:rPr>
        <w:t xml:space="preserve"> UMKM ZECKO</w:t>
      </w:r>
      <w:r w:rsidRPr="00A21260">
        <w:rPr>
          <w:lang w:val="sv-SE"/>
        </w:rPr>
        <w:t>”.</w:t>
      </w:r>
    </w:p>
    <w:p w14:paraId="448DF2BD" w14:textId="27074F27" w:rsidR="007B761E" w:rsidRDefault="007B761E" w:rsidP="001E729C">
      <w:pPr>
        <w:pStyle w:val="Heading21"/>
      </w:pPr>
      <w:r>
        <w:t>Rumusan Masalah</w:t>
      </w:r>
    </w:p>
    <w:p w14:paraId="5E74526C" w14:textId="4429DCDE" w:rsidR="00963C22" w:rsidRDefault="00963C22" w:rsidP="00963C22">
      <w:r>
        <w:t>Berdasarkan latar belakang yang telah penulis uraikan, maka rumusan permasalahan yang dapat diambil adalah bagaimana merancang dan membangun aplikasi e-katalog</w:t>
      </w:r>
      <w:r w:rsidR="00D47629">
        <w:t xml:space="preserve"> di</w:t>
      </w:r>
      <w:r>
        <w:t xml:space="preserve"> UMKM Zecko?</w:t>
      </w:r>
    </w:p>
    <w:p w14:paraId="3DEDCFA1" w14:textId="2E43D809" w:rsidR="00963C22" w:rsidRDefault="00963C22" w:rsidP="001E729C">
      <w:pPr>
        <w:pStyle w:val="Heading21"/>
      </w:pPr>
      <w:r>
        <w:t xml:space="preserve">Batasan </w:t>
      </w:r>
      <w:r w:rsidRPr="001E729C">
        <w:t>Masalah</w:t>
      </w:r>
    </w:p>
    <w:p w14:paraId="4FD6EAE6" w14:textId="77777777" w:rsidR="00963C22" w:rsidRPr="00A21260" w:rsidRDefault="00963C22" w:rsidP="00963C22">
      <w:pPr>
        <w:rPr>
          <w:lang w:val="sv-SE"/>
        </w:rPr>
      </w:pPr>
      <w:r w:rsidRPr="00A21260">
        <w:rPr>
          <w:lang w:val="sv-SE"/>
        </w:rPr>
        <w:t>Agar pembahasan tidak keluar dari permasalahan, penulis membatasi masalah sebagai berikut:</w:t>
      </w:r>
    </w:p>
    <w:p w14:paraId="02FE56D8" w14:textId="5B70201D"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 xml:space="preserve">Rancang bangun aplikasi e-katalog berbasis </w:t>
      </w:r>
      <w:r w:rsidRPr="00A21260">
        <w:rPr>
          <w:rFonts w:eastAsia="Times New Roman" w:cs="Times New Roman"/>
          <w:i/>
          <w:szCs w:val="24"/>
          <w:lang w:val="sv-SE"/>
        </w:rPr>
        <w:t>web</w:t>
      </w:r>
      <w:r w:rsidR="00D47629" w:rsidRPr="00A21260">
        <w:rPr>
          <w:rFonts w:eastAsia="Times New Roman" w:cs="Times New Roman"/>
          <w:i/>
          <w:szCs w:val="24"/>
          <w:lang w:val="sv-SE"/>
        </w:rPr>
        <w:t xml:space="preserve"> </w:t>
      </w:r>
      <w:r w:rsidR="00D47629" w:rsidRPr="00A21260">
        <w:rPr>
          <w:rFonts w:eastAsia="Times New Roman" w:cs="Times New Roman"/>
          <w:iCs/>
          <w:szCs w:val="24"/>
          <w:lang w:val="sv-SE"/>
        </w:rPr>
        <w:t>di</w:t>
      </w:r>
      <w:r w:rsidRPr="00A21260">
        <w:rPr>
          <w:rFonts w:eastAsia="Times New Roman" w:cs="Times New Roman"/>
          <w:szCs w:val="24"/>
          <w:lang w:val="sv-SE"/>
        </w:rPr>
        <w:t xml:space="preserve"> UMKM Zecko</w:t>
      </w:r>
    </w:p>
    <w:p w14:paraId="72565569" w14:textId="77777777"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Aplikasi ini dirancang dan dibangun meliputi proses pemesanan serta menambahkan produk pada katalog</w:t>
      </w:r>
    </w:p>
    <w:p w14:paraId="75179F25" w14:textId="77777777"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Aplikasi ini hanya diimplementasikan di UMKM Zecko.</w:t>
      </w:r>
    </w:p>
    <w:p w14:paraId="264144E8" w14:textId="77777777"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Aplikasi ini tidak diikuti dengan proses pembayaran.</w:t>
      </w:r>
    </w:p>
    <w:p w14:paraId="30FD3280" w14:textId="77777777" w:rsidR="00963C22" w:rsidRPr="003332D5" w:rsidRDefault="00963C22" w:rsidP="00963C22">
      <w:pPr>
        <w:numPr>
          <w:ilvl w:val="0"/>
          <w:numId w:val="4"/>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C873781" w14:textId="77777777" w:rsidR="00963C22" w:rsidRPr="00DA4C8A" w:rsidRDefault="00963C22" w:rsidP="00963C22">
      <w:pPr>
        <w:numPr>
          <w:ilvl w:val="0"/>
          <w:numId w:val="4"/>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8C5EA2">
        <w:rPr>
          <w:rFonts w:eastAsia="Times New Roman" w:cs="Times New Roman"/>
          <w:i/>
          <w:iCs/>
          <w:szCs w:val="24"/>
        </w:rPr>
        <w:t>Scenario use case</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6A695C5A" w14:textId="77777777"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 xml:space="preserve">Aplikasi ini dibuat dengan menggunakan </w:t>
      </w:r>
      <w:r w:rsidRPr="00A21260">
        <w:rPr>
          <w:rFonts w:eastAsia="Times New Roman" w:cs="Times New Roman"/>
          <w:i/>
          <w:iCs/>
          <w:szCs w:val="24"/>
          <w:lang w:val="sv-SE"/>
        </w:rPr>
        <w:t>Framework React JS</w:t>
      </w:r>
    </w:p>
    <w:p w14:paraId="6708D8B6" w14:textId="77777777" w:rsidR="00963C22" w:rsidRPr="00A21260" w:rsidRDefault="00963C22" w:rsidP="00963C22">
      <w:pPr>
        <w:numPr>
          <w:ilvl w:val="0"/>
          <w:numId w:val="4"/>
        </w:numPr>
        <w:rPr>
          <w:rFonts w:eastAsia="Times New Roman" w:cs="Times New Roman"/>
          <w:szCs w:val="24"/>
          <w:lang w:val="sv-SE"/>
        </w:rPr>
      </w:pPr>
      <w:r w:rsidRPr="00A21260">
        <w:rPr>
          <w:rFonts w:eastAsia="Times New Roman" w:cs="Times New Roman"/>
          <w:szCs w:val="24"/>
          <w:lang w:val="sv-SE"/>
        </w:rPr>
        <w:t xml:space="preserve">Aplikasi ini menggunakan </w:t>
      </w:r>
      <w:r w:rsidRPr="00A21260">
        <w:rPr>
          <w:rFonts w:eastAsia="Times New Roman" w:cs="Times New Roman"/>
          <w:i/>
          <w:iCs/>
          <w:szCs w:val="24"/>
          <w:lang w:val="sv-SE"/>
        </w:rPr>
        <w:t xml:space="preserve">Bot API </w:t>
      </w:r>
      <w:r w:rsidRPr="00A21260">
        <w:rPr>
          <w:rFonts w:eastAsia="Times New Roman" w:cs="Times New Roman"/>
          <w:szCs w:val="24"/>
          <w:lang w:val="sv-SE"/>
        </w:rPr>
        <w:t xml:space="preserve">dari </w:t>
      </w:r>
      <w:r w:rsidRPr="00A21260">
        <w:rPr>
          <w:rFonts w:eastAsia="Times New Roman" w:cs="Times New Roman"/>
          <w:i/>
          <w:iCs/>
          <w:szCs w:val="24"/>
          <w:lang w:val="sv-SE"/>
        </w:rPr>
        <w:t xml:space="preserve">Telegram </w:t>
      </w:r>
      <w:r w:rsidRPr="00A21260">
        <w:rPr>
          <w:rFonts w:eastAsia="Times New Roman" w:cs="Times New Roman"/>
          <w:szCs w:val="24"/>
          <w:lang w:val="sv-SE"/>
        </w:rPr>
        <w:t>sebagai media informasi pesanan untuk admin.</w:t>
      </w:r>
    </w:p>
    <w:p w14:paraId="7BC39454" w14:textId="3931B73F" w:rsidR="00963C22" w:rsidRPr="00963C22" w:rsidRDefault="00963C22" w:rsidP="00963C22">
      <w:pPr>
        <w:numPr>
          <w:ilvl w:val="0"/>
          <w:numId w:val="4"/>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57ED0CD2" w14:textId="4DD3A9A6" w:rsidR="007B761E" w:rsidRDefault="005144A7" w:rsidP="001E729C">
      <w:pPr>
        <w:pStyle w:val="Heading21"/>
      </w:pPr>
      <w:r>
        <w:t xml:space="preserve">Tujuan </w:t>
      </w:r>
      <w:r w:rsidRPr="001E729C">
        <w:t>Penelitian</w:t>
      </w:r>
    </w:p>
    <w:p w14:paraId="2A3E1D91" w14:textId="4017AFAC" w:rsidR="00963C22" w:rsidRPr="00A21260" w:rsidRDefault="00381811" w:rsidP="004C6D59">
      <w:pPr>
        <w:rPr>
          <w:lang w:val="sv-SE"/>
        </w:rPr>
      </w:pPr>
      <w:r>
        <w:t xml:space="preserve">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w:t>
      </w:r>
      <w:r w:rsidRPr="00A21260">
        <w:rPr>
          <w:lang w:val="sv-SE"/>
        </w:rPr>
        <w:t>Dan diharapkan juga mempermudah pelanggan untuk menjelajahi produk, melakukan pemesanan, dan mendapatkan informasi yang diperlukan serta membantu perusahaan beradaptasi dengan era digital yang terus berubah.</w:t>
      </w:r>
    </w:p>
    <w:p w14:paraId="34A73AC9" w14:textId="67BB381E" w:rsidR="005144A7" w:rsidRDefault="005144A7" w:rsidP="001E729C">
      <w:pPr>
        <w:pStyle w:val="Heading21"/>
      </w:pPr>
      <w:r>
        <w:t xml:space="preserve">Manfaat </w:t>
      </w:r>
      <w:r w:rsidRPr="001E729C">
        <w:t>Penelitian</w:t>
      </w:r>
    </w:p>
    <w:p w14:paraId="216B2133" w14:textId="77777777" w:rsidR="004C6D59" w:rsidRPr="00A21260" w:rsidRDefault="004C6D59" w:rsidP="004C6D59">
      <w:pPr>
        <w:ind w:firstLine="540"/>
        <w:rPr>
          <w:rFonts w:eastAsia="Times New Roman" w:cs="Times New Roman"/>
          <w:szCs w:val="24"/>
          <w:lang w:val="sv-SE"/>
        </w:rPr>
      </w:pPr>
      <w:r w:rsidRPr="00A21260">
        <w:rPr>
          <w:rFonts w:eastAsia="Times New Roman" w:cs="Times New Roman"/>
          <w:szCs w:val="24"/>
          <w:lang w:val="sv-SE"/>
        </w:rPr>
        <w:t xml:space="preserve">Manfaat penelitian yang penulis harapkan bisa terealisasi dan tersampaikan dengan baik adalah sebagai berikut: </w:t>
      </w:r>
    </w:p>
    <w:p w14:paraId="1464C08D" w14:textId="39336775" w:rsidR="004C6D59" w:rsidRDefault="004C6D59" w:rsidP="004C6D59">
      <w:pPr>
        <w:pStyle w:val="Heading3"/>
      </w:pPr>
      <w:r>
        <w:t>Bagi Perusahaan</w:t>
      </w:r>
    </w:p>
    <w:p w14:paraId="2CFF7BAD" w14:textId="77777777" w:rsidR="00C21E99" w:rsidRPr="00A21260" w:rsidRDefault="00C21E99" w:rsidP="00C21E99">
      <w:pPr>
        <w:numPr>
          <w:ilvl w:val="0"/>
          <w:numId w:val="5"/>
        </w:numPr>
        <w:rPr>
          <w:rFonts w:eastAsia="Times New Roman" w:cs="Times New Roman"/>
          <w:szCs w:val="24"/>
          <w:lang w:val="sv-SE"/>
        </w:rPr>
      </w:pPr>
      <w:r w:rsidRPr="00A21260">
        <w:rPr>
          <w:rFonts w:eastAsia="Times New Roman" w:cs="Times New Roman"/>
          <w:szCs w:val="24"/>
          <w:lang w:val="sv-SE"/>
        </w:rPr>
        <w:t>Untuk mengurangi potensi kesalahan, mempermudah komunikasi antar admin dalam proses pemesanan</w:t>
      </w:r>
    </w:p>
    <w:p w14:paraId="60386FD7" w14:textId="77777777" w:rsidR="00C21E99" w:rsidRPr="00A21260" w:rsidRDefault="00C21E99" w:rsidP="00C21E99">
      <w:pPr>
        <w:numPr>
          <w:ilvl w:val="0"/>
          <w:numId w:val="5"/>
        </w:numPr>
        <w:rPr>
          <w:rFonts w:eastAsia="Times New Roman" w:cs="Times New Roman"/>
          <w:szCs w:val="24"/>
          <w:lang w:val="sv-SE"/>
        </w:rPr>
      </w:pPr>
      <w:r w:rsidRPr="00A21260">
        <w:rPr>
          <w:rFonts w:eastAsia="Times New Roman" w:cs="Times New Roman"/>
          <w:szCs w:val="24"/>
          <w:lang w:val="sv-SE"/>
        </w:rPr>
        <w:t>Membantu perusahaan beradaptasi dengan era digital</w:t>
      </w:r>
    </w:p>
    <w:p w14:paraId="0414CCBF" w14:textId="1225C9AB" w:rsidR="00C21E99" w:rsidRPr="00A21260" w:rsidRDefault="00C21E99" w:rsidP="00C21E99">
      <w:pPr>
        <w:numPr>
          <w:ilvl w:val="0"/>
          <w:numId w:val="5"/>
        </w:numPr>
        <w:rPr>
          <w:rFonts w:eastAsia="Times New Roman" w:cs="Times New Roman"/>
          <w:szCs w:val="24"/>
          <w:lang w:val="sv-SE"/>
        </w:rPr>
      </w:pPr>
      <w:r w:rsidRPr="00A21260">
        <w:rPr>
          <w:rFonts w:eastAsia="Times New Roman" w:cs="Times New Roman"/>
          <w:szCs w:val="24"/>
          <w:lang w:val="sv-SE"/>
        </w:rPr>
        <w:t>Memperluas pangsa pasar produk dari perusahaan</w:t>
      </w:r>
    </w:p>
    <w:p w14:paraId="5C16C66A" w14:textId="383FCCE8" w:rsidR="004C6D59" w:rsidRDefault="004C6D59" w:rsidP="004C6D59">
      <w:pPr>
        <w:pStyle w:val="Heading3"/>
      </w:pPr>
      <w:r>
        <w:t>Bagi Penulis</w:t>
      </w:r>
    </w:p>
    <w:p w14:paraId="05C13AB6" w14:textId="77777777" w:rsidR="00C21E99" w:rsidRPr="00A21260" w:rsidRDefault="00C21E99" w:rsidP="00C21E99">
      <w:pPr>
        <w:numPr>
          <w:ilvl w:val="0"/>
          <w:numId w:val="6"/>
        </w:numPr>
        <w:rPr>
          <w:rFonts w:eastAsia="Times New Roman" w:cs="Times New Roman"/>
          <w:szCs w:val="24"/>
          <w:lang w:val="sv-SE"/>
        </w:rPr>
      </w:pPr>
      <w:r w:rsidRPr="00A21260">
        <w:rPr>
          <w:rFonts w:eastAsia="Times New Roman" w:cs="Times New Roman"/>
          <w:szCs w:val="24"/>
          <w:lang w:val="sv-SE"/>
        </w:rPr>
        <w:t>Meningkatkan kompetensi akademik penulis, yang dapat diterapkan dalam studi lanjutan atau karir di masa depan</w:t>
      </w:r>
    </w:p>
    <w:p w14:paraId="02A4C25E" w14:textId="75328F59" w:rsidR="00C21E99" w:rsidRPr="00A21260" w:rsidRDefault="00C21E99" w:rsidP="00C21E99">
      <w:pPr>
        <w:numPr>
          <w:ilvl w:val="0"/>
          <w:numId w:val="6"/>
        </w:numPr>
        <w:rPr>
          <w:rFonts w:eastAsia="Times New Roman" w:cs="Times New Roman"/>
          <w:szCs w:val="24"/>
          <w:lang w:val="sv-SE"/>
        </w:rPr>
      </w:pPr>
      <w:r w:rsidRPr="00A21260">
        <w:rPr>
          <w:rFonts w:eastAsia="Times New Roman" w:cs="Times New Roman"/>
          <w:szCs w:val="24"/>
          <w:lang w:val="sv-SE"/>
        </w:rPr>
        <w:t>Membantu penulis meningkatkan keterampilan dalam analisis, perancangan, dan pengembangan aplikasi, serta manajemen proyek.</w:t>
      </w:r>
    </w:p>
    <w:p w14:paraId="621C190F" w14:textId="1A7E17D0" w:rsidR="005144A7" w:rsidRDefault="005144A7" w:rsidP="001E729C">
      <w:pPr>
        <w:pStyle w:val="Heading21"/>
      </w:pPr>
      <w:r>
        <w:lastRenderedPageBreak/>
        <w:t xml:space="preserve">Sistematika </w:t>
      </w:r>
      <w:r w:rsidRPr="001E729C">
        <w:t>Penulisan</w:t>
      </w:r>
    </w:p>
    <w:p w14:paraId="0A865E23" w14:textId="77777777" w:rsidR="00C21E99" w:rsidRPr="00A21260" w:rsidRDefault="00C21E99" w:rsidP="00C21E99">
      <w:pPr>
        <w:rPr>
          <w:b/>
          <w:lang w:val="sv-SE"/>
        </w:rPr>
      </w:pPr>
      <w:r w:rsidRPr="00A21260">
        <w:rPr>
          <w:lang w:val="sv-SE"/>
        </w:rPr>
        <w:t>Sistematika Penulisan laporan dibuat agar memperjelas rincian urutan serta isi dalam suatu bab laporan. Penulisan laporan kerja praktek disajikan berdasarkan format sistematika penulisan yang telah ditetapkan yaitu sebagai berikut.</w:t>
      </w:r>
    </w:p>
    <w:p w14:paraId="5FD60C80" w14:textId="77777777" w:rsidR="00C21E99" w:rsidRPr="00A21260" w:rsidRDefault="00C21E99" w:rsidP="00C21E99">
      <w:pPr>
        <w:ind w:firstLine="0"/>
        <w:rPr>
          <w:b/>
          <w:lang w:val="sv-SE"/>
        </w:rPr>
      </w:pPr>
      <w:r w:rsidRPr="00A21260">
        <w:rPr>
          <w:b/>
          <w:lang w:val="sv-SE"/>
        </w:rPr>
        <w:t>BAB I PENDAHULUAN</w:t>
      </w:r>
    </w:p>
    <w:p w14:paraId="31AA75A6" w14:textId="77777777" w:rsidR="00C21E99" w:rsidRPr="00A21260" w:rsidRDefault="00C21E99" w:rsidP="00C21E99">
      <w:pPr>
        <w:rPr>
          <w:lang w:val="sv-SE"/>
        </w:rPr>
      </w:pPr>
      <w:r w:rsidRPr="00A21260">
        <w:rPr>
          <w:lang w:val="sv-SE"/>
        </w:rPr>
        <w:t>Bab yang membahas latar belakang permasalahan pada tempat kerja praktek, menentukan maksud dan tujuan penelitian yang diikuti tujuan penelitian, manfaat penelitian, dan sistematika penulisan.</w:t>
      </w:r>
    </w:p>
    <w:p w14:paraId="73703166" w14:textId="77777777" w:rsidR="00C21E99" w:rsidRPr="00A21260" w:rsidRDefault="00C21E99" w:rsidP="00C21E99">
      <w:pPr>
        <w:ind w:firstLine="0"/>
        <w:rPr>
          <w:b/>
          <w:lang w:val="sv-SE"/>
        </w:rPr>
      </w:pPr>
      <w:r w:rsidRPr="00A21260">
        <w:rPr>
          <w:b/>
          <w:lang w:val="sv-SE"/>
        </w:rPr>
        <w:t>BAB II GAMBARAN UMUM PERUSAHAAN</w:t>
      </w:r>
    </w:p>
    <w:p w14:paraId="32241CED" w14:textId="77777777" w:rsidR="00C21E99" w:rsidRPr="00A21260" w:rsidRDefault="00C21E99" w:rsidP="00C21E99">
      <w:pPr>
        <w:rPr>
          <w:lang w:val="sv-SE"/>
        </w:rPr>
      </w:pPr>
      <w:r w:rsidRPr="00A21260">
        <w:rPr>
          <w:lang w:val="sv-SE"/>
        </w:rPr>
        <w:t>Bab ini menjelaskan sejarah, profile instansi, visi dan misi, serta struktur organisasi pada instansi.</w:t>
      </w:r>
    </w:p>
    <w:p w14:paraId="2E768824" w14:textId="77777777" w:rsidR="00C21E99" w:rsidRPr="00A21260" w:rsidRDefault="00C21E99" w:rsidP="00C21E99">
      <w:pPr>
        <w:ind w:firstLine="0"/>
        <w:rPr>
          <w:b/>
          <w:lang w:val="sv-SE"/>
        </w:rPr>
      </w:pPr>
      <w:r w:rsidRPr="00A21260">
        <w:rPr>
          <w:b/>
          <w:lang w:val="sv-SE"/>
        </w:rPr>
        <w:t>BAB III LANDASAN TEORI</w:t>
      </w:r>
    </w:p>
    <w:p w14:paraId="145190F7" w14:textId="77777777" w:rsidR="00C21E99" w:rsidRPr="00A21260" w:rsidRDefault="00C21E99" w:rsidP="00C21E99">
      <w:pPr>
        <w:rPr>
          <w:lang w:val="sv-SE"/>
        </w:rPr>
      </w:pPr>
      <w:r w:rsidRPr="00A21260">
        <w:rPr>
          <w:lang w:val="sv-SE"/>
        </w:rPr>
        <w:t>Bab ini menjelaskan mengenai teori-teori yang digunakan pada penelitian selama kerja praktek dan metode apa saja yang akan digunakan pada penelitian kerja praktek.</w:t>
      </w:r>
    </w:p>
    <w:p w14:paraId="18331CF0" w14:textId="77777777" w:rsidR="00C21E99" w:rsidRPr="00A21260" w:rsidRDefault="00C21E99" w:rsidP="00C21E99">
      <w:pPr>
        <w:ind w:firstLine="0"/>
        <w:rPr>
          <w:b/>
          <w:lang w:val="sv-SE"/>
        </w:rPr>
      </w:pPr>
      <w:r w:rsidRPr="00A21260">
        <w:rPr>
          <w:b/>
          <w:lang w:val="sv-SE"/>
        </w:rPr>
        <w:t>BAB IV PENGUMPULAN DAN PENGOLAHAN DATA</w:t>
      </w:r>
    </w:p>
    <w:p w14:paraId="7BE9E86B" w14:textId="77777777" w:rsidR="00C21E99" w:rsidRPr="00A21260" w:rsidRDefault="00C21E99" w:rsidP="00C21E99">
      <w:pPr>
        <w:rPr>
          <w:lang w:val="sv-SE"/>
        </w:rPr>
      </w:pPr>
      <w:r w:rsidRPr="00A21260">
        <w:rPr>
          <w:lang w:val="sv-SE"/>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57864AC7" w14:textId="77777777" w:rsidR="00C21E99" w:rsidRPr="00A21260" w:rsidRDefault="00C21E99" w:rsidP="00C21E99">
      <w:pPr>
        <w:ind w:firstLine="0"/>
        <w:rPr>
          <w:b/>
          <w:lang w:val="sv-SE"/>
        </w:rPr>
      </w:pPr>
      <w:r w:rsidRPr="00A21260">
        <w:rPr>
          <w:b/>
          <w:lang w:val="sv-SE"/>
        </w:rPr>
        <w:t>BAB V KESIMPULAN DAN SARAN</w:t>
      </w:r>
    </w:p>
    <w:p w14:paraId="55EFA283" w14:textId="77777777" w:rsidR="00C21E99" w:rsidRPr="00A21260" w:rsidRDefault="00C21E99" w:rsidP="00C21E99">
      <w:pPr>
        <w:rPr>
          <w:lang w:val="sv-SE"/>
        </w:rPr>
      </w:pPr>
      <w:r w:rsidRPr="00A21260">
        <w:rPr>
          <w:lang w:val="sv-SE"/>
        </w:rPr>
        <w:t>Bab ini merupakan bab penutup yang berisi tentang kesimpulan dalam penelitian yang telah dilakukan selama kerja praktek dan saran tentang apa saja yang harus diperbaiki pada objek penelitian terkait.</w:t>
      </w:r>
    </w:p>
    <w:p w14:paraId="72643D08" w14:textId="77777777" w:rsidR="00C21E99" w:rsidRPr="00A21260" w:rsidRDefault="00C21E99" w:rsidP="00C21E99">
      <w:pPr>
        <w:ind w:firstLine="0"/>
        <w:rPr>
          <w:lang w:val="sv-SE"/>
        </w:rPr>
      </w:pPr>
    </w:p>
    <w:p w14:paraId="34836B76" w14:textId="77777777" w:rsidR="005144A7" w:rsidRPr="00A21260" w:rsidRDefault="005144A7">
      <w:pPr>
        <w:spacing w:before="0" w:after="160" w:line="259" w:lineRule="auto"/>
        <w:ind w:firstLine="0"/>
        <w:jc w:val="left"/>
        <w:rPr>
          <w:rFonts w:eastAsiaTheme="majorEastAsia" w:cstheme="majorBidi"/>
          <w:b/>
          <w:color w:val="000000" w:themeColor="text1"/>
          <w:sz w:val="28"/>
          <w:szCs w:val="32"/>
          <w:lang w:val="sv-SE"/>
        </w:rPr>
      </w:pPr>
      <w:r w:rsidRPr="00A21260">
        <w:rPr>
          <w:lang w:val="sv-SE"/>
        </w:rPr>
        <w:br w:type="page"/>
      </w:r>
    </w:p>
    <w:p w14:paraId="339FAC6D" w14:textId="3F099A07" w:rsidR="000C737B" w:rsidRDefault="000C737B" w:rsidP="000C737B">
      <w:pPr>
        <w:pStyle w:val="Heading1"/>
      </w:pPr>
      <w:r w:rsidRPr="00A21260">
        <w:rPr>
          <w:lang w:val="sv-SE"/>
        </w:rPr>
        <w:lastRenderedPageBreak/>
        <w:br/>
      </w:r>
      <w:r>
        <w:t>GAMBARAN UMUM PERUSAHAAN</w:t>
      </w:r>
    </w:p>
    <w:p w14:paraId="6E66CA98" w14:textId="77777777" w:rsidR="00044E27" w:rsidRPr="00044E27" w:rsidRDefault="00044E27" w:rsidP="00044E27"/>
    <w:p w14:paraId="2FDBBA23" w14:textId="692E2005" w:rsidR="00B00331" w:rsidRDefault="00B00331" w:rsidP="00B00331">
      <w:pPr>
        <w:pStyle w:val="Heading21"/>
      </w:pPr>
      <w:r>
        <w:t>Sejarah Perusahaan</w:t>
      </w:r>
    </w:p>
    <w:p w14:paraId="77282278" w14:textId="77777777" w:rsidR="00044E27" w:rsidRPr="00A21260" w:rsidRDefault="00044E27" w:rsidP="00044E27">
      <w:pPr>
        <w:rPr>
          <w:lang w:val="sv-SE"/>
        </w:rPr>
      </w:pPr>
      <w:r w:rsidRPr="00A21260">
        <w:rPr>
          <w:lang w:val="sv-SE"/>
        </w:rPr>
        <w:t xml:space="preserve">Zecko lahir dari semangat dan kecintaan terhadap olahraga serta desain yang kreatif. Pendirinya Imam Kherul Anwar bersama rekannya memulai perjalanan ini dari sejak lulus kuliah dengan impian untuk menciptakan </w:t>
      </w:r>
      <w:r w:rsidRPr="00A21260">
        <w:rPr>
          <w:i/>
          <w:iCs/>
          <w:lang w:val="sv-SE"/>
        </w:rPr>
        <w:t>jersey custom</w:t>
      </w:r>
      <w:r w:rsidRPr="00A21260">
        <w:rPr>
          <w:lang w:val="sv-SE"/>
        </w:rPr>
        <w:t xml:space="preserve"> yang tidak hanya fungsional tetapi juga menjadi manifestasi dari identitas dan semangat tim.</w:t>
      </w:r>
    </w:p>
    <w:p w14:paraId="59BF4F0D" w14:textId="77777777" w:rsidR="00044E27" w:rsidRPr="00A21260" w:rsidRDefault="00044E27" w:rsidP="00044E27">
      <w:pPr>
        <w:rPr>
          <w:lang w:val="sv-SE"/>
        </w:rPr>
      </w:pPr>
      <w:r w:rsidRPr="00A21260">
        <w:rPr>
          <w:lang w:val="sv-SE"/>
        </w:rPr>
        <w:t xml:space="preserve">Pada tahun 2021, Zecko resmi didirikan sebagai UMKM yang berfokus pada pembuatan </w:t>
      </w:r>
      <w:r w:rsidRPr="00A21260">
        <w:rPr>
          <w:i/>
          <w:iCs/>
          <w:lang w:val="sv-SE"/>
        </w:rPr>
        <w:t>jersey custom</w:t>
      </w:r>
      <w:r w:rsidRPr="00A21260">
        <w:rPr>
          <w:lang w:val="sv-SE"/>
        </w:rPr>
        <w:t>. Dalam tahap awal, Zecko menghadapi berbagai tantangan, mulai dari membangun infrastruktur produksi hingga memperluas jaringan pelanggan. Namun, dengan semangat dan dedikasi yang tinggi membantu Zecko tumbuh dan berkembang dari tahun ke tahun.</w:t>
      </w:r>
    </w:p>
    <w:p w14:paraId="298F4C77" w14:textId="6B82612C" w:rsidR="00044E27" w:rsidRPr="00A21260" w:rsidRDefault="00044E27" w:rsidP="00044E27">
      <w:pPr>
        <w:rPr>
          <w:lang w:val="sv-SE"/>
        </w:rPr>
      </w:pPr>
      <w:r w:rsidRPr="00A21260">
        <w:rPr>
          <w:lang w:val="sv-SE"/>
        </w:rPr>
        <w:t xml:space="preserve">Saat ini, Zecko dengan bangga menjadi salah satu UMKM utama bagi mereka yang mencari </w:t>
      </w:r>
      <w:r w:rsidRPr="00A21260">
        <w:rPr>
          <w:i/>
          <w:iCs/>
          <w:lang w:val="sv-SE"/>
        </w:rPr>
        <w:t>jersey custom</w:t>
      </w:r>
      <w:r w:rsidRPr="00A21260">
        <w:rPr>
          <w:lang w:val="sv-SE"/>
        </w:rPr>
        <w:t xml:space="preserve"> berkualitas tinggi dengan desain yang unik.</w:t>
      </w:r>
    </w:p>
    <w:p w14:paraId="40F0AE7B" w14:textId="03D6B413" w:rsidR="00B00331" w:rsidRDefault="00B00331" w:rsidP="0062238C">
      <w:pPr>
        <w:pStyle w:val="Heading21"/>
      </w:pPr>
      <w:r>
        <w:t>Visi dan Misi Perusahaan</w:t>
      </w:r>
    </w:p>
    <w:p w14:paraId="5EC6DD58" w14:textId="18B66C1D" w:rsidR="00044E27" w:rsidRDefault="00044E27" w:rsidP="00044E27">
      <w:pPr>
        <w:pStyle w:val="Heading3"/>
      </w:pPr>
      <w:r>
        <w:t>Visi</w:t>
      </w:r>
    </w:p>
    <w:p w14:paraId="64B6D4CD" w14:textId="77777777" w:rsidR="00044E27" w:rsidRPr="00A21260" w:rsidRDefault="00044E27" w:rsidP="002D5F71">
      <w:pPr>
        <w:pStyle w:val="ListParagraph"/>
        <w:numPr>
          <w:ilvl w:val="0"/>
          <w:numId w:val="7"/>
        </w:numPr>
        <w:ind w:left="1418"/>
        <w:rPr>
          <w:lang w:val="sv-SE"/>
        </w:rPr>
      </w:pPr>
      <w:r w:rsidRPr="00A21260">
        <w:rPr>
          <w:lang w:val="sv-SE"/>
        </w:rPr>
        <w:t xml:space="preserve">Zecko terus berinovasi dan berkomitmen untuk menjadi yang terbaik dalam industri pembuatan </w:t>
      </w:r>
      <w:r w:rsidRPr="00A21260">
        <w:rPr>
          <w:i/>
          <w:iCs/>
          <w:lang w:val="sv-SE"/>
        </w:rPr>
        <w:t>jersey custom</w:t>
      </w:r>
      <w:r w:rsidRPr="00A21260">
        <w:rPr>
          <w:lang w:val="sv-SE"/>
        </w:rPr>
        <w:t>.</w:t>
      </w:r>
    </w:p>
    <w:p w14:paraId="295E514E" w14:textId="7E1DFF67" w:rsidR="00044E27" w:rsidRPr="00A21260" w:rsidRDefault="00044E27" w:rsidP="002D5F71">
      <w:pPr>
        <w:pStyle w:val="ListParagraph"/>
        <w:numPr>
          <w:ilvl w:val="0"/>
          <w:numId w:val="7"/>
        </w:numPr>
        <w:ind w:left="1418"/>
        <w:rPr>
          <w:lang w:val="sv-SE"/>
        </w:rPr>
      </w:pPr>
      <w:r w:rsidRPr="00A21260">
        <w:rPr>
          <w:lang w:val="sv-SE"/>
        </w:rPr>
        <w:t xml:space="preserve">Dapat terus melampaui harapan pelanggan dan menjadi pilihan utama bagi siapa pun yang menginginkan </w:t>
      </w:r>
      <w:r w:rsidRPr="00A21260">
        <w:rPr>
          <w:i/>
          <w:iCs/>
          <w:lang w:val="sv-SE"/>
        </w:rPr>
        <w:t>jersey custom</w:t>
      </w:r>
      <w:r w:rsidRPr="00A21260">
        <w:rPr>
          <w:lang w:val="sv-SE"/>
        </w:rPr>
        <w:t xml:space="preserve"> berkualitas tinggi dan unik.</w:t>
      </w:r>
    </w:p>
    <w:p w14:paraId="7CEA9544" w14:textId="5FDC0249" w:rsidR="00044E27" w:rsidRDefault="00044E27" w:rsidP="00044E27">
      <w:pPr>
        <w:pStyle w:val="Heading3"/>
      </w:pPr>
      <w:r>
        <w:t>Misi</w:t>
      </w:r>
    </w:p>
    <w:p w14:paraId="58326544" w14:textId="77777777" w:rsidR="0062238C" w:rsidRDefault="0062238C" w:rsidP="002D5F71">
      <w:pPr>
        <w:pStyle w:val="ListParagraph"/>
        <w:numPr>
          <w:ilvl w:val="0"/>
          <w:numId w:val="8"/>
        </w:numPr>
        <w:ind w:left="1418"/>
      </w:pPr>
      <w:r>
        <w:t>M</w:t>
      </w:r>
      <w:r w:rsidRPr="00657F38">
        <w:t xml:space="preserve">emberikan pengalaman yang tak terlupakan kepada pelanggan dengan menyediakan </w:t>
      </w:r>
      <w:r w:rsidRPr="00143A97">
        <w:rPr>
          <w:i/>
          <w:iCs/>
        </w:rPr>
        <w:t>jersey custom</w:t>
      </w:r>
      <w:r w:rsidRPr="00657F38">
        <w:t xml:space="preserve"> yang tidak hanya berkualitas tinggi secara material, tetapi juga memperhatikan setiap detail desain.</w:t>
      </w:r>
    </w:p>
    <w:p w14:paraId="16508BB4" w14:textId="0EE24FAD" w:rsidR="0062238C" w:rsidRPr="00A21260" w:rsidRDefault="0062238C" w:rsidP="002D5F71">
      <w:pPr>
        <w:pStyle w:val="ListParagraph"/>
        <w:numPr>
          <w:ilvl w:val="0"/>
          <w:numId w:val="8"/>
        </w:numPr>
        <w:ind w:left="1418"/>
        <w:rPr>
          <w:lang w:val="sv-SE"/>
        </w:rPr>
      </w:pPr>
      <w:r w:rsidRPr="00A21260">
        <w:rPr>
          <w:lang w:val="sv-SE"/>
        </w:rPr>
        <w:t xml:space="preserve">berkomitmen untuk memberikan pelayanan terbaik dan menjadi mitra yang dapat diandalkan dalam mewujudkan desain </w:t>
      </w:r>
      <w:r w:rsidRPr="00A21260">
        <w:rPr>
          <w:i/>
          <w:iCs/>
          <w:lang w:val="sv-SE"/>
        </w:rPr>
        <w:t>jersey impian</w:t>
      </w:r>
      <w:r w:rsidRPr="00A21260">
        <w:rPr>
          <w:lang w:val="sv-SE"/>
        </w:rPr>
        <w:t>.</w:t>
      </w:r>
      <w:bookmarkStart w:id="2" w:name="_o4pbvbvvf6l1" w:colFirst="0" w:colLast="0"/>
      <w:bookmarkEnd w:id="2"/>
    </w:p>
    <w:p w14:paraId="5EEBC154" w14:textId="725FC7D0" w:rsidR="00B00331" w:rsidRDefault="00B00331" w:rsidP="00B00331">
      <w:pPr>
        <w:pStyle w:val="Heading21"/>
      </w:pPr>
      <w:r>
        <w:lastRenderedPageBreak/>
        <w:t>Struktur Organisasi</w:t>
      </w:r>
    </w:p>
    <w:p w14:paraId="5F816409" w14:textId="28592256" w:rsidR="002D5F71" w:rsidRPr="00A21260" w:rsidRDefault="001E729C" w:rsidP="002D5F71">
      <w:pPr>
        <w:rPr>
          <w:lang w:val="sv-SE"/>
        </w:rPr>
      </w:pPr>
      <w:r w:rsidRPr="00A21260">
        <w:rPr>
          <w:lang w:val="sv-SE"/>
        </w:rPr>
        <w:t>Adapun struktur organisasi di UMKM zecko ialah sebagaimana bisa dilihat pada gambar 2.1 berikut:</w:t>
      </w:r>
    </w:p>
    <w:p w14:paraId="6DBC317F" w14:textId="77777777" w:rsidR="002D5F71" w:rsidRDefault="002D5F71" w:rsidP="002D5F71">
      <w:pPr>
        <w:pStyle w:val="Heading1"/>
        <w:numPr>
          <w:ilvl w:val="0"/>
          <w:numId w:val="0"/>
        </w:numPr>
      </w:pPr>
      <w:r>
        <w:rPr>
          <w:noProof/>
        </w:rPr>
        <w:drawing>
          <wp:inline distT="0" distB="0" distL="0" distR="0" wp14:anchorId="5CAE9571" wp14:editId="30A7EA44">
            <wp:extent cx="4581525" cy="22955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
                      <a:extLst>
                        <a:ext uri="{28A0092B-C50C-407E-A947-70E740481C1C}">
                          <a14:useLocalDpi xmlns:a14="http://schemas.microsoft.com/office/drawing/2010/main" val="0"/>
                        </a:ext>
                      </a:extLst>
                    </a:blip>
                    <a:stretch>
                      <a:fillRect/>
                    </a:stretch>
                  </pic:blipFill>
                  <pic:spPr>
                    <a:xfrm>
                      <a:off x="0" y="0"/>
                      <a:ext cx="4581525" cy="2295525"/>
                    </a:xfrm>
                    <a:prstGeom prst="rect">
                      <a:avLst/>
                    </a:prstGeom>
                  </pic:spPr>
                </pic:pic>
              </a:graphicData>
            </a:graphic>
          </wp:inline>
        </w:drawing>
      </w:r>
    </w:p>
    <w:p w14:paraId="5A610297" w14:textId="370C07A0" w:rsidR="002D5F71" w:rsidRPr="002D5F71" w:rsidRDefault="002D5F71" w:rsidP="002D5F71">
      <w:pPr>
        <w:pStyle w:val="Caption"/>
      </w:pPr>
      <w:r>
        <w:t xml:space="preserve">Gambar 2. </w:t>
      </w:r>
      <w:r>
        <w:fldChar w:fldCharType="begin"/>
      </w:r>
      <w:r>
        <w:instrText xml:space="preserve"> SEQ Gambar_2. \* ARABIC </w:instrText>
      </w:r>
      <w:r>
        <w:fldChar w:fldCharType="separate"/>
      </w:r>
      <w:r w:rsidR="003A4866">
        <w:rPr>
          <w:noProof/>
        </w:rPr>
        <w:t>1</w:t>
      </w:r>
      <w:r>
        <w:rPr>
          <w:noProof/>
        </w:rPr>
        <w:fldChar w:fldCharType="end"/>
      </w:r>
      <w:r>
        <w:t xml:space="preserve"> Struktur Organisasi UMKM Zecko</w:t>
      </w:r>
    </w:p>
    <w:p w14:paraId="7E257777" w14:textId="1CB8F2E5" w:rsidR="00B00331" w:rsidRPr="00A21260" w:rsidRDefault="00B00331" w:rsidP="00B00331">
      <w:pPr>
        <w:pStyle w:val="Heading21"/>
        <w:rPr>
          <w:lang w:val="sv-SE"/>
        </w:rPr>
      </w:pPr>
      <w:r w:rsidRPr="00A21260">
        <w:rPr>
          <w:lang w:val="sv-SE"/>
        </w:rPr>
        <w:t>Tempat dan Jadwal Pelaksanaan Kerja Praktek</w:t>
      </w:r>
    </w:p>
    <w:p w14:paraId="7E4AF110" w14:textId="1C0EE3A8" w:rsidR="001E729C" w:rsidRPr="00A21260" w:rsidRDefault="001E729C" w:rsidP="001E729C">
      <w:pPr>
        <w:rPr>
          <w:lang w:val="sv-SE"/>
        </w:rPr>
      </w:pPr>
      <w:r w:rsidRPr="00A21260">
        <w:rPr>
          <w:lang w:val="sv-SE"/>
        </w:rPr>
        <w:t xml:space="preserve">Pelaksanaan kerja praktek bertempat di toko Zecko yang beralamat di Desa Kembang Kuning, Kecamatan Jatiluhur, Kabupaten Purwakarta, Jawa Barat. Jadwal pelaksanaan kerja praktek secara resmi dimulai sejak tanggal 14 September 2023 sampai dengan </w:t>
      </w:r>
      <w:bookmarkStart w:id="3" w:name="_woytjx7omrv9" w:colFirst="0" w:colLast="0"/>
      <w:bookmarkEnd w:id="3"/>
      <w:r w:rsidRPr="00A21260">
        <w:rPr>
          <w:lang w:val="sv-SE"/>
        </w:rPr>
        <w:t>30 November 2023.</w:t>
      </w:r>
    </w:p>
    <w:p w14:paraId="0FC648A9" w14:textId="77777777" w:rsidR="005144A7" w:rsidRPr="00A21260" w:rsidRDefault="005144A7">
      <w:pPr>
        <w:spacing w:before="0" w:after="160" w:line="259" w:lineRule="auto"/>
        <w:ind w:firstLine="0"/>
        <w:jc w:val="left"/>
        <w:rPr>
          <w:rFonts w:eastAsiaTheme="majorEastAsia" w:cstheme="majorBidi"/>
          <w:b/>
          <w:color w:val="000000" w:themeColor="text1"/>
          <w:sz w:val="28"/>
          <w:szCs w:val="32"/>
          <w:lang w:val="sv-SE"/>
        </w:rPr>
      </w:pPr>
      <w:r w:rsidRPr="00A21260">
        <w:rPr>
          <w:lang w:val="sv-SE"/>
        </w:rPr>
        <w:br w:type="page"/>
      </w:r>
    </w:p>
    <w:p w14:paraId="5AA566CD" w14:textId="2F0E1D2C" w:rsidR="000C737B" w:rsidRDefault="000C737B" w:rsidP="000C737B">
      <w:pPr>
        <w:pStyle w:val="Heading1"/>
      </w:pPr>
      <w:r w:rsidRPr="00A21260">
        <w:rPr>
          <w:lang w:val="sv-SE"/>
        </w:rPr>
        <w:lastRenderedPageBreak/>
        <w:br/>
      </w:r>
      <w:r>
        <w:t>LANDASAN TEORI</w:t>
      </w:r>
    </w:p>
    <w:p w14:paraId="4B81F162" w14:textId="2C772A77" w:rsidR="001E729C" w:rsidRDefault="00C8590C" w:rsidP="00A121E2">
      <w:pPr>
        <w:pStyle w:val="Heading21"/>
      </w:pPr>
      <w:r>
        <w:t>Rancang Bangun</w:t>
      </w:r>
    </w:p>
    <w:p w14:paraId="72A4EFF1" w14:textId="27C9972B" w:rsidR="00A121E2" w:rsidRPr="00A21260" w:rsidRDefault="00A121E2" w:rsidP="00A121E2">
      <w:pPr>
        <w:rPr>
          <w:lang w:val="sv-SE"/>
        </w:rPr>
      </w:pPr>
      <w:r>
        <w:t xml:space="preserve">Rancang bangun merujuk pada proses umum dalam membuat atau mendesain suatu objek dari tahap awal pembuatan hingga tahap akhir. </w:t>
      </w:r>
      <w:r w:rsidRPr="00A21260">
        <w:rPr>
          <w:lang w:val="sv-SE"/>
        </w:rPr>
        <w:t xml:space="preserve">Rancang bangun adalah proses menggambarkan, merencanakan, dan membuat sketsa atau pengaturan elemen-elemen terpisah menjadi kesatuan yang utuh dan berfungsi. Ini mencakup  menerjemahkan hasil analisis ke dalam perangkat lunak dan menciptakan sistem baru atau memperbaiki sistem yang sudah ada </w:t>
      </w:r>
      <w:r>
        <w:fldChar w:fldCharType="begin" w:fldLock="1"/>
      </w:r>
      <w:r w:rsidRPr="00A21260">
        <w:rPr>
          <w:lang w:val="sv-SE"/>
        </w:rPr>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fldChar w:fldCharType="separate"/>
      </w:r>
      <w:r w:rsidRPr="00A21260">
        <w:rPr>
          <w:noProof/>
          <w:lang w:val="sv-SE"/>
        </w:rPr>
        <w:t>(Wulandari et al., 2021)</w:t>
      </w:r>
      <w:r>
        <w:fldChar w:fldCharType="end"/>
      </w:r>
      <w:r w:rsidRPr="00A21260">
        <w:rPr>
          <w:lang w:val="sv-SE"/>
        </w:rPr>
        <w:t>.</w:t>
      </w:r>
    </w:p>
    <w:p w14:paraId="3F9F15A1" w14:textId="1B2629C5" w:rsidR="00C8590C" w:rsidRDefault="00C8590C" w:rsidP="00A121E2">
      <w:pPr>
        <w:pStyle w:val="Heading21"/>
      </w:pPr>
      <w:r>
        <w:t>Aplikasi</w:t>
      </w:r>
    </w:p>
    <w:p w14:paraId="221D17FA" w14:textId="0BBADC21" w:rsidR="0023611B" w:rsidRPr="0023611B" w:rsidRDefault="0023611B" w:rsidP="0023611B">
      <w:r w:rsidRPr="002A63AC">
        <w:t xml:space="preserve">Aplikasi adalah program yang terdiri dari berbagai komponen dan fitur yang dirancang sesuai kebutuhan pengguna, dengan tujuan membantu pengguna dalam mengolah data hingga menghasilkan masukan dan keluaran yang diinginkan. </w:t>
      </w:r>
      <w:r>
        <w:fldChar w:fldCharType="begin" w:fldLock="1"/>
      </w:r>
      <w:r>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fldChar w:fldCharType="separate"/>
      </w:r>
      <w:r w:rsidRPr="00BD767A">
        <w:rPr>
          <w:noProof/>
        </w:rPr>
        <w:t>(Titus et al., 2019)</w:t>
      </w:r>
      <w:r>
        <w:fldChar w:fldCharType="end"/>
      </w:r>
      <w:r w:rsidRPr="00BD767A">
        <w:t>.</w:t>
      </w:r>
    </w:p>
    <w:p w14:paraId="3BD20DE8" w14:textId="1A9B8447" w:rsidR="00C8590C" w:rsidRDefault="00C8590C" w:rsidP="00A121E2">
      <w:pPr>
        <w:pStyle w:val="Heading21"/>
      </w:pPr>
      <w:r>
        <w:t>E-Katalog</w:t>
      </w:r>
    </w:p>
    <w:p w14:paraId="5B2E6AAA" w14:textId="4251D042" w:rsidR="0023611B" w:rsidRPr="0023611B" w:rsidRDefault="0023611B" w:rsidP="0023611B">
      <w:r>
        <w:t xml:space="preserve">E-katalog adalah sebuah </w:t>
      </w:r>
      <w:r w:rsidRPr="003332D5">
        <w:t>platform digital yang dirancang untuk memberikan informasi serta promosi secara efisien melalui tata letak yang menarik, serta menyuguhkan detail informasi yang lebih lengkap dibandingkan dengan media lainnya</w:t>
      </w:r>
      <w:r>
        <w:t xml:space="preserve"> </w:t>
      </w:r>
      <w:r>
        <w:fldChar w:fldCharType="begin" w:fldLock="1"/>
      </w:r>
      <w: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fldChar w:fldCharType="separate"/>
      </w:r>
      <w:r w:rsidRPr="003332D5">
        <w:rPr>
          <w:noProof/>
        </w:rPr>
        <w:t>(Indraswari et al., 2021)</w:t>
      </w:r>
      <w:r>
        <w:fldChar w:fldCharType="end"/>
      </w:r>
      <w:r>
        <w:t>.</w:t>
      </w:r>
    </w:p>
    <w:p w14:paraId="70A7D553" w14:textId="57AF3B15" w:rsidR="00C8590C" w:rsidRPr="0023611B" w:rsidRDefault="00C8590C" w:rsidP="00A121E2">
      <w:pPr>
        <w:pStyle w:val="Heading21"/>
        <w:rPr>
          <w:i/>
          <w:iCs/>
        </w:rPr>
      </w:pPr>
      <w:r w:rsidRPr="0023611B">
        <w:rPr>
          <w:i/>
          <w:iCs/>
        </w:rPr>
        <w:t>Web</w:t>
      </w:r>
    </w:p>
    <w:p w14:paraId="3821B611" w14:textId="77777777" w:rsidR="0023611B" w:rsidRPr="00A21260" w:rsidRDefault="0023611B" w:rsidP="0023611B">
      <w:pPr>
        <w:rPr>
          <w:lang w:val="sv-SE"/>
        </w:rPr>
      </w:pPr>
      <w:r w:rsidRPr="00A21260">
        <w:rPr>
          <w:i/>
          <w:iCs/>
          <w:lang w:val="sv-SE"/>
        </w:rPr>
        <w:t>Web</w:t>
      </w:r>
      <w:r w:rsidRPr="00A21260">
        <w:rPr>
          <w:lang w:val="sv-SE"/>
        </w:rPr>
        <w:t xml:space="preserve"> merupakan suatu halaman dalam sistem informasi yang dapat diakses dengan cepat melalui internet. </w:t>
      </w:r>
      <w:r w:rsidRPr="00A21260">
        <w:rPr>
          <w:i/>
          <w:iCs/>
          <w:lang w:val="sv-SE"/>
        </w:rPr>
        <w:t>Web</w:t>
      </w:r>
      <w:r w:rsidRPr="00A21260">
        <w:rPr>
          <w:lang w:val="sv-SE"/>
        </w:rPr>
        <w:t xml:space="preserve"> melibatkan pengelolaan data yang disesuaikan dengan tampilan layar pengguna dan telah berkembang menjadi </w:t>
      </w:r>
      <w:r w:rsidRPr="00A21260">
        <w:rPr>
          <w:i/>
          <w:iCs/>
          <w:lang w:val="sv-SE"/>
        </w:rPr>
        <w:t>Responsive Web Design</w:t>
      </w:r>
      <w:r w:rsidRPr="00A21260">
        <w:rPr>
          <w:lang w:val="sv-SE"/>
        </w:rPr>
        <w:t xml:space="preserve"> (RWD), yang bertujuan untuk meningkatkan penggunaan </w:t>
      </w:r>
      <w:r w:rsidRPr="00A21260">
        <w:rPr>
          <w:i/>
          <w:iCs/>
          <w:lang w:val="sv-SE"/>
        </w:rPr>
        <w:t>web</w:t>
      </w:r>
      <w:r w:rsidRPr="00A21260">
        <w:rPr>
          <w:lang w:val="sv-SE"/>
        </w:rPr>
        <w:t xml:space="preserve"> dengan tampilan yang dapat disesuaikan dengan berbagai jenis layar pengguna dan dapat diakses di mana pun dan kapan pun </w:t>
      </w:r>
      <w:r>
        <w:fldChar w:fldCharType="begin" w:fldLock="1"/>
      </w:r>
      <w:r w:rsidRPr="00A21260">
        <w:rPr>
          <w:lang w:val="sv-SE"/>
        </w:rPr>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A21260">
        <w:rPr>
          <w:noProof/>
          <w:lang w:val="sv-SE"/>
        </w:rPr>
        <w:t>(Anita et al., 2020)</w:t>
      </w:r>
      <w:r>
        <w:fldChar w:fldCharType="end"/>
      </w:r>
      <w:r w:rsidRPr="00A21260">
        <w:rPr>
          <w:lang w:val="sv-SE"/>
        </w:rPr>
        <w:t>.</w:t>
      </w:r>
    </w:p>
    <w:p w14:paraId="787A7CED" w14:textId="77777777" w:rsidR="0023611B" w:rsidRPr="00A21260" w:rsidRDefault="0023611B" w:rsidP="0023611B">
      <w:pPr>
        <w:ind w:firstLine="0"/>
        <w:rPr>
          <w:lang w:val="sv-SE"/>
        </w:rPr>
      </w:pPr>
    </w:p>
    <w:p w14:paraId="4F7156D5" w14:textId="7DE7C7E7" w:rsidR="00C8590C" w:rsidRPr="00BB665F" w:rsidRDefault="00C8590C" w:rsidP="00A121E2">
      <w:pPr>
        <w:pStyle w:val="Heading21"/>
        <w:rPr>
          <w:i/>
          <w:iCs/>
        </w:rPr>
      </w:pPr>
      <w:r w:rsidRPr="00BB665F">
        <w:rPr>
          <w:i/>
          <w:iCs/>
        </w:rPr>
        <w:lastRenderedPageBreak/>
        <w:t>React JS</w:t>
      </w:r>
    </w:p>
    <w:p w14:paraId="3FECEAC5" w14:textId="407B1CF8" w:rsidR="0023611B" w:rsidRPr="0023611B" w:rsidRDefault="0023611B" w:rsidP="0023611B">
      <w:r w:rsidRPr="009508EF">
        <w:rPr>
          <w:i/>
          <w:iCs/>
        </w:rPr>
        <w:t>React JS</w:t>
      </w:r>
      <w:r w:rsidRPr="00D164C7">
        <w:t xml:space="preserve"> merupakan sebuah perpustakaan (</w:t>
      </w:r>
      <w:r w:rsidRPr="00D164C7">
        <w:rPr>
          <w:i/>
          <w:iCs/>
        </w:rPr>
        <w:t>library</w:t>
      </w:r>
      <w:r w:rsidRPr="00D164C7">
        <w:t xml:space="preserve">) </w:t>
      </w:r>
      <w:r w:rsidRPr="00A30E2E">
        <w:rPr>
          <w:i/>
          <w:iCs/>
        </w:rPr>
        <w:t>open</w:t>
      </w:r>
      <w:r>
        <w:rPr>
          <w:i/>
          <w:iCs/>
        </w:rPr>
        <w:t>-source</w:t>
      </w:r>
      <w:r>
        <w:t xml:space="preserve"> </w:t>
      </w:r>
      <w:r w:rsidRPr="00D164C7">
        <w:t>JavaScript</w:t>
      </w:r>
      <w:r>
        <w:t xml:space="preserve"> </w:t>
      </w:r>
      <w:r w:rsidRPr="00D164C7">
        <w:t xml:space="preserve">yang secara dominan dimanfaatkan untuk mengembangkan </w:t>
      </w:r>
      <w:r w:rsidRPr="00A30E2E">
        <w:rPr>
          <w:i/>
          <w:iCs/>
        </w:rPr>
        <w:t>user interface</w:t>
      </w:r>
      <w:r w:rsidRPr="00D164C7">
        <w:t xml:space="preserve"> (UI) yang khusus untuk satu halaman dalam sebuah aplikasi. Pada awalnya, </w:t>
      </w:r>
      <w:r w:rsidRPr="009508EF">
        <w:rPr>
          <w:i/>
          <w:iCs/>
        </w:rPr>
        <w:t>React JS</w:t>
      </w:r>
      <w:r w:rsidRPr="00D164C7">
        <w:t xml:space="preserve"> dikembangkan oleh Jordan Walke sekitar tahun 2013 sebagai sebuah perpustakaan JavaScript. </w:t>
      </w:r>
      <w:r w:rsidRPr="009508EF">
        <w:rPr>
          <w:i/>
          <w:iCs/>
        </w:rPr>
        <w:t>React 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w:t>
      </w:r>
      <w:r w:rsidRPr="00A21260">
        <w:rPr>
          <w:lang w:val="sv-SE"/>
        </w:rPr>
        <w:t xml:space="preserve">Fungsinya adalah untuk mengelola lapisan pada tampilan baik untuk desktop maupun versi mobile dari aplikasi. Dengan </w:t>
      </w:r>
      <w:r w:rsidRPr="00A21260">
        <w:rPr>
          <w:i/>
          <w:iCs/>
          <w:lang w:val="sv-SE"/>
        </w:rPr>
        <w:t>React JS</w:t>
      </w:r>
      <w:r w:rsidRPr="00A21260">
        <w:rPr>
          <w:lang w:val="sv-SE"/>
        </w:rPr>
        <w:t>, pengguna dapat membuat komponen yang dapat digunakan kembali (</w:t>
      </w:r>
      <w:r w:rsidRPr="00A21260">
        <w:rPr>
          <w:i/>
          <w:iCs/>
          <w:lang w:val="sv-SE"/>
        </w:rPr>
        <w:t>reusable components</w:t>
      </w:r>
      <w:r w:rsidRPr="00A21260">
        <w:rPr>
          <w:lang w:val="sv-SE"/>
        </w:rPr>
        <w:t xml:space="preserve">) tanpa harus membuatnya dari awal lagi </w:t>
      </w:r>
      <w:r>
        <w:fldChar w:fldCharType="begin" w:fldLock="1"/>
      </w:r>
      <w:r w:rsidRPr="00A21260">
        <w:rPr>
          <w:lang w:val="sv-SE"/>
        </w:rPr>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w:instrText>
      </w:r>
      <w:r>
        <w:instrText>dCitation":"(Tri Sulistyorini et al., 2022)","plainTextFormattedCitation":"(Tri Sulistyorini et al., 2022)","previouslyFormattedCitation":"(Tri Sulistyorini et al., 2022)"},"properties":{"noteIndex":0},"schema":"https://github.com/citation-style-language/schema/raw/master/csl-citation.json"}</w:instrText>
      </w:r>
      <w:r>
        <w:fldChar w:fldCharType="separate"/>
      </w:r>
      <w:r w:rsidRPr="009C59A3">
        <w:rPr>
          <w:noProof/>
        </w:rPr>
        <w:t>(Tri Sulistyorini et al., 2022)</w:t>
      </w:r>
      <w:r>
        <w:fldChar w:fldCharType="end"/>
      </w:r>
      <w:r>
        <w:t>.</w:t>
      </w:r>
    </w:p>
    <w:p w14:paraId="3B054B8A" w14:textId="0E1557A2" w:rsidR="00C8590C" w:rsidRPr="00BB665F" w:rsidRDefault="00C8590C" w:rsidP="00A121E2">
      <w:pPr>
        <w:pStyle w:val="Heading21"/>
        <w:rPr>
          <w:i/>
          <w:iCs/>
        </w:rPr>
      </w:pPr>
      <w:r w:rsidRPr="00BB665F">
        <w:rPr>
          <w:i/>
          <w:iCs/>
        </w:rPr>
        <w:t>PostgreSQL</w:t>
      </w:r>
    </w:p>
    <w:p w14:paraId="30CB24B8" w14:textId="77777777" w:rsidR="0023611B" w:rsidRDefault="0023611B" w:rsidP="0023611B">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7C4C74FE" w14:textId="77777777" w:rsidR="0023611B" w:rsidRPr="00A21260" w:rsidRDefault="0023611B" w:rsidP="0023611B">
      <w:pPr>
        <w:rPr>
          <w:lang w:val="sv-SE"/>
        </w:rPr>
      </w:pPr>
      <w:r w:rsidRPr="00A21260">
        <w:rPr>
          <w:i/>
          <w:iCs/>
          <w:lang w:val="sv-SE"/>
        </w:rPr>
        <w:t>PostgreSQL</w:t>
      </w:r>
      <w:r w:rsidRPr="00A21260">
        <w:rPr>
          <w:lang w:val="sv-SE"/>
        </w:rPr>
        <w:t xml:space="preserve"> mendukung bahasa </w:t>
      </w:r>
      <w:r w:rsidRPr="00A21260">
        <w:rPr>
          <w:i/>
          <w:iCs/>
          <w:lang w:val="sv-SE"/>
        </w:rPr>
        <w:t>SQL</w:t>
      </w:r>
      <w:r w:rsidRPr="00A21260">
        <w:rPr>
          <w:lang w:val="sv-SE"/>
        </w:rPr>
        <w:t xml:space="preserve"> secara luas dan menawarkan beberapa fitur-fitur modern seperti:</w:t>
      </w:r>
    </w:p>
    <w:p w14:paraId="1C311F6C" w14:textId="77777777" w:rsidR="0023611B" w:rsidRPr="00C43884" w:rsidRDefault="0023611B" w:rsidP="0023611B">
      <w:pPr>
        <w:pStyle w:val="ListParagraph"/>
        <w:numPr>
          <w:ilvl w:val="0"/>
          <w:numId w:val="9"/>
        </w:numPr>
        <w:ind w:left="900"/>
        <w:rPr>
          <w:i/>
          <w:iCs/>
        </w:rPr>
      </w:pPr>
      <w:r w:rsidRPr="00C43884">
        <w:rPr>
          <w:i/>
          <w:iCs/>
        </w:rPr>
        <w:t>Complex queries</w:t>
      </w:r>
    </w:p>
    <w:p w14:paraId="238F427C" w14:textId="77777777" w:rsidR="0023611B" w:rsidRPr="00C43884" w:rsidRDefault="0023611B" w:rsidP="0023611B">
      <w:pPr>
        <w:pStyle w:val="ListParagraph"/>
        <w:numPr>
          <w:ilvl w:val="0"/>
          <w:numId w:val="9"/>
        </w:numPr>
        <w:ind w:left="900"/>
        <w:rPr>
          <w:i/>
          <w:iCs/>
        </w:rPr>
      </w:pPr>
      <w:r w:rsidRPr="00C43884">
        <w:rPr>
          <w:i/>
          <w:iCs/>
        </w:rPr>
        <w:t>Foreign key</w:t>
      </w:r>
    </w:p>
    <w:p w14:paraId="49F65721" w14:textId="77777777" w:rsidR="0023611B" w:rsidRPr="00C43884" w:rsidRDefault="0023611B" w:rsidP="0023611B">
      <w:pPr>
        <w:pStyle w:val="ListParagraph"/>
        <w:numPr>
          <w:ilvl w:val="0"/>
          <w:numId w:val="9"/>
        </w:numPr>
        <w:ind w:left="900"/>
        <w:rPr>
          <w:i/>
          <w:iCs/>
        </w:rPr>
      </w:pPr>
      <w:r w:rsidRPr="00C43884">
        <w:rPr>
          <w:i/>
          <w:iCs/>
        </w:rPr>
        <w:t>Triggres</w:t>
      </w:r>
    </w:p>
    <w:p w14:paraId="0A795CCA" w14:textId="77777777" w:rsidR="0023611B" w:rsidRPr="00C43884" w:rsidRDefault="0023611B" w:rsidP="0023611B">
      <w:pPr>
        <w:pStyle w:val="ListParagraph"/>
        <w:numPr>
          <w:ilvl w:val="0"/>
          <w:numId w:val="9"/>
        </w:numPr>
        <w:ind w:left="900"/>
        <w:rPr>
          <w:i/>
          <w:iCs/>
        </w:rPr>
      </w:pPr>
      <w:r w:rsidRPr="00C43884">
        <w:rPr>
          <w:i/>
          <w:iCs/>
        </w:rPr>
        <w:t>Views</w:t>
      </w:r>
    </w:p>
    <w:p w14:paraId="6CE97604" w14:textId="77777777" w:rsidR="0023611B" w:rsidRPr="00C43884" w:rsidRDefault="0023611B" w:rsidP="0023611B">
      <w:pPr>
        <w:pStyle w:val="ListParagraph"/>
        <w:numPr>
          <w:ilvl w:val="0"/>
          <w:numId w:val="9"/>
        </w:numPr>
        <w:ind w:left="900"/>
        <w:rPr>
          <w:i/>
          <w:iCs/>
        </w:rPr>
      </w:pPr>
      <w:r w:rsidRPr="00C43884">
        <w:rPr>
          <w:i/>
          <w:iCs/>
        </w:rPr>
        <w:t>Transaction integrity</w:t>
      </w:r>
    </w:p>
    <w:p w14:paraId="53615FFA" w14:textId="77777777" w:rsidR="0023611B" w:rsidRDefault="0023611B" w:rsidP="0023611B">
      <w:pPr>
        <w:pStyle w:val="ListParagraph"/>
        <w:numPr>
          <w:ilvl w:val="0"/>
          <w:numId w:val="9"/>
        </w:numPr>
        <w:ind w:left="900"/>
        <w:rPr>
          <w:i/>
          <w:iCs/>
        </w:rPr>
      </w:pPr>
      <w:r w:rsidRPr="00C43884">
        <w:rPr>
          <w:i/>
          <w:iCs/>
        </w:rPr>
        <w:t>Multiversion Concurrency Control</w:t>
      </w:r>
    </w:p>
    <w:p w14:paraId="57445A08" w14:textId="63060146" w:rsidR="00C8590C" w:rsidRPr="00BB665F" w:rsidRDefault="00C8590C" w:rsidP="00A121E2">
      <w:pPr>
        <w:pStyle w:val="Heading21"/>
        <w:rPr>
          <w:i/>
          <w:iCs/>
        </w:rPr>
      </w:pPr>
      <w:r w:rsidRPr="00BB665F">
        <w:rPr>
          <w:i/>
          <w:iCs/>
        </w:rPr>
        <w:t>Telegram</w:t>
      </w:r>
    </w:p>
    <w:p w14:paraId="786BC546" w14:textId="2652E015" w:rsidR="0023611B" w:rsidRPr="0023611B" w:rsidRDefault="0023611B" w:rsidP="0023611B">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xml:space="preserve">, dan sejumlah lainnya. </w:t>
      </w:r>
      <w:r w:rsidRPr="006F6506">
        <w:lastRenderedPageBreak/>
        <w:t>Platform ini mempermudah interaksi antarindividu</w:t>
      </w:r>
      <w:r>
        <w:t xml:space="preserve"> </w:t>
      </w:r>
      <w:r>
        <w:fldChar w:fldCharType="begin" w:fldLock="1"/>
      </w:r>
      <w:r>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fldChar w:fldCharType="separate"/>
      </w:r>
      <w:r w:rsidRPr="00A23542">
        <w:rPr>
          <w:noProof/>
        </w:rPr>
        <w:t>(Mohd Zulkifli &amp; Mohd Noor, 2023)</w:t>
      </w:r>
      <w:r>
        <w:fldChar w:fldCharType="end"/>
      </w:r>
      <w:r>
        <w:t>.</w:t>
      </w:r>
    </w:p>
    <w:p w14:paraId="78BB3E76" w14:textId="07B6B99B" w:rsidR="00C8590C" w:rsidRPr="00BB665F" w:rsidRDefault="00C8590C" w:rsidP="00A121E2">
      <w:pPr>
        <w:pStyle w:val="Heading21"/>
        <w:rPr>
          <w:i/>
          <w:iCs/>
        </w:rPr>
      </w:pPr>
      <w:r w:rsidRPr="00BB665F">
        <w:rPr>
          <w:i/>
          <w:iCs/>
        </w:rPr>
        <w:t>Bot</w:t>
      </w:r>
    </w:p>
    <w:p w14:paraId="07FB22DD" w14:textId="26196E78" w:rsidR="00BB665F" w:rsidRPr="00BB665F" w:rsidRDefault="00BB665F" w:rsidP="00BB665F">
      <w:r w:rsidRPr="00A16284">
        <w:rPr>
          <w:i/>
          <w:iCs/>
        </w:rPr>
        <w:t>Bot</w:t>
      </w:r>
      <w:r>
        <w:t xml:space="preserve"> adalah sejenis agen interaktif, program komputer yang dirancang untuk mensimulasikan percakapan cerdas dengan satu atau lebih manusia pengguna melalui pengenalan suara dan antarmuka obrolan </w:t>
      </w:r>
      <w:r>
        <w:fldChar w:fldCharType="begin" w:fldLock="1"/>
      </w:r>
      <w:r>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3E1CC9A9" w14:textId="1FDFC3DE" w:rsidR="00C8590C" w:rsidRPr="00A16284" w:rsidRDefault="00C8590C" w:rsidP="00A121E2">
      <w:pPr>
        <w:pStyle w:val="Heading21"/>
        <w:rPr>
          <w:i/>
          <w:iCs/>
        </w:rPr>
      </w:pPr>
      <w:r w:rsidRPr="00A16284">
        <w:rPr>
          <w:i/>
          <w:iCs/>
        </w:rPr>
        <w:t>API</w:t>
      </w:r>
    </w:p>
    <w:p w14:paraId="6669CEE6" w14:textId="4F8F2DCB" w:rsidR="00A16284" w:rsidRPr="00A21260" w:rsidRDefault="00A16284" w:rsidP="00A16284">
      <w:pPr>
        <w:rPr>
          <w:lang w:val="sv-SE"/>
        </w:rPr>
      </w:pPr>
      <w:r w:rsidRPr="00A21260">
        <w:rPr>
          <w:i/>
          <w:iCs/>
          <w:lang w:val="sv-SE"/>
        </w:rPr>
        <w:t>API</w:t>
      </w:r>
      <w:r w:rsidRPr="00A21260">
        <w:rPr>
          <w:lang w:val="sv-SE"/>
        </w:rPr>
        <w:t xml:space="preserve"> adalah metode komunikasi yang sering digunakan dalam pembuatan layanan berbasis web, yang dikenal juga sebagai </w:t>
      </w:r>
      <w:r w:rsidRPr="00A21260">
        <w:rPr>
          <w:i/>
          <w:iCs/>
          <w:lang w:val="sv-SE"/>
        </w:rPr>
        <w:t>web service</w:t>
      </w:r>
      <w:r w:rsidRPr="00A21260">
        <w:rPr>
          <w:lang w:val="sv-SE"/>
        </w:rPr>
        <w:t xml:space="preserve">. </w:t>
      </w:r>
      <w:r w:rsidRPr="00A21260">
        <w:rPr>
          <w:i/>
          <w:iCs/>
          <w:lang w:val="sv-SE"/>
        </w:rPr>
        <w:t>Web service</w:t>
      </w:r>
      <w:r w:rsidRPr="00A21260">
        <w:rPr>
          <w:lang w:val="sv-SE"/>
        </w:rPr>
        <w:t xml:space="preserve"> adalah sistem yang memfasilitasi komunikasi antar komputer yang berbeda. Sistem yang menggunakan </w:t>
      </w:r>
      <w:r w:rsidRPr="00A21260">
        <w:rPr>
          <w:i/>
          <w:iCs/>
          <w:lang w:val="sv-SE"/>
        </w:rPr>
        <w:t>web service</w:t>
      </w:r>
      <w:r w:rsidRPr="00A21260">
        <w:rPr>
          <w:lang w:val="sv-SE"/>
        </w:rPr>
        <w:t xml:space="preserve"> dapat terhubung dan terintegrasi meskipun berada pada platform yang berbeda </w:t>
      </w:r>
      <w:r>
        <w:fldChar w:fldCharType="begin" w:fldLock="1"/>
      </w:r>
      <w:r w:rsidR="00EF2B3D" w:rsidRPr="00A21260">
        <w:rPr>
          <w:lang w:val="sv-SE"/>
        </w:rPr>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eviouslyFormattedCitation":"(Oktafamero et al., 2023)"},"properties":{"noteIndex":0},"schema":"https://github.com/citation-style-language/schema/raw/master/csl-citation.json"}</w:instrText>
      </w:r>
      <w:r>
        <w:fldChar w:fldCharType="separate"/>
      </w:r>
      <w:r w:rsidRPr="00A21260">
        <w:rPr>
          <w:noProof/>
          <w:lang w:val="sv-SE"/>
        </w:rPr>
        <w:t>(Oktafamero et al., 2023)</w:t>
      </w:r>
      <w:r>
        <w:fldChar w:fldCharType="end"/>
      </w:r>
      <w:r w:rsidRPr="00A21260">
        <w:rPr>
          <w:lang w:val="sv-SE"/>
        </w:rPr>
        <w:t>.</w:t>
      </w:r>
    </w:p>
    <w:p w14:paraId="4F87E481" w14:textId="451C1DC3" w:rsidR="00C8590C" w:rsidRDefault="00C8590C" w:rsidP="00A121E2">
      <w:pPr>
        <w:pStyle w:val="Heading21"/>
      </w:pPr>
      <w:r>
        <w:t xml:space="preserve">Metode </w:t>
      </w:r>
      <w:r w:rsidRPr="0094189A">
        <w:rPr>
          <w:i/>
          <w:iCs/>
        </w:rPr>
        <w:t>Waterfall</w:t>
      </w:r>
    </w:p>
    <w:p w14:paraId="62AE9D1A" w14:textId="726805CF" w:rsidR="00A16284" w:rsidRPr="00A21260" w:rsidRDefault="00A16284" w:rsidP="00A16284">
      <w:pPr>
        <w:rPr>
          <w:lang w:val="sv-SE"/>
        </w:rPr>
      </w:pPr>
      <w:r w:rsidRPr="00A21260">
        <w:rPr>
          <w:lang w:val="sv-SE"/>
        </w:rPr>
        <w:t xml:space="preserve">Metode </w:t>
      </w:r>
      <w:r w:rsidRPr="00A21260">
        <w:rPr>
          <w:i/>
          <w:iCs/>
          <w:lang w:val="sv-SE"/>
        </w:rPr>
        <w:t>waterfall</w:t>
      </w:r>
      <w:r w:rsidRPr="00A21260">
        <w:rPr>
          <w:lang w:val="sv-SE"/>
        </w:rPr>
        <w:t xml:space="preserve"> merupakan suatu pendekatan pengembangan sistem di mana setiap fase dilakukan secara berurutan, mengikuti satu fase ke fase lainnya. Dalam penerapan metode </w:t>
      </w:r>
      <w:r w:rsidRPr="00A21260">
        <w:rPr>
          <w:i/>
          <w:iCs/>
          <w:lang w:val="sv-SE"/>
        </w:rPr>
        <w:t>Waterfall</w:t>
      </w:r>
      <w:r w:rsidRPr="00A21260">
        <w:rPr>
          <w:lang w:val="sv-SE"/>
        </w:rPr>
        <w:t xml:space="preserve">, setiap langkah diselesaikan secara berurutan, dimulai dari tahap awal sebelum melanjutkan ke tahap berikutnya </w:t>
      </w:r>
      <w:r>
        <w:fldChar w:fldCharType="begin" w:fldLock="1"/>
      </w:r>
      <w:r w:rsidRPr="00A21260">
        <w:rPr>
          <w:lang w:val="sv-SE"/>
        </w:rPr>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A21260">
        <w:rPr>
          <w:noProof/>
          <w:lang w:val="sv-SE"/>
        </w:rPr>
        <w:t>(Fachri &amp; Surbakti, 2021)</w:t>
      </w:r>
      <w:r>
        <w:fldChar w:fldCharType="end"/>
      </w:r>
      <w:r w:rsidRPr="00A21260">
        <w:rPr>
          <w:lang w:val="sv-SE"/>
        </w:rPr>
        <w:t>.</w:t>
      </w:r>
    </w:p>
    <w:p w14:paraId="5E01160E" w14:textId="77777777" w:rsidR="00A16284" w:rsidRPr="00A21260" w:rsidRDefault="00A16284" w:rsidP="00A16284">
      <w:pPr>
        <w:ind w:firstLine="0"/>
        <w:rPr>
          <w:lang w:val="sv-SE"/>
        </w:rPr>
      </w:pPr>
      <w:r w:rsidRPr="00A21260">
        <w:rPr>
          <w:lang w:val="sv-SE"/>
        </w:rPr>
        <w:t xml:space="preserve">Metode </w:t>
      </w:r>
      <w:r w:rsidRPr="00A21260">
        <w:rPr>
          <w:i/>
          <w:iCs/>
          <w:lang w:val="sv-SE"/>
        </w:rPr>
        <w:t xml:space="preserve">Waterfall </w:t>
      </w:r>
      <w:r w:rsidRPr="00A21260">
        <w:rPr>
          <w:lang w:val="sv-SE"/>
        </w:rPr>
        <w:t>memiliki tahapan berikut:</w:t>
      </w:r>
    </w:p>
    <w:p w14:paraId="6AB80CB9" w14:textId="77777777" w:rsidR="00A16284" w:rsidRPr="0066603F" w:rsidRDefault="00A16284" w:rsidP="00A16284">
      <w:pPr>
        <w:pStyle w:val="ListParagraph"/>
        <w:numPr>
          <w:ilvl w:val="0"/>
          <w:numId w:val="10"/>
        </w:numPr>
      </w:pPr>
      <w:r>
        <w:rPr>
          <w:i/>
          <w:iCs/>
        </w:rPr>
        <w:t>Communication (Project Initiation &amp; Requirements Gathering)</w:t>
      </w:r>
    </w:p>
    <w:p w14:paraId="31CCF5CA" w14:textId="77777777" w:rsidR="00A16284" w:rsidRPr="00A21260" w:rsidRDefault="00A16284" w:rsidP="00A16284">
      <w:pPr>
        <w:pStyle w:val="ListParagraph"/>
        <w:ind w:firstLine="540"/>
        <w:rPr>
          <w:lang w:val="sv-SE"/>
        </w:rPr>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w:t>
      </w:r>
      <w:r w:rsidRPr="00A21260">
        <w:rPr>
          <w:lang w:val="sv-SE"/>
        </w:rPr>
        <w:t xml:space="preserve">Pengumpulan data-data tambahan bisa juga diambil dari jurnal, artikel, dan </w:t>
      </w:r>
      <w:r w:rsidRPr="00A21260">
        <w:rPr>
          <w:i/>
          <w:iCs/>
          <w:lang w:val="sv-SE"/>
        </w:rPr>
        <w:t>internet.</w:t>
      </w:r>
    </w:p>
    <w:p w14:paraId="1EFE2565" w14:textId="77777777" w:rsidR="00A16284" w:rsidRPr="00197CD6" w:rsidRDefault="00A16284" w:rsidP="00A16284">
      <w:pPr>
        <w:pStyle w:val="ListParagraph"/>
        <w:numPr>
          <w:ilvl w:val="0"/>
          <w:numId w:val="10"/>
        </w:numPr>
      </w:pPr>
      <w:r>
        <w:rPr>
          <w:i/>
          <w:iCs/>
        </w:rPr>
        <w:t>Planning (Estimating, Schedulling, Tracking)</w:t>
      </w:r>
    </w:p>
    <w:p w14:paraId="16ED5375" w14:textId="77777777" w:rsidR="00A16284" w:rsidRPr="00197CD6" w:rsidRDefault="00A16284" w:rsidP="00A16284">
      <w:pPr>
        <w:pStyle w:val="ListParagraph"/>
        <w:ind w:firstLine="540"/>
      </w:pPr>
      <w:r>
        <w:t xml:space="preserve">Tahap selanjutnya adalah tahap perencanaan yang menjelaskan mengenal estimasi tugas-tugas teknis yang akan dilakukan, resiko-resiko yang dapat </w:t>
      </w:r>
      <w:r>
        <w:lastRenderedPageBreak/>
        <w:t xml:space="preserve">terjadi, sumber daya yang diperlukan dalam membuat sistem, produk kerja yang ingin dihasilkan, penjadwalan kerja yang akan dilaksanakan, dan </w:t>
      </w:r>
      <w:r w:rsidRPr="005C756A">
        <w:rPr>
          <w:i/>
          <w:iCs/>
        </w:rPr>
        <w:t>tracking</w:t>
      </w:r>
      <w:r>
        <w:t xml:space="preserve"> proses pengerjaan sistem.</w:t>
      </w:r>
    </w:p>
    <w:p w14:paraId="29A77916" w14:textId="77777777" w:rsidR="00A16284" w:rsidRPr="005C756A" w:rsidRDefault="00A16284" w:rsidP="00A16284">
      <w:pPr>
        <w:pStyle w:val="ListParagraph"/>
        <w:numPr>
          <w:ilvl w:val="0"/>
          <w:numId w:val="10"/>
        </w:numPr>
      </w:pPr>
      <w:r>
        <w:rPr>
          <w:i/>
          <w:iCs/>
        </w:rPr>
        <w:t>Modelling (Analysis &amp; Design)</w:t>
      </w:r>
    </w:p>
    <w:p w14:paraId="18DD02B5" w14:textId="77777777" w:rsidR="00A16284" w:rsidRPr="005C756A" w:rsidRDefault="00A16284" w:rsidP="00A16284">
      <w:pPr>
        <w:pStyle w:val="ListParagraph"/>
        <w:ind w:firstLine="0"/>
      </w:pPr>
      <w:r>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71BD98B1" w14:textId="77777777" w:rsidR="00A16284" w:rsidRPr="00095834" w:rsidRDefault="00A16284" w:rsidP="00A16284">
      <w:pPr>
        <w:pStyle w:val="ListParagraph"/>
        <w:numPr>
          <w:ilvl w:val="0"/>
          <w:numId w:val="10"/>
        </w:numPr>
      </w:pPr>
      <w:r>
        <w:rPr>
          <w:i/>
          <w:iCs/>
        </w:rPr>
        <w:t>Construction (Coding&amp; Testing)</w:t>
      </w:r>
    </w:p>
    <w:p w14:paraId="1197AE52" w14:textId="77777777" w:rsidR="00A16284" w:rsidRPr="00F42439" w:rsidRDefault="00A16284" w:rsidP="00A1628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 pengkodean selesai, dilakukan pengujian terhadap sistem dan juga kode yang sudah dibuat. tujuannya untuk menemukan kesalahan yang mungkin terjadi untuk nantinya diperbaiki</w:t>
      </w:r>
    </w:p>
    <w:p w14:paraId="0307488C" w14:textId="77777777" w:rsidR="00A16284" w:rsidRPr="00554E34" w:rsidRDefault="00A16284" w:rsidP="00A16284">
      <w:pPr>
        <w:pStyle w:val="ListParagraph"/>
        <w:numPr>
          <w:ilvl w:val="0"/>
          <w:numId w:val="10"/>
        </w:numPr>
      </w:pPr>
      <w:r>
        <w:rPr>
          <w:i/>
          <w:iCs/>
        </w:rPr>
        <w:t>Deployment (Delivery, Support, Feedback)</w:t>
      </w:r>
    </w:p>
    <w:p w14:paraId="1BB3DBB9" w14:textId="11520DE5" w:rsidR="00A16284" w:rsidRPr="00A16284" w:rsidRDefault="00A16284" w:rsidP="00A16284">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 berjalan dan berkembang sesuai dengan fungsinya</w:t>
      </w:r>
    </w:p>
    <w:p w14:paraId="2C4651D0" w14:textId="13EBCAA2" w:rsidR="00C8590C" w:rsidRPr="0094189A" w:rsidRDefault="00C8590C" w:rsidP="00A121E2">
      <w:pPr>
        <w:pStyle w:val="Heading21"/>
        <w:rPr>
          <w:i/>
          <w:iCs/>
        </w:rPr>
      </w:pPr>
      <w:r w:rsidRPr="0094189A">
        <w:rPr>
          <w:i/>
          <w:iCs/>
        </w:rPr>
        <w:t>Flowmap</w:t>
      </w:r>
    </w:p>
    <w:p w14:paraId="57C9646B" w14:textId="40C238AB" w:rsidR="00A16284" w:rsidRPr="00A21260" w:rsidRDefault="00A16284" w:rsidP="00A16284">
      <w:pPr>
        <w:rPr>
          <w:lang w:val="sv-SE"/>
        </w:rPr>
      </w:pPr>
      <w:r w:rsidRPr="00A21260">
        <w:rPr>
          <w:i/>
          <w:iCs/>
          <w:lang w:val="sv-SE"/>
        </w:rPr>
        <w:t>Flowmap</w:t>
      </w:r>
      <w:r w:rsidRPr="00A21260">
        <w:rPr>
          <w:lang w:val="sv-SE"/>
        </w:rPr>
        <w:t xml:space="preserve"> adalah representasi visual yang menggabungkan elemen dari peta dan diagram aliran, yang memperlihatkan pergerakan objek dari satu lokasi ke lokasi lainnya </w:t>
      </w:r>
      <w:r>
        <w:fldChar w:fldCharType="begin" w:fldLock="1"/>
      </w:r>
      <w:r w:rsidRPr="00A21260">
        <w:rPr>
          <w:lang w:val="sv-SE"/>
        </w:rPr>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fldChar w:fldCharType="separate"/>
      </w:r>
      <w:r w:rsidRPr="00A21260">
        <w:rPr>
          <w:noProof/>
          <w:lang w:val="sv-SE"/>
        </w:rPr>
        <w:t>(Tasya et al., 2023)</w:t>
      </w:r>
      <w:r>
        <w:fldChar w:fldCharType="end"/>
      </w:r>
      <w:r w:rsidRPr="00A21260">
        <w:rPr>
          <w:lang w:val="sv-SE"/>
        </w:rPr>
        <w:t>.</w:t>
      </w:r>
    </w:p>
    <w:p w14:paraId="31D51D98" w14:textId="1E3B36F1" w:rsidR="00AC6775" w:rsidRPr="00581CC1" w:rsidRDefault="00AC6775" w:rsidP="00AC6775">
      <w:pPr>
        <w:pStyle w:val="Caption"/>
      </w:pPr>
      <w:r w:rsidRPr="00581CC1">
        <w:t xml:space="preserve">Tabel 3. </w:t>
      </w:r>
      <w:r>
        <w:fldChar w:fldCharType="begin"/>
      </w:r>
      <w:r>
        <w:instrText xml:space="preserve"> SEQ Table_3. \* ARABIC </w:instrText>
      </w:r>
      <w:r>
        <w:fldChar w:fldCharType="separate"/>
      </w:r>
      <w:r w:rsidR="003A4866">
        <w:rPr>
          <w:noProof/>
        </w:rPr>
        <w:t>1</w:t>
      </w:r>
      <w:r>
        <w:rPr>
          <w:noProof/>
        </w:rPr>
        <w:fldChar w:fldCharType="end"/>
      </w:r>
      <w:r w:rsidRPr="00581CC1">
        <w:t xml:space="preserve"> Simbol Flowmap</w:t>
      </w:r>
    </w:p>
    <w:tbl>
      <w:tblPr>
        <w:tblStyle w:val="TableGrid"/>
        <w:tblW w:w="0" w:type="auto"/>
        <w:jc w:val="center"/>
        <w:tblLook w:val="04A0" w:firstRow="1" w:lastRow="0" w:firstColumn="1" w:lastColumn="0" w:noHBand="0" w:noVBand="1"/>
      </w:tblPr>
      <w:tblGrid>
        <w:gridCol w:w="3964"/>
        <w:gridCol w:w="3965"/>
      </w:tblGrid>
      <w:tr w:rsidR="00AC6775" w14:paraId="41806DE3" w14:textId="77777777" w:rsidTr="00AC6775">
        <w:trPr>
          <w:tblHeader/>
          <w:jc w:val="center"/>
        </w:trPr>
        <w:tc>
          <w:tcPr>
            <w:tcW w:w="3964" w:type="dxa"/>
          </w:tcPr>
          <w:p w14:paraId="57DD0E7C" w14:textId="77777777" w:rsidR="00AC6775" w:rsidRPr="00BB4194" w:rsidRDefault="00AC6775" w:rsidP="00D47629">
            <w:pPr>
              <w:ind w:firstLine="0"/>
              <w:jc w:val="center"/>
              <w:rPr>
                <w:b/>
                <w:bCs/>
              </w:rPr>
            </w:pPr>
            <w:r w:rsidRPr="00BB4194">
              <w:rPr>
                <w:b/>
                <w:bCs/>
              </w:rPr>
              <w:t>Simbol</w:t>
            </w:r>
          </w:p>
        </w:tc>
        <w:tc>
          <w:tcPr>
            <w:tcW w:w="3965" w:type="dxa"/>
          </w:tcPr>
          <w:p w14:paraId="568182B6" w14:textId="77777777" w:rsidR="00AC6775" w:rsidRPr="00BB4194" w:rsidRDefault="00AC6775" w:rsidP="00D47629">
            <w:pPr>
              <w:ind w:firstLine="0"/>
              <w:jc w:val="center"/>
              <w:rPr>
                <w:b/>
                <w:bCs/>
              </w:rPr>
            </w:pPr>
            <w:r w:rsidRPr="00BB4194">
              <w:rPr>
                <w:b/>
                <w:bCs/>
              </w:rPr>
              <w:t>Keterangan</w:t>
            </w:r>
          </w:p>
        </w:tc>
      </w:tr>
      <w:tr w:rsidR="00AC6775" w:rsidRPr="00F25B7A" w14:paraId="5291FABE" w14:textId="77777777" w:rsidTr="00AC6775">
        <w:trPr>
          <w:jc w:val="center"/>
        </w:trPr>
        <w:tc>
          <w:tcPr>
            <w:tcW w:w="3964" w:type="dxa"/>
            <w:vAlign w:val="center"/>
          </w:tcPr>
          <w:p w14:paraId="77047B46" w14:textId="77777777" w:rsidR="00AC6775" w:rsidRDefault="00AC6775" w:rsidP="00D47629">
            <w:pPr>
              <w:ind w:firstLine="0"/>
              <w:jc w:val="center"/>
            </w:pPr>
            <w:r w:rsidRPr="00581CC1">
              <w:rPr>
                <w:noProof/>
              </w:rPr>
              <w:drawing>
                <wp:inline distT="0" distB="0" distL="0" distR="0" wp14:anchorId="2A6DC751" wp14:editId="50842B91">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95422" cy="295316"/>
                          </a:xfrm>
                          <a:prstGeom prst="rect">
                            <a:avLst/>
                          </a:prstGeom>
                        </pic:spPr>
                      </pic:pic>
                    </a:graphicData>
                  </a:graphic>
                </wp:inline>
              </w:drawing>
            </w:r>
          </w:p>
          <w:p w14:paraId="01FA1628" w14:textId="77777777" w:rsidR="00AC6775" w:rsidRDefault="00AC6775" w:rsidP="00D47629">
            <w:pPr>
              <w:ind w:firstLine="0"/>
              <w:jc w:val="center"/>
            </w:pPr>
            <w:r>
              <w:t>Terminator</w:t>
            </w:r>
          </w:p>
        </w:tc>
        <w:tc>
          <w:tcPr>
            <w:tcW w:w="3965" w:type="dxa"/>
            <w:vAlign w:val="center"/>
          </w:tcPr>
          <w:p w14:paraId="7230BB65" w14:textId="77777777" w:rsidR="00AC6775" w:rsidRPr="00A21260" w:rsidRDefault="00AC6775" w:rsidP="00D47629">
            <w:pPr>
              <w:ind w:firstLine="0"/>
              <w:jc w:val="left"/>
              <w:rPr>
                <w:lang w:val="sv-SE"/>
              </w:rPr>
            </w:pPr>
            <w:r w:rsidRPr="00A21260">
              <w:rPr>
                <w:lang w:val="sv-SE"/>
              </w:rPr>
              <w:t>Berfungsi menunjukan awal dan akhir suatu proses yang digambarkan</w:t>
            </w:r>
          </w:p>
        </w:tc>
      </w:tr>
      <w:tr w:rsidR="00AC6775" w:rsidRPr="00F25B7A" w14:paraId="6D949716" w14:textId="77777777" w:rsidTr="00AC6775">
        <w:trPr>
          <w:jc w:val="center"/>
        </w:trPr>
        <w:tc>
          <w:tcPr>
            <w:tcW w:w="3964" w:type="dxa"/>
            <w:vAlign w:val="center"/>
          </w:tcPr>
          <w:p w14:paraId="454D2EE7" w14:textId="77777777" w:rsidR="00AC6775" w:rsidRDefault="00AC6775" w:rsidP="00D47629">
            <w:pPr>
              <w:ind w:firstLine="0"/>
              <w:jc w:val="center"/>
            </w:pPr>
            <w:r w:rsidRPr="001C6A4B">
              <w:rPr>
                <w:noProof/>
              </w:rPr>
              <w:lastRenderedPageBreak/>
              <w:drawing>
                <wp:inline distT="0" distB="0" distL="0" distR="0" wp14:anchorId="79883BE7" wp14:editId="7A6F1223">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52631" cy="503730"/>
                          </a:xfrm>
                          <a:prstGeom prst="rect">
                            <a:avLst/>
                          </a:prstGeom>
                        </pic:spPr>
                      </pic:pic>
                    </a:graphicData>
                  </a:graphic>
                </wp:inline>
              </w:drawing>
            </w:r>
          </w:p>
          <w:p w14:paraId="3D0D32A1" w14:textId="77777777" w:rsidR="00AC6775" w:rsidRPr="00581CC1" w:rsidRDefault="00AC6775" w:rsidP="00D47629">
            <w:pPr>
              <w:ind w:firstLine="0"/>
              <w:jc w:val="center"/>
            </w:pPr>
            <w:r>
              <w:t>Dokumen</w:t>
            </w:r>
          </w:p>
        </w:tc>
        <w:tc>
          <w:tcPr>
            <w:tcW w:w="3965" w:type="dxa"/>
            <w:vAlign w:val="center"/>
          </w:tcPr>
          <w:p w14:paraId="3E5C14BE" w14:textId="77777777" w:rsidR="00AC6775" w:rsidRPr="00A21260" w:rsidRDefault="00AC6775" w:rsidP="00D47629">
            <w:pPr>
              <w:ind w:firstLine="0"/>
              <w:jc w:val="left"/>
              <w:rPr>
                <w:lang w:val="sv-SE"/>
              </w:rPr>
            </w:pPr>
            <w:r w:rsidRPr="00A21260">
              <w:rPr>
                <w:lang w:val="sv-SE"/>
              </w:rPr>
              <w:t>Menunjukan dokumen input dan output baik untuk proses manual, mekanik, atau komputer</w:t>
            </w:r>
          </w:p>
        </w:tc>
      </w:tr>
      <w:tr w:rsidR="00AC6775" w14:paraId="63A233FD" w14:textId="77777777" w:rsidTr="00AC6775">
        <w:trPr>
          <w:jc w:val="center"/>
        </w:trPr>
        <w:tc>
          <w:tcPr>
            <w:tcW w:w="3964" w:type="dxa"/>
            <w:vAlign w:val="center"/>
          </w:tcPr>
          <w:p w14:paraId="78750D91" w14:textId="77777777" w:rsidR="00AC6775" w:rsidRDefault="00AC6775" w:rsidP="00D47629">
            <w:pPr>
              <w:ind w:firstLine="0"/>
              <w:jc w:val="center"/>
            </w:pPr>
            <w:r w:rsidRPr="005152F5">
              <w:rPr>
                <w:noProof/>
              </w:rPr>
              <w:drawing>
                <wp:inline distT="0" distB="0" distL="0" distR="0" wp14:anchorId="1217C76C" wp14:editId="354A33B5">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01992" cy="487136"/>
                          </a:xfrm>
                          <a:prstGeom prst="rect">
                            <a:avLst/>
                          </a:prstGeom>
                        </pic:spPr>
                      </pic:pic>
                    </a:graphicData>
                  </a:graphic>
                </wp:inline>
              </w:drawing>
            </w:r>
          </w:p>
          <w:p w14:paraId="3D966724" w14:textId="77777777" w:rsidR="00AC6775" w:rsidRPr="001C6A4B" w:rsidRDefault="00AC6775" w:rsidP="00D47629">
            <w:pPr>
              <w:ind w:firstLine="0"/>
              <w:jc w:val="center"/>
            </w:pPr>
            <w:r>
              <w:t>Kegiatan Manual</w:t>
            </w:r>
          </w:p>
        </w:tc>
        <w:tc>
          <w:tcPr>
            <w:tcW w:w="3965" w:type="dxa"/>
            <w:vAlign w:val="center"/>
          </w:tcPr>
          <w:p w14:paraId="4DFFA678" w14:textId="77777777" w:rsidR="00AC6775" w:rsidRDefault="00AC6775" w:rsidP="00D47629">
            <w:pPr>
              <w:ind w:firstLine="0"/>
              <w:jc w:val="left"/>
            </w:pPr>
            <w:r>
              <w:t xml:space="preserve">Menunjukan pekerjaan manual </w:t>
            </w:r>
          </w:p>
        </w:tc>
      </w:tr>
      <w:tr w:rsidR="00AC6775" w:rsidRPr="00F25B7A" w14:paraId="7A2ED1DD" w14:textId="77777777" w:rsidTr="00AC6775">
        <w:trPr>
          <w:jc w:val="center"/>
        </w:trPr>
        <w:tc>
          <w:tcPr>
            <w:tcW w:w="3964" w:type="dxa"/>
            <w:vAlign w:val="center"/>
          </w:tcPr>
          <w:p w14:paraId="60B16E6A" w14:textId="77777777" w:rsidR="00AC6775" w:rsidRDefault="00AC6775" w:rsidP="00D47629">
            <w:pPr>
              <w:ind w:firstLine="0"/>
              <w:jc w:val="center"/>
            </w:pPr>
            <w:r w:rsidRPr="005152F5">
              <w:rPr>
                <w:noProof/>
              </w:rPr>
              <w:drawing>
                <wp:inline distT="0" distB="0" distL="0" distR="0" wp14:anchorId="7AAE6671" wp14:editId="0F9CE607">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flipV="1">
                            <a:off x="0" y="0"/>
                            <a:ext cx="795352" cy="357909"/>
                          </a:xfrm>
                          <a:prstGeom prst="rect">
                            <a:avLst/>
                          </a:prstGeom>
                        </pic:spPr>
                      </pic:pic>
                    </a:graphicData>
                  </a:graphic>
                </wp:inline>
              </w:drawing>
            </w:r>
          </w:p>
          <w:p w14:paraId="11E5BBDE" w14:textId="77777777" w:rsidR="00AC6775" w:rsidRPr="001C6A4B" w:rsidRDefault="00AC6775" w:rsidP="00D47629">
            <w:pPr>
              <w:ind w:firstLine="0"/>
              <w:jc w:val="center"/>
            </w:pPr>
            <w:r>
              <w:t>Proses</w:t>
            </w:r>
          </w:p>
        </w:tc>
        <w:tc>
          <w:tcPr>
            <w:tcW w:w="3965" w:type="dxa"/>
            <w:vAlign w:val="center"/>
          </w:tcPr>
          <w:p w14:paraId="3564E195" w14:textId="77777777" w:rsidR="00AC6775" w:rsidRPr="00A21260" w:rsidRDefault="00AC6775" w:rsidP="00D47629">
            <w:pPr>
              <w:ind w:firstLine="0"/>
              <w:jc w:val="left"/>
              <w:rPr>
                <w:lang w:val="sv-SE"/>
              </w:rPr>
            </w:pPr>
            <w:r w:rsidRPr="00A21260">
              <w:rPr>
                <w:lang w:val="sv-SE"/>
              </w:rPr>
              <w:t>Menunjukan kegiatan proses dari operasi program komputer</w:t>
            </w:r>
          </w:p>
        </w:tc>
      </w:tr>
      <w:tr w:rsidR="00AC6775" w14:paraId="1DFB6051" w14:textId="77777777" w:rsidTr="00AC6775">
        <w:trPr>
          <w:jc w:val="center"/>
        </w:trPr>
        <w:tc>
          <w:tcPr>
            <w:tcW w:w="3964" w:type="dxa"/>
            <w:vAlign w:val="center"/>
          </w:tcPr>
          <w:p w14:paraId="71360916" w14:textId="77777777" w:rsidR="00AC6775" w:rsidRDefault="00AC6775" w:rsidP="00D47629">
            <w:pPr>
              <w:ind w:firstLine="0"/>
              <w:jc w:val="center"/>
            </w:pPr>
            <w:r w:rsidRPr="005152F5">
              <w:rPr>
                <w:noProof/>
              </w:rPr>
              <w:drawing>
                <wp:inline distT="0" distB="0" distL="0" distR="0" wp14:anchorId="11316074" wp14:editId="2E4E07AD">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5658" cy="664582"/>
                          </a:xfrm>
                          <a:prstGeom prst="rect">
                            <a:avLst/>
                          </a:prstGeom>
                        </pic:spPr>
                      </pic:pic>
                    </a:graphicData>
                  </a:graphic>
                </wp:inline>
              </w:drawing>
            </w:r>
          </w:p>
          <w:p w14:paraId="4107904C" w14:textId="77777777" w:rsidR="00AC6775" w:rsidRPr="005152F5" w:rsidRDefault="00AC6775" w:rsidP="00D47629">
            <w:pPr>
              <w:ind w:firstLine="0"/>
              <w:jc w:val="center"/>
            </w:pPr>
            <w:r>
              <w:t>Disk</w:t>
            </w:r>
          </w:p>
        </w:tc>
        <w:tc>
          <w:tcPr>
            <w:tcW w:w="3965" w:type="dxa"/>
            <w:vAlign w:val="center"/>
          </w:tcPr>
          <w:p w14:paraId="5A377E76" w14:textId="77777777" w:rsidR="00AC6775" w:rsidRDefault="00AC6775" w:rsidP="00D47629">
            <w:pPr>
              <w:ind w:firstLine="0"/>
              <w:jc w:val="left"/>
            </w:pPr>
            <w:r>
              <w:t>Tempat penyimpanan data berbasis database, CD, hardisk, dan lain-lain</w:t>
            </w:r>
          </w:p>
        </w:tc>
      </w:tr>
      <w:tr w:rsidR="00AC6775" w14:paraId="75F0172E" w14:textId="77777777" w:rsidTr="00AC6775">
        <w:trPr>
          <w:jc w:val="center"/>
        </w:trPr>
        <w:tc>
          <w:tcPr>
            <w:tcW w:w="3964" w:type="dxa"/>
            <w:vAlign w:val="center"/>
          </w:tcPr>
          <w:p w14:paraId="4FAAC909" w14:textId="77777777" w:rsidR="00AC6775" w:rsidRDefault="00AC6775" w:rsidP="00D47629">
            <w:pPr>
              <w:ind w:firstLine="0"/>
              <w:jc w:val="center"/>
            </w:pPr>
            <w:r w:rsidRPr="000C4DCB">
              <w:rPr>
                <w:noProof/>
              </w:rPr>
              <w:drawing>
                <wp:inline distT="0" distB="0" distL="0" distR="0" wp14:anchorId="028940E8" wp14:editId="668BBB94">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37651" cy="428310"/>
                          </a:xfrm>
                          <a:prstGeom prst="rect">
                            <a:avLst/>
                          </a:prstGeom>
                        </pic:spPr>
                      </pic:pic>
                    </a:graphicData>
                  </a:graphic>
                </wp:inline>
              </w:drawing>
            </w:r>
          </w:p>
          <w:p w14:paraId="65EF2E4A" w14:textId="77777777" w:rsidR="00AC6775" w:rsidRPr="005152F5" w:rsidRDefault="00AC6775" w:rsidP="00D47629">
            <w:pPr>
              <w:ind w:firstLine="0"/>
              <w:jc w:val="center"/>
            </w:pPr>
            <w:r>
              <w:t>Input Keyboard</w:t>
            </w:r>
          </w:p>
        </w:tc>
        <w:tc>
          <w:tcPr>
            <w:tcW w:w="3965" w:type="dxa"/>
            <w:vAlign w:val="center"/>
          </w:tcPr>
          <w:p w14:paraId="23CFCCCA" w14:textId="77777777" w:rsidR="00AC6775" w:rsidRDefault="00AC6775" w:rsidP="00D47629">
            <w:pPr>
              <w:ind w:firstLine="0"/>
              <w:jc w:val="left"/>
            </w:pPr>
            <w:r>
              <w:t>Menunjukan input yang dimasukan melalui keyboard</w:t>
            </w:r>
          </w:p>
        </w:tc>
      </w:tr>
      <w:tr w:rsidR="00AC6775" w:rsidRPr="00F25B7A" w14:paraId="66FA58A2" w14:textId="77777777" w:rsidTr="00AC6775">
        <w:trPr>
          <w:jc w:val="center"/>
        </w:trPr>
        <w:tc>
          <w:tcPr>
            <w:tcW w:w="3964" w:type="dxa"/>
            <w:vAlign w:val="center"/>
          </w:tcPr>
          <w:p w14:paraId="16B62996" w14:textId="77777777" w:rsidR="00AC6775" w:rsidRDefault="00AC6775" w:rsidP="00D47629">
            <w:pPr>
              <w:ind w:firstLine="0"/>
              <w:jc w:val="center"/>
            </w:pPr>
            <w:r w:rsidRPr="000C4DCB">
              <w:rPr>
                <w:noProof/>
              </w:rPr>
              <w:drawing>
                <wp:inline distT="0" distB="0" distL="0" distR="0" wp14:anchorId="19A7F88F" wp14:editId="5BF73D9F">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4510" cy="462400"/>
                          </a:xfrm>
                          <a:prstGeom prst="rect">
                            <a:avLst/>
                          </a:prstGeom>
                        </pic:spPr>
                      </pic:pic>
                    </a:graphicData>
                  </a:graphic>
                </wp:inline>
              </w:drawing>
            </w:r>
          </w:p>
          <w:p w14:paraId="65662C4B" w14:textId="77777777" w:rsidR="00AC6775" w:rsidRPr="000C4DCB" w:rsidRDefault="00AC6775" w:rsidP="00D47629">
            <w:pPr>
              <w:ind w:firstLine="0"/>
              <w:jc w:val="center"/>
            </w:pPr>
            <w:r>
              <w:t>Arsip</w:t>
            </w:r>
          </w:p>
        </w:tc>
        <w:tc>
          <w:tcPr>
            <w:tcW w:w="3965" w:type="dxa"/>
            <w:vAlign w:val="center"/>
          </w:tcPr>
          <w:p w14:paraId="1BBE1A0E" w14:textId="77777777" w:rsidR="00AC6775" w:rsidRPr="00A21260" w:rsidRDefault="00AC6775" w:rsidP="00D47629">
            <w:pPr>
              <w:ind w:firstLine="0"/>
              <w:jc w:val="left"/>
              <w:rPr>
                <w:lang w:val="sv-SE"/>
              </w:rPr>
            </w:pPr>
            <w:r w:rsidRPr="00A21260">
              <w:rPr>
                <w:lang w:val="sv-SE"/>
              </w:rPr>
              <w:t>Menunjukan simpanan data non komputer</w:t>
            </w:r>
          </w:p>
        </w:tc>
      </w:tr>
      <w:tr w:rsidR="00AC6775" w:rsidRPr="00F25B7A" w14:paraId="7E7216AB" w14:textId="77777777" w:rsidTr="00AC6775">
        <w:trPr>
          <w:jc w:val="center"/>
        </w:trPr>
        <w:tc>
          <w:tcPr>
            <w:tcW w:w="3964" w:type="dxa"/>
            <w:vAlign w:val="center"/>
          </w:tcPr>
          <w:p w14:paraId="2D273EFB" w14:textId="77777777" w:rsidR="00AC6775" w:rsidRDefault="00AC6775" w:rsidP="00D47629">
            <w:pPr>
              <w:ind w:firstLine="0"/>
              <w:jc w:val="center"/>
            </w:pPr>
            <w:r w:rsidRPr="00B81FF8">
              <w:rPr>
                <w:noProof/>
              </w:rPr>
              <w:drawing>
                <wp:inline distT="0" distB="0" distL="0" distR="0" wp14:anchorId="3703D507" wp14:editId="29104656">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6046" cy="587302"/>
                          </a:xfrm>
                          <a:prstGeom prst="rect">
                            <a:avLst/>
                          </a:prstGeom>
                        </pic:spPr>
                      </pic:pic>
                    </a:graphicData>
                  </a:graphic>
                </wp:inline>
              </w:drawing>
            </w:r>
          </w:p>
          <w:p w14:paraId="55A7EDE3" w14:textId="77777777" w:rsidR="00AC6775" w:rsidRPr="000C4DCB" w:rsidRDefault="00AC6775" w:rsidP="00D47629">
            <w:pPr>
              <w:ind w:firstLine="0"/>
              <w:jc w:val="center"/>
            </w:pPr>
            <w:r>
              <w:t>Penghubung</w:t>
            </w:r>
          </w:p>
        </w:tc>
        <w:tc>
          <w:tcPr>
            <w:tcW w:w="3965" w:type="dxa"/>
            <w:vAlign w:val="center"/>
          </w:tcPr>
          <w:p w14:paraId="265DFAFA" w14:textId="77777777" w:rsidR="00AC6775" w:rsidRPr="00A21260" w:rsidRDefault="00AC6775" w:rsidP="00D47629">
            <w:pPr>
              <w:ind w:firstLine="0"/>
              <w:jc w:val="left"/>
              <w:rPr>
                <w:lang w:val="sv-SE"/>
              </w:rPr>
            </w:pPr>
            <w:r w:rsidRPr="00A21260">
              <w:rPr>
                <w:lang w:val="sv-SE"/>
              </w:rPr>
              <w:t>Menunjukan alir dokumen yang terputus atau terpisah halaman alir dokumen yang sama</w:t>
            </w:r>
          </w:p>
        </w:tc>
      </w:tr>
      <w:tr w:rsidR="00AC6775" w14:paraId="011DB24A" w14:textId="77777777" w:rsidTr="00AC6775">
        <w:trPr>
          <w:jc w:val="center"/>
        </w:trPr>
        <w:tc>
          <w:tcPr>
            <w:tcW w:w="3964" w:type="dxa"/>
            <w:vAlign w:val="center"/>
          </w:tcPr>
          <w:p w14:paraId="79DC93C1" w14:textId="77777777" w:rsidR="00AC6775" w:rsidRDefault="00AC6775" w:rsidP="00D47629">
            <w:pPr>
              <w:ind w:firstLine="0"/>
              <w:jc w:val="center"/>
            </w:pPr>
            <w:r w:rsidRPr="00B81FF8">
              <w:rPr>
                <w:noProof/>
              </w:rPr>
              <w:drawing>
                <wp:inline distT="0" distB="0" distL="0" distR="0" wp14:anchorId="70670E15" wp14:editId="3C94285A">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9762" cy="449548"/>
                          </a:xfrm>
                          <a:prstGeom prst="rect">
                            <a:avLst/>
                          </a:prstGeom>
                        </pic:spPr>
                      </pic:pic>
                    </a:graphicData>
                  </a:graphic>
                </wp:inline>
              </w:drawing>
            </w:r>
          </w:p>
          <w:p w14:paraId="1E1D5A36" w14:textId="77777777" w:rsidR="00AC6775" w:rsidRPr="00B81FF8" w:rsidRDefault="00AC6775" w:rsidP="00D47629">
            <w:pPr>
              <w:ind w:firstLine="0"/>
              <w:jc w:val="center"/>
            </w:pPr>
            <w:r>
              <w:lastRenderedPageBreak/>
              <w:t>Penghubung</w:t>
            </w:r>
          </w:p>
        </w:tc>
        <w:tc>
          <w:tcPr>
            <w:tcW w:w="3965" w:type="dxa"/>
            <w:vAlign w:val="center"/>
          </w:tcPr>
          <w:p w14:paraId="671A9046" w14:textId="77777777" w:rsidR="00AC6775" w:rsidRDefault="00AC6775" w:rsidP="00D47629">
            <w:pPr>
              <w:ind w:firstLine="0"/>
              <w:jc w:val="left"/>
            </w:pPr>
            <w:r>
              <w:lastRenderedPageBreak/>
              <w:t>Menunjukan meedia penyimpanan data informasi secara manual</w:t>
            </w:r>
          </w:p>
        </w:tc>
      </w:tr>
      <w:tr w:rsidR="00AC6775" w14:paraId="4B0CF85B" w14:textId="77777777" w:rsidTr="00AC6775">
        <w:trPr>
          <w:jc w:val="center"/>
        </w:trPr>
        <w:tc>
          <w:tcPr>
            <w:tcW w:w="3964" w:type="dxa"/>
            <w:vAlign w:val="center"/>
          </w:tcPr>
          <w:p w14:paraId="6B4D60BA" w14:textId="77777777" w:rsidR="00AC6775" w:rsidRDefault="00AC6775" w:rsidP="00D47629">
            <w:pPr>
              <w:ind w:firstLine="0"/>
              <w:jc w:val="center"/>
            </w:pPr>
            <w:r w:rsidRPr="00422876">
              <w:rPr>
                <w:noProof/>
              </w:rPr>
              <w:drawing>
                <wp:inline distT="0" distB="0" distL="0" distR="0" wp14:anchorId="1ADCCDC1" wp14:editId="23CE1C6A">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28937" cy="654693"/>
                          </a:xfrm>
                          <a:prstGeom prst="rect">
                            <a:avLst/>
                          </a:prstGeom>
                        </pic:spPr>
                      </pic:pic>
                    </a:graphicData>
                  </a:graphic>
                </wp:inline>
              </w:drawing>
            </w:r>
          </w:p>
          <w:p w14:paraId="1284A0FB" w14:textId="77777777" w:rsidR="00AC6775" w:rsidRPr="00B81FF8" w:rsidRDefault="00AC6775" w:rsidP="00D47629">
            <w:pPr>
              <w:ind w:firstLine="0"/>
              <w:jc w:val="center"/>
            </w:pPr>
            <w:r>
              <w:t>Decision</w:t>
            </w:r>
          </w:p>
        </w:tc>
        <w:tc>
          <w:tcPr>
            <w:tcW w:w="3965" w:type="dxa"/>
            <w:vAlign w:val="center"/>
          </w:tcPr>
          <w:p w14:paraId="0520814C" w14:textId="77777777" w:rsidR="00AC6775" w:rsidRDefault="00AC6775" w:rsidP="00D47629">
            <w:pPr>
              <w:ind w:firstLine="0"/>
              <w:jc w:val="left"/>
            </w:pPr>
            <w:r>
              <w:t>Menunjukan sebagai proses keputusan</w:t>
            </w:r>
          </w:p>
        </w:tc>
      </w:tr>
      <w:tr w:rsidR="00AC6775" w:rsidRPr="00F25B7A" w14:paraId="33AC62C4" w14:textId="77777777" w:rsidTr="00AC6775">
        <w:trPr>
          <w:jc w:val="center"/>
        </w:trPr>
        <w:tc>
          <w:tcPr>
            <w:tcW w:w="3964" w:type="dxa"/>
            <w:vAlign w:val="center"/>
          </w:tcPr>
          <w:p w14:paraId="4BA09A4B" w14:textId="77777777" w:rsidR="00AC6775" w:rsidRDefault="00AC6775" w:rsidP="00D47629">
            <w:pPr>
              <w:ind w:firstLine="0"/>
              <w:jc w:val="center"/>
            </w:pPr>
            <w:r w:rsidRPr="00422876">
              <w:rPr>
                <w:noProof/>
              </w:rPr>
              <w:drawing>
                <wp:inline distT="0" distB="0" distL="0" distR="0" wp14:anchorId="3524C3EF" wp14:editId="5E7D6EDB">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14832" cy="497540"/>
                          </a:xfrm>
                          <a:prstGeom prst="rect">
                            <a:avLst/>
                          </a:prstGeom>
                        </pic:spPr>
                      </pic:pic>
                    </a:graphicData>
                  </a:graphic>
                </wp:inline>
              </w:drawing>
            </w:r>
          </w:p>
          <w:p w14:paraId="6B4C03EA" w14:textId="77777777" w:rsidR="00AC6775" w:rsidRPr="00422876" w:rsidRDefault="00AC6775" w:rsidP="00D47629">
            <w:pPr>
              <w:ind w:firstLine="0"/>
              <w:jc w:val="center"/>
            </w:pPr>
            <w:r>
              <w:t>Display</w:t>
            </w:r>
          </w:p>
        </w:tc>
        <w:tc>
          <w:tcPr>
            <w:tcW w:w="3965" w:type="dxa"/>
            <w:vAlign w:val="center"/>
          </w:tcPr>
          <w:p w14:paraId="5E3F0B96" w14:textId="77777777" w:rsidR="00AC6775" w:rsidRPr="00A21260" w:rsidRDefault="00AC6775" w:rsidP="00D47629">
            <w:pPr>
              <w:ind w:firstLine="0"/>
              <w:jc w:val="left"/>
              <w:rPr>
                <w:lang w:val="sv-SE"/>
              </w:rPr>
            </w:pPr>
            <w:r w:rsidRPr="00A21260">
              <w:rPr>
                <w:lang w:val="sv-SE"/>
              </w:rPr>
              <w:t>Berfungsi untuk menampilkan ke sebuah layar monitor</w:t>
            </w:r>
          </w:p>
        </w:tc>
      </w:tr>
      <w:tr w:rsidR="00AC6775" w:rsidRPr="00F25B7A" w14:paraId="081BB7FB" w14:textId="77777777" w:rsidTr="00AC6775">
        <w:trPr>
          <w:jc w:val="center"/>
        </w:trPr>
        <w:tc>
          <w:tcPr>
            <w:tcW w:w="3964" w:type="dxa"/>
            <w:vAlign w:val="center"/>
          </w:tcPr>
          <w:p w14:paraId="7755DAE8" w14:textId="77777777" w:rsidR="00AC6775" w:rsidRDefault="00AC6775" w:rsidP="00D47629">
            <w:pPr>
              <w:ind w:firstLine="0"/>
              <w:jc w:val="center"/>
            </w:pPr>
            <w:r w:rsidRPr="00422876">
              <w:rPr>
                <w:noProof/>
              </w:rPr>
              <w:drawing>
                <wp:inline distT="0" distB="0" distL="0" distR="0" wp14:anchorId="0D12A8E5" wp14:editId="1FE60ACC">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flipV="1">
                            <a:off x="0" y="0"/>
                            <a:ext cx="835493" cy="323804"/>
                          </a:xfrm>
                          <a:prstGeom prst="rect">
                            <a:avLst/>
                          </a:prstGeom>
                        </pic:spPr>
                      </pic:pic>
                    </a:graphicData>
                  </a:graphic>
                </wp:inline>
              </w:drawing>
            </w:r>
          </w:p>
          <w:p w14:paraId="33BBF117" w14:textId="77777777" w:rsidR="00AC6775" w:rsidRPr="00422876" w:rsidRDefault="00AC6775" w:rsidP="00D47629">
            <w:pPr>
              <w:ind w:firstLine="0"/>
              <w:jc w:val="center"/>
            </w:pPr>
            <w:r>
              <w:t>Aliran</w:t>
            </w:r>
          </w:p>
        </w:tc>
        <w:tc>
          <w:tcPr>
            <w:tcW w:w="3965" w:type="dxa"/>
            <w:vAlign w:val="center"/>
          </w:tcPr>
          <w:p w14:paraId="4C1CCE1B" w14:textId="77777777" w:rsidR="00AC6775" w:rsidRPr="00A21260" w:rsidRDefault="00AC6775" w:rsidP="00D47629">
            <w:pPr>
              <w:ind w:firstLine="0"/>
              <w:jc w:val="left"/>
              <w:rPr>
                <w:lang w:val="sv-SE"/>
              </w:rPr>
            </w:pPr>
            <w:r w:rsidRPr="00A21260">
              <w:rPr>
                <w:lang w:val="sv-SE"/>
              </w:rPr>
              <w:t>Berfungsi untuk menunjukan proses yang berjalan pada sistem</w:t>
            </w:r>
          </w:p>
        </w:tc>
      </w:tr>
    </w:tbl>
    <w:p w14:paraId="7604D10F" w14:textId="77777777" w:rsidR="00AC6775" w:rsidRPr="00A21260" w:rsidRDefault="00AC6775" w:rsidP="00AC6775">
      <w:pPr>
        <w:ind w:firstLine="0"/>
        <w:rPr>
          <w:lang w:val="sv-SE"/>
        </w:rPr>
      </w:pPr>
    </w:p>
    <w:p w14:paraId="51CD4CBF" w14:textId="07686B15" w:rsidR="00C8590C" w:rsidRPr="0094189A" w:rsidRDefault="00C8590C" w:rsidP="00A121E2">
      <w:pPr>
        <w:pStyle w:val="Heading21"/>
        <w:rPr>
          <w:i/>
          <w:iCs/>
        </w:rPr>
      </w:pPr>
      <w:r w:rsidRPr="0094189A">
        <w:rPr>
          <w:i/>
          <w:iCs/>
        </w:rPr>
        <w:t>Unified</w:t>
      </w:r>
      <w:r w:rsidR="00A121E2" w:rsidRPr="0094189A">
        <w:rPr>
          <w:i/>
          <w:iCs/>
        </w:rPr>
        <w:t xml:space="preserve"> Modelung Language</w:t>
      </w:r>
    </w:p>
    <w:p w14:paraId="4BE0BAA7" w14:textId="6A181BF6" w:rsidR="00AC6775" w:rsidRPr="00A21260" w:rsidRDefault="00AC6775" w:rsidP="00AC6775">
      <w:pPr>
        <w:rPr>
          <w:lang w:val="sv-SE"/>
        </w:rPr>
      </w:pPr>
      <w:r w:rsidRPr="00F778C4">
        <w:rPr>
          <w:i/>
          <w:iCs/>
        </w:rPr>
        <w:t>Unified Modeling Language</w:t>
      </w:r>
      <w:r w:rsidRPr="00F778C4">
        <w:t xml:space="preserve"> (UML)</w:t>
      </w:r>
      <w:r>
        <w:t xml:space="preserve"> </w:t>
      </w:r>
      <w:r w:rsidRPr="00F778C4">
        <w:t xml:space="preserve">adalah sebuah standar bahasa yang umum dipakai di industri untuk mendefinisikan kebutuhan, melakukan analisis dan desain, serta menggambarkan struktur dalam pemrograman yang berbasis objek. </w:t>
      </w:r>
      <w:r w:rsidRPr="00A21260">
        <w:rPr>
          <w:lang w:val="sv-SE"/>
        </w:rPr>
        <w:t xml:space="preserve">UML adalah sebuah bahasa visual yang digunakan untuk memodelkan dan berkomunikasi tentang sistem menggunakan diagram serta teks pendukung </w:t>
      </w:r>
      <w:r>
        <w:fldChar w:fldCharType="begin" w:fldLock="1"/>
      </w:r>
      <w:r w:rsidRPr="00A21260">
        <w:rPr>
          <w:lang w:val="sv-SE"/>
        </w:rPr>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fldChar w:fldCharType="separate"/>
      </w:r>
      <w:r w:rsidRPr="00A21260">
        <w:rPr>
          <w:noProof/>
          <w:lang w:val="sv-SE"/>
        </w:rPr>
        <w:t>(Andraini &amp; Bella, 2022)</w:t>
      </w:r>
      <w:r>
        <w:fldChar w:fldCharType="end"/>
      </w:r>
      <w:r w:rsidRPr="00A21260">
        <w:rPr>
          <w:lang w:val="sv-SE"/>
        </w:rPr>
        <w:t>.</w:t>
      </w:r>
    </w:p>
    <w:p w14:paraId="39F59EDC" w14:textId="23AAF631" w:rsidR="00AC6775" w:rsidRDefault="0094189A" w:rsidP="007B6942">
      <w:pPr>
        <w:pStyle w:val="Heading3"/>
        <w:rPr>
          <w:i/>
          <w:iCs/>
        </w:rPr>
      </w:pPr>
      <w:r w:rsidRPr="007B6942">
        <w:rPr>
          <w:i/>
          <w:iCs/>
        </w:rPr>
        <w:t>Use Case Diagram</w:t>
      </w:r>
    </w:p>
    <w:p w14:paraId="3194EF88" w14:textId="453A0A3B" w:rsidR="00E97193" w:rsidRDefault="00513AEF" w:rsidP="00513AEF">
      <w:pPr>
        <w:ind w:left="630" w:firstLine="810"/>
        <w:rPr>
          <w:rFonts w:cs="Times New Roman"/>
          <w:szCs w:val="24"/>
        </w:rPr>
      </w:pPr>
      <w:r w:rsidRPr="00A21260">
        <w:rPr>
          <w:lang w:val="sv-SE"/>
        </w:rPr>
        <w:t xml:space="preserve">Use case diagram adalah representasi visual dari perilaku atau aktivitas dalam desain sistem. Diagram use case juga merupakan bagian dari pemodelan dalam sebuah sistem informasi yang sedang dikembangkan </w:t>
      </w:r>
      <w:r>
        <w:fldChar w:fldCharType="begin" w:fldLock="1"/>
      </w:r>
      <w:r w:rsidRPr="00A21260">
        <w:rPr>
          <w:lang w:val="sv-SE"/>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A21260">
        <w:rPr>
          <w:noProof/>
          <w:lang w:val="sv-SE"/>
        </w:rPr>
        <w:t>(P et al., 2022)</w:t>
      </w:r>
      <w:r>
        <w:fldChar w:fldCharType="end"/>
      </w:r>
      <w:r w:rsidRPr="00A21260">
        <w:rPr>
          <w:lang w:val="sv-SE"/>
        </w:rPr>
        <w:t>.</w:t>
      </w:r>
      <w:r w:rsidRPr="00A21260">
        <w:rPr>
          <w:rFonts w:cs="Times New Roman"/>
          <w:szCs w:val="24"/>
          <w:lang w:val="sv-SE"/>
        </w:rPr>
        <w:t xml:space="preserve"> </w:t>
      </w:r>
      <w:r w:rsidRPr="0006571A">
        <w:rPr>
          <w:rFonts w:cs="Times New Roman"/>
          <w:szCs w:val="24"/>
        </w:rPr>
        <w:t>Simbol-simbol Use Case Diagram dapat dilihat pada Tabel berikut</w:t>
      </w:r>
      <w:r>
        <w:rPr>
          <w:rFonts w:cs="Times New Roman"/>
          <w:szCs w:val="24"/>
        </w:rPr>
        <w:t>:</w:t>
      </w:r>
    </w:p>
    <w:p w14:paraId="5AC7FCCC" w14:textId="54D08EFD" w:rsidR="00513AEF" w:rsidRDefault="00E97193" w:rsidP="00E97193">
      <w:pPr>
        <w:spacing w:before="0" w:after="160" w:line="259" w:lineRule="auto"/>
        <w:ind w:firstLine="0"/>
        <w:jc w:val="left"/>
        <w:rPr>
          <w:rFonts w:cs="Times New Roman"/>
          <w:szCs w:val="24"/>
        </w:rPr>
      </w:pPr>
      <w:r>
        <w:rPr>
          <w:rFonts w:cs="Times New Roman"/>
          <w:szCs w:val="24"/>
        </w:rPr>
        <w:br w:type="page"/>
      </w:r>
    </w:p>
    <w:p w14:paraId="78CFACC3" w14:textId="7FE98F82" w:rsidR="00E92F69" w:rsidRDefault="00E92F69" w:rsidP="00E97193">
      <w:pPr>
        <w:pStyle w:val="Caption"/>
      </w:pPr>
      <w:r>
        <w:lastRenderedPageBreak/>
        <w:t xml:space="preserve">Table 3. </w:t>
      </w:r>
      <w:r>
        <w:fldChar w:fldCharType="begin"/>
      </w:r>
      <w:r>
        <w:instrText xml:space="preserve"> SEQ Table_3. \* ARABIC </w:instrText>
      </w:r>
      <w:r>
        <w:fldChar w:fldCharType="separate"/>
      </w:r>
      <w:r w:rsidR="003A4866">
        <w:rPr>
          <w:noProof/>
        </w:rPr>
        <w:t>2</w:t>
      </w:r>
      <w:r>
        <w:rPr>
          <w:noProof/>
        </w:rPr>
        <w:fldChar w:fldCharType="end"/>
      </w:r>
      <w:r>
        <w:t xml:space="preserve"> Simbol Use Case Diagram</w:t>
      </w:r>
    </w:p>
    <w:tbl>
      <w:tblPr>
        <w:tblStyle w:val="TableGrid"/>
        <w:tblW w:w="0" w:type="auto"/>
        <w:jc w:val="center"/>
        <w:tblLook w:val="04A0" w:firstRow="1" w:lastRow="0" w:firstColumn="1" w:lastColumn="0" w:noHBand="0" w:noVBand="1"/>
      </w:tblPr>
      <w:tblGrid>
        <w:gridCol w:w="3339"/>
        <w:gridCol w:w="3965"/>
      </w:tblGrid>
      <w:tr w:rsidR="00E92F69" w14:paraId="1AA24FB0" w14:textId="77777777" w:rsidTr="001F6078">
        <w:trPr>
          <w:tblHeader/>
          <w:jc w:val="center"/>
        </w:trPr>
        <w:tc>
          <w:tcPr>
            <w:tcW w:w="3339" w:type="dxa"/>
          </w:tcPr>
          <w:p w14:paraId="5223A5C2" w14:textId="77777777" w:rsidR="00E92F69" w:rsidRPr="004C1085" w:rsidRDefault="00E92F69" w:rsidP="00D47629">
            <w:pPr>
              <w:ind w:firstLine="0"/>
              <w:jc w:val="center"/>
              <w:rPr>
                <w:b/>
                <w:bCs/>
              </w:rPr>
            </w:pPr>
            <w:r w:rsidRPr="004C1085">
              <w:rPr>
                <w:b/>
                <w:bCs/>
              </w:rPr>
              <w:t>Simbol</w:t>
            </w:r>
          </w:p>
        </w:tc>
        <w:tc>
          <w:tcPr>
            <w:tcW w:w="3965" w:type="dxa"/>
          </w:tcPr>
          <w:p w14:paraId="3C9AD320" w14:textId="77777777" w:rsidR="00E92F69" w:rsidRPr="004C1085" w:rsidRDefault="00E92F69" w:rsidP="00D47629">
            <w:pPr>
              <w:ind w:firstLine="0"/>
              <w:jc w:val="center"/>
              <w:rPr>
                <w:b/>
                <w:bCs/>
              </w:rPr>
            </w:pPr>
            <w:r w:rsidRPr="004C1085">
              <w:rPr>
                <w:b/>
                <w:bCs/>
              </w:rPr>
              <w:t>Deskripsi</w:t>
            </w:r>
          </w:p>
        </w:tc>
      </w:tr>
      <w:tr w:rsidR="00E92F69" w:rsidRPr="00F25B7A" w14:paraId="3AFCC9CB" w14:textId="77777777" w:rsidTr="001F6078">
        <w:trPr>
          <w:jc w:val="center"/>
        </w:trPr>
        <w:tc>
          <w:tcPr>
            <w:tcW w:w="3339" w:type="dxa"/>
            <w:vAlign w:val="center"/>
          </w:tcPr>
          <w:p w14:paraId="5FD7DD57" w14:textId="77777777" w:rsidR="00E92F69" w:rsidRDefault="00E92F69" w:rsidP="00D47629">
            <w:pPr>
              <w:ind w:firstLine="0"/>
              <w:jc w:val="center"/>
            </w:pPr>
            <w:r w:rsidRPr="00B40C5C">
              <w:rPr>
                <w:noProof/>
              </w:rPr>
              <w:drawing>
                <wp:inline distT="0" distB="0" distL="0" distR="0" wp14:anchorId="001C49C5" wp14:editId="5846C4DC">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19426" cy="430172"/>
                          </a:xfrm>
                          <a:prstGeom prst="rect">
                            <a:avLst/>
                          </a:prstGeom>
                        </pic:spPr>
                      </pic:pic>
                    </a:graphicData>
                  </a:graphic>
                </wp:inline>
              </w:drawing>
            </w:r>
          </w:p>
          <w:p w14:paraId="77533A9A" w14:textId="77777777" w:rsidR="00E92F69" w:rsidRDefault="00E92F69" w:rsidP="00D47629">
            <w:pPr>
              <w:ind w:firstLine="0"/>
              <w:jc w:val="center"/>
            </w:pPr>
            <w:r>
              <w:t>Use Case</w:t>
            </w:r>
          </w:p>
        </w:tc>
        <w:tc>
          <w:tcPr>
            <w:tcW w:w="3965" w:type="dxa"/>
            <w:vAlign w:val="center"/>
          </w:tcPr>
          <w:p w14:paraId="4EFC2AA5" w14:textId="77777777" w:rsidR="00E92F69" w:rsidRPr="00A21260" w:rsidRDefault="00E92F69" w:rsidP="00D47629">
            <w:pPr>
              <w:ind w:firstLine="0"/>
              <w:jc w:val="left"/>
              <w:rPr>
                <w:lang w:val="sv-SE"/>
              </w:rPr>
            </w:pPr>
            <w:r w:rsidRPr="00A21260">
              <w:rPr>
                <w:lang w:val="sv-SE"/>
              </w:rPr>
              <w:t xml:space="preserve">Fungsionalitas yang disediakan sistem sebagai unit-unit yang saling bertukar pesan antar unit atau aktor, biasanya dinyatakan dengan menggunakan kata kerja diawal akhir frase nama </w:t>
            </w:r>
            <w:r w:rsidRPr="00A21260">
              <w:rPr>
                <w:i/>
                <w:iCs/>
                <w:lang w:val="sv-SE"/>
              </w:rPr>
              <w:t>use case</w:t>
            </w:r>
            <w:r w:rsidRPr="00A21260">
              <w:rPr>
                <w:lang w:val="sv-SE"/>
              </w:rPr>
              <w:t>.</w:t>
            </w:r>
          </w:p>
        </w:tc>
      </w:tr>
      <w:tr w:rsidR="00E92F69" w:rsidRPr="00F25B7A" w14:paraId="3B3BB3F1" w14:textId="77777777" w:rsidTr="001F6078">
        <w:trPr>
          <w:jc w:val="center"/>
        </w:trPr>
        <w:tc>
          <w:tcPr>
            <w:tcW w:w="3339" w:type="dxa"/>
            <w:vAlign w:val="center"/>
          </w:tcPr>
          <w:p w14:paraId="0ED64006" w14:textId="77777777" w:rsidR="00E92F69" w:rsidRDefault="00E92F69" w:rsidP="00D47629">
            <w:pPr>
              <w:ind w:firstLine="0"/>
              <w:jc w:val="center"/>
            </w:pPr>
            <w:r w:rsidRPr="00B500D8">
              <w:rPr>
                <w:noProof/>
              </w:rPr>
              <w:drawing>
                <wp:inline distT="0" distB="0" distL="0" distR="0" wp14:anchorId="2DFB11E7" wp14:editId="13EA94F3">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209" cy="630418"/>
                          </a:xfrm>
                          <a:prstGeom prst="rect">
                            <a:avLst/>
                          </a:prstGeom>
                        </pic:spPr>
                      </pic:pic>
                    </a:graphicData>
                  </a:graphic>
                </wp:inline>
              </w:drawing>
            </w:r>
          </w:p>
          <w:p w14:paraId="4C62E066" w14:textId="77777777" w:rsidR="00E92F69" w:rsidRPr="00B40C5C" w:rsidRDefault="00E92F69" w:rsidP="00D47629">
            <w:pPr>
              <w:ind w:firstLine="0"/>
              <w:jc w:val="center"/>
            </w:pPr>
            <w:r>
              <w:t>Actor</w:t>
            </w:r>
          </w:p>
        </w:tc>
        <w:tc>
          <w:tcPr>
            <w:tcW w:w="3965" w:type="dxa"/>
            <w:vAlign w:val="center"/>
          </w:tcPr>
          <w:p w14:paraId="08478811" w14:textId="77777777" w:rsidR="00E92F69" w:rsidRPr="00A21260" w:rsidRDefault="00E92F69" w:rsidP="00D47629">
            <w:pPr>
              <w:ind w:firstLine="0"/>
              <w:jc w:val="left"/>
              <w:rPr>
                <w:lang w:val="sv-SE"/>
              </w:rPr>
            </w:pPr>
            <w:r w:rsidRPr="00A21260">
              <w:rPr>
                <w:lang w:val="sv-SE"/>
              </w:rPr>
              <w:t>Orang, proses, atau sistem lain yang berinteraksi dengan sistem informasi yang akan dibuat itu sendiri</w:t>
            </w:r>
          </w:p>
        </w:tc>
      </w:tr>
      <w:tr w:rsidR="00E92F69" w:rsidRPr="00F25B7A" w14:paraId="2BE9376D" w14:textId="77777777" w:rsidTr="001F6078">
        <w:trPr>
          <w:jc w:val="center"/>
        </w:trPr>
        <w:tc>
          <w:tcPr>
            <w:tcW w:w="3339" w:type="dxa"/>
            <w:vAlign w:val="center"/>
          </w:tcPr>
          <w:p w14:paraId="7C72EE21" w14:textId="77777777" w:rsidR="00E92F69" w:rsidRDefault="00E92F69" w:rsidP="00D47629">
            <w:pPr>
              <w:ind w:firstLine="0"/>
              <w:jc w:val="center"/>
            </w:pPr>
            <w:r w:rsidRPr="00B27FEA">
              <w:rPr>
                <w:noProof/>
              </w:rPr>
              <w:drawing>
                <wp:inline distT="0" distB="0" distL="0" distR="0" wp14:anchorId="2960F370" wp14:editId="0767DC45">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51155" cy="591279"/>
                          </a:xfrm>
                          <a:prstGeom prst="rect">
                            <a:avLst/>
                          </a:prstGeom>
                        </pic:spPr>
                      </pic:pic>
                    </a:graphicData>
                  </a:graphic>
                </wp:inline>
              </w:drawing>
            </w:r>
          </w:p>
          <w:p w14:paraId="60265010" w14:textId="77777777" w:rsidR="00E92F69" w:rsidRPr="00B500D8" w:rsidRDefault="00E92F69" w:rsidP="00D47629">
            <w:pPr>
              <w:ind w:firstLine="0"/>
              <w:jc w:val="center"/>
            </w:pPr>
            <w:r>
              <w:t>System</w:t>
            </w:r>
          </w:p>
        </w:tc>
        <w:tc>
          <w:tcPr>
            <w:tcW w:w="3965" w:type="dxa"/>
            <w:vAlign w:val="center"/>
          </w:tcPr>
          <w:p w14:paraId="38DA5B31" w14:textId="77777777" w:rsidR="00E92F69" w:rsidRPr="00A21260" w:rsidRDefault="00E92F69" w:rsidP="00D47629">
            <w:pPr>
              <w:ind w:firstLine="0"/>
              <w:jc w:val="left"/>
              <w:rPr>
                <w:lang w:val="sv-SE"/>
              </w:rPr>
            </w:pPr>
            <w:r w:rsidRPr="00A21260">
              <w:rPr>
                <w:lang w:val="sv-SE"/>
              </w:rPr>
              <w:t>Menspesifikasikan paket yang menampilkan sistem secara terbatas</w:t>
            </w:r>
          </w:p>
        </w:tc>
      </w:tr>
      <w:tr w:rsidR="00E92F69" w14:paraId="69FC9646" w14:textId="77777777" w:rsidTr="001F6078">
        <w:trPr>
          <w:jc w:val="center"/>
        </w:trPr>
        <w:tc>
          <w:tcPr>
            <w:tcW w:w="3339" w:type="dxa"/>
            <w:vAlign w:val="center"/>
          </w:tcPr>
          <w:p w14:paraId="2D001529" w14:textId="77777777" w:rsidR="00E92F69" w:rsidRDefault="00E92F69" w:rsidP="00D47629">
            <w:pPr>
              <w:ind w:firstLine="0"/>
              <w:jc w:val="center"/>
            </w:pPr>
            <w:r w:rsidRPr="00B27FEA">
              <w:rPr>
                <w:noProof/>
              </w:rPr>
              <w:drawing>
                <wp:inline distT="0" distB="0" distL="0" distR="0" wp14:anchorId="3679E89B" wp14:editId="7DDD5C38">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86144" cy="179722"/>
                          </a:xfrm>
                          <a:prstGeom prst="rect">
                            <a:avLst/>
                          </a:prstGeom>
                        </pic:spPr>
                      </pic:pic>
                    </a:graphicData>
                  </a:graphic>
                </wp:inline>
              </w:drawing>
            </w:r>
          </w:p>
          <w:p w14:paraId="77388116" w14:textId="77777777" w:rsidR="00E92F69" w:rsidRPr="00B27FEA" w:rsidRDefault="00E92F69" w:rsidP="00D47629">
            <w:pPr>
              <w:ind w:firstLine="0"/>
              <w:jc w:val="center"/>
            </w:pPr>
            <w:r>
              <w:t>&lt;&lt;Include&gt;&gt;</w:t>
            </w:r>
          </w:p>
        </w:tc>
        <w:tc>
          <w:tcPr>
            <w:tcW w:w="3965" w:type="dxa"/>
            <w:vAlign w:val="center"/>
          </w:tcPr>
          <w:p w14:paraId="4DBD15DD" w14:textId="77777777" w:rsidR="00E92F69" w:rsidRDefault="00E92F69" w:rsidP="00D47629">
            <w:pPr>
              <w:ind w:firstLine="0"/>
              <w:jc w:val="left"/>
            </w:pPr>
            <w:r>
              <w:t xml:space="preserve">Menspesifikasikan bahwa </w:t>
            </w:r>
            <w:r w:rsidRPr="00DA5FE8">
              <w:rPr>
                <w:i/>
                <w:iCs/>
              </w:rPr>
              <w:t>use case</w:t>
            </w:r>
            <w:r>
              <w:t xml:space="preserve"> adalah sumber secara eksplisit</w:t>
            </w:r>
          </w:p>
        </w:tc>
      </w:tr>
      <w:tr w:rsidR="00E92F69" w14:paraId="014939CE" w14:textId="77777777" w:rsidTr="001F6078">
        <w:trPr>
          <w:jc w:val="center"/>
        </w:trPr>
        <w:tc>
          <w:tcPr>
            <w:tcW w:w="3339" w:type="dxa"/>
            <w:vAlign w:val="center"/>
          </w:tcPr>
          <w:p w14:paraId="1A1DF737" w14:textId="77777777" w:rsidR="00E92F69" w:rsidRDefault="00E92F69" w:rsidP="00D47629">
            <w:pPr>
              <w:ind w:firstLine="0"/>
              <w:jc w:val="center"/>
            </w:pPr>
            <w:r w:rsidRPr="00404D4B">
              <w:rPr>
                <w:noProof/>
              </w:rPr>
              <w:drawing>
                <wp:inline distT="0" distB="0" distL="0" distR="0" wp14:anchorId="3027CF59" wp14:editId="024A5EAE">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7210" cy="137342"/>
                          </a:xfrm>
                          <a:prstGeom prst="rect">
                            <a:avLst/>
                          </a:prstGeom>
                        </pic:spPr>
                      </pic:pic>
                    </a:graphicData>
                  </a:graphic>
                </wp:inline>
              </w:drawing>
            </w:r>
          </w:p>
          <w:p w14:paraId="0AA1AF28" w14:textId="77777777" w:rsidR="00E92F69" w:rsidRPr="00B27FEA" w:rsidRDefault="00E92F69" w:rsidP="00D47629">
            <w:pPr>
              <w:ind w:firstLine="0"/>
              <w:jc w:val="center"/>
            </w:pPr>
            <w:r>
              <w:t>Association</w:t>
            </w:r>
          </w:p>
        </w:tc>
        <w:tc>
          <w:tcPr>
            <w:tcW w:w="3965" w:type="dxa"/>
            <w:vAlign w:val="center"/>
          </w:tcPr>
          <w:p w14:paraId="77C95184" w14:textId="77777777" w:rsidR="00E92F69" w:rsidRPr="00F94F10" w:rsidRDefault="00E92F69" w:rsidP="00D47629">
            <w:pPr>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E92F69" w14:paraId="3A76F185" w14:textId="77777777" w:rsidTr="001F6078">
        <w:trPr>
          <w:jc w:val="center"/>
        </w:trPr>
        <w:tc>
          <w:tcPr>
            <w:tcW w:w="3339" w:type="dxa"/>
            <w:vAlign w:val="center"/>
          </w:tcPr>
          <w:p w14:paraId="713B4942" w14:textId="77777777" w:rsidR="00E92F69" w:rsidRDefault="00E92F69" w:rsidP="00D47629">
            <w:pPr>
              <w:ind w:firstLine="0"/>
              <w:jc w:val="center"/>
            </w:pPr>
            <w:r w:rsidRPr="00404D4B">
              <w:rPr>
                <w:noProof/>
              </w:rPr>
              <w:drawing>
                <wp:inline distT="0" distB="0" distL="0" distR="0" wp14:anchorId="7A1EE86A" wp14:editId="0EC714FD">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79421" cy="166710"/>
                          </a:xfrm>
                          <a:prstGeom prst="rect">
                            <a:avLst/>
                          </a:prstGeom>
                        </pic:spPr>
                      </pic:pic>
                    </a:graphicData>
                  </a:graphic>
                </wp:inline>
              </w:drawing>
            </w:r>
          </w:p>
          <w:p w14:paraId="0A765660" w14:textId="77777777" w:rsidR="00E92F69" w:rsidRPr="00404D4B" w:rsidRDefault="00E92F69" w:rsidP="00D47629">
            <w:pPr>
              <w:ind w:firstLine="0"/>
              <w:jc w:val="center"/>
            </w:pPr>
            <w:r>
              <w:t>&lt;&lt;Extend&gt;&gt;</w:t>
            </w:r>
          </w:p>
        </w:tc>
        <w:tc>
          <w:tcPr>
            <w:tcW w:w="3965" w:type="dxa"/>
            <w:vAlign w:val="center"/>
          </w:tcPr>
          <w:p w14:paraId="78DC6761" w14:textId="77777777" w:rsidR="00E92F69" w:rsidRPr="007D1909" w:rsidRDefault="00E92F69" w:rsidP="00D47629">
            <w:pPr>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751D1C32" w14:textId="77777777" w:rsidR="00E92F69" w:rsidRDefault="00E92F69" w:rsidP="00E92F69">
      <w:pPr>
        <w:rPr>
          <w:rFonts w:cs="Times New Roman"/>
          <w:szCs w:val="24"/>
        </w:rPr>
      </w:pPr>
    </w:p>
    <w:p w14:paraId="70B38226" w14:textId="77777777" w:rsidR="00513AEF" w:rsidRPr="00513AEF" w:rsidRDefault="00513AEF" w:rsidP="00513AEF"/>
    <w:p w14:paraId="0605DAA9" w14:textId="4CD49254" w:rsidR="0094189A" w:rsidRDefault="0094189A" w:rsidP="007B6942">
      <w:pPr>
        <w:pStyle w:val="Heading3"/>
        <w:rPr>
          <w:i/>
          <w:iCs/>
        </w:rPr>
      </w:pPr>
      <w:r w:rsidRPr="007B6942">
        <w:rPr>
          <w:i/>
          <w:iCs/>
        </w:rPr>
        <w:lastRenderedPageBreak/>
        <w:t>Activity Diagram</w:t>
      </w:r>
    </w:p>
    <w:p w14:paraId="61E9E6EA" w14:textId="77777777" w:rsidR="00E97193" w:rsidRDefault="00E97193" w:rsidP="00E97193">
      <w:pPr>
        <w:ind w:left="630" w:firstLine="810"/>
      </w:pPr>
      <w:r w:rsidRPr="00B438FC">
        <w:t>Diagram aktivitas mencerminkan urutan langkah-langkah dalam pembuatan sistem, mulai dari tahap awal hingga keputusan yang diambil dan akhir dari seluruh proses perancangan sistem yang direncanakan</w:t>
      </w:r>
      <w:r>
        <w:t xml:space="preserve"> </w:t>
      </w:r>
      <w:r>
        <w:fldChar w:fldCharType="begin" w:fldLock="1"/>
      </w:r>
      <w: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431E28">
        <w:rPr>
          <w:noProof/>
        </w:rPr>
        <w:t>(P et al., 2022)</w:t>
      </w:r>
      <w:r>
        <w:fldChar w:fldCharType="end"/>
      </w:r>
      <w:r>
        <w:t>.</w:t>
      </w:r>
    </w:p>
    <w:p w14:paraId="148ED648" w14:textId="1C4BF487" w:rsidR="00E97193" w:rsidRDefault="00E97193" w:rsidP="001F6078">
      <w:pPr>
        <w:pStyle w:val="Caption"/>
      </w:pPr>
      <w:r>
        <w:t xml:space="preserve">Table 3. </w:t>
      </w:r>
      <w:r>
        <w:fldChar w:fldCharType="begin"/>
      </w:r>
      <w:r>
        <w:instrText xml:space="preserve"> SEQ Table_3. \* ARABIC </w:instrText>
      </w:r>
      <w:r>
        <w:fldChar w:fldCharType="separate"/>
      </w:r>
      <w:r w:rsidR="003A4866">
        <w:rPr>
          <w:noProof/>
        </w:rPr>
        <w:t>3</w:t>
      </w:r>
      <w:r>
        <w:rPr>
          <w:noProof/>
        </w:rPr>
        <w:fldChar w:fldCharType="end"/>
      </w:r>
      <w:r>
        <w:t xml:space="preserve"> </w:t>
      </w:r>
      <w:r w:rsidRPr="001F6078">
        <w:t>Simbol</w:t>
      </w:r>
      <w:r>
        <w:t xml:space="preserve"> Activity Diagram</w:t>
      </w:r>
    </w:p>
    <w:tbl>
      <w:tblPr>
        <w:tblStyle w:val="TableGrid"/>
        <w:tblW w:w="0" w:type="auto"/>
        <w:jc w:val="center"/>
        <w:tblLook w:val="04A0" w:firstRow="1" w:lastRow="0" w:firstColumn="1" w:lastColumn="0" w:noHBand="0" w:noVBand="1"/>
      </w:tblPr>
      <w:tblGrid>
        <w:gridCol w:w="3339"/>
        <w:gridCol w:w="3965"/>
      </w:tblGrid>
      <w:tr w:rsidR="00E97193" w14:paraId="644B0CDD" w14:textId="77777777" w:rsidTr="001F6078">
        <w:trPr>
          <w:jc w:val="center"/>
        </w:trPr>
        <w:tc>
          <w:tcPr>
            <w:tcW w:w="3339" w:type="dxa"/>
          </w:tcPr>
          <w:p w14:paraId="46BF37A9" w14:textId="77777777" w:rsidR="00E97193" w:rsidRPr="00431E28" w:rsidRDefault="00E97193" w:rsidP="00D47629">
            <w:pPr>
              <w:ind w:firstLine="0"/>
              <w:jc w:val="center"/>
              <w:rPr>
                <w:b/>
                <w:bCs/>
              </w:rPr>
            </w:pPr>
            <w:r w:rsidRPr="00431E28">
              <w:rPr>
                <w:b/>
                <w:bCs/>
              </w:rPr>
              <w:t>Simbol</w:t>
            </w:r>
          </w:p>
        </w:tc>
        <w:tc>
          <w:tcPr>
            <w:tcW w:w="3965" w:type="dxa"/>
          </w:tcPr>
          <w:p w14:paraId="30C72E61" w14:textId="77777777" w:rsidR="00E97193" w:rsidRPr="00431E28" w:rsidRDefault="00E97193" w:rsidP="00D47629">
            <w:pPr>
              <w:ind w:firstLine="0"/>
              <w:jc w:val="center"/>
              <w:rPr>
                <w:b/>
                <w:bCs/>
              </w:rPr>
            </w:pPr>
            <w:r w:rsidRPr="00431E28">
              <w:rPr>
                <w:b/>
                <w:bCs/>
              </w:rPr>
              <w:t>Keterangan</w:t>
            </w:r>
          </w:p>
        </w:tc>
      </w:tr>
      <w:tr w:rsidR="00E97193" w:rsidRPr="00F25B7A" w14:paraId="0CD1B2E2" w14:textId="77777777" w:rsidTr="001F6078">
        <w:trPr>
          <w:jc w:val="center"/>
        </w:trPr>
        <w:tc>
          <w:tcPr>
            <w:tcW w:w="3339" w:type="dxa"/>
            <w:vAlign w:val="center"/>
          </w:tcPr>
          <w:p w14:paraId="2E395B05" w14:textId="77777777" w:rsidR="00E97193" w:rsidRDefault="00E97193" w:rsidP="00D47629">
            <w:pPr>
              <w:ind w:firstLine="0"/>
              <w:jc w:val="center"/>
            </w:pPr>
            <w:r w:rsidRPr="0091431C">
              <w:rPr>
                <w:noProof/>
              </w:rPr>
              <w:drawing>
                <wp:inline distT="0" distB="0" distL="0" distR="0" wp14:anchorId="0D5D4ABB" wp14:editId="4F089112">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474" cy="504895"/>
                          </a:xfrm>
                          <a:prstGeom prst="rect">
                            <a:avLst/>
                          </a:prstGeom>
                        </pic:spPr>
                      </pic:pic>
                    </a:graphicData>
                  </a:graphic>
                </wp:inline>
              </w:drawing>
            </w:r>
          </w:p>
          <w:p w14:paraId="69659566" w14:textId="77777777" w:rsidR="00E97193" w:rsidRDefault="00E97193" w:rsidP="00D47629">
            <w:pPr>
              <w:ind w:firstLine="0"/>
              <w:jc w:val="center"/>
            </w:pPr>
            <w:r>
              <w:t>Status Awal</w:t>
            </w:r>
          </w:p>
        </w:tc>
        <w:tc>
          <w:tcPr>
            <w:tcW w:w="3965" w:type="dxa"/>
            <w:vAlign w:val="center"/>
          </w:tcPr>
          <w:p w14:paraId="792147F0" w14:textId="77777777" w:rsidR="00E97193" w:rsidRPr="00A21260" w:rsidRDefault="00E97193" w:rsidP="00D47629">
            <w:pPr>
              <w:ind w:firstLine="0"/>
              <w:jc w:val="left"/>
              <w:rPr>
                <w:lang w:val="sv-SE"/>
              </w:rPr>
            </w:pPr>
            <w:r w:rsidRPr="00A21260">
              <w:rPr>
                <w:lang w:val="sv-SE"/>
              </w:rPr>
              <w:t>Status awal aktivitas sistem, sebuah diagram aktivitas memiliki sebuah status awal.</w:t>
            </w:r>
          </w:p>
        </w:tc>
      </w:tr>
      <w:tr w:rsidR="00E97193" w:rsidRPr="00F25B7A" w14:paraId="7F3C18F4" w14:textId="77777777" w:rsidTr="001F6078">
        <w:trPr>
          <w:jc w:val="center"/>
        </w:trPr>
        <w:tc>
          <w:tcPr>
            <w:tcW w:w="3339" w:type="dxa"/>
            <w:vAlign w:val="center"/>
          </w:tcPr>
          <w:p w14:paraId="63C842C5" w14:textId="77777777" w:rsidR="00E97193" w:rsidRDefault="00E97193" w:rsidP="00D47629">
            <w:pPr>
              <w:ind w:firstLine="0"/>
              <w:jc w:val="center"/>
            </w:pPr>
            <w:r w:rsidRPr="00E35C2B">
              <w:rPr>
                <w:noProof/>
              </w:rPr>
              <w:drawing>
                <wp:inline distT="0" distB="0" distL="0" distR="0" wp14:anchorId="16B22EAB" wp14:editId="4CB50267">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40230" cy="356243"/>
                          </a:xfrm>
                          <a:prstGeom prst="rect">
                            <a:avLst/>
                          </a:prstGeom>
                        </pic:spPr>
                      </pic:pic>
                    </a:graphicData>
                  </a:graphic>
                </wp:inline>
              </w:drawing>
            </w:r>
          </w:p>
          <w:p w14:paraId="14B66206" w14:textId="77777777" w:rsidR="00E97193" w:rsidRPr="0091431C" w:rsidRDefault="00E97193" w:rsidP="00D47629">
            <w:pPr>
              <w:ind w:firstLine="0"/>
              <w:jc w:val="center"/>
            </w:pPr>
            <w:r>
              <w:t>Aktivitas</w:t>
            </w:r>
          </w:p>
        </w:tc>
        <w:tc>
          <w:tcPr>
            <w:tcW w:w="3965" w:type="dxa"/>
            <w:vAlign w:val="center"/>
          </w:tcPr>
          <w:p w14:paraId="33DB4D95" w14:textId="77777777" w:rsidR="00E97193" w:rsidRPr="00A21260" w:rsidRDefault="00E97193" w:rsidP="00D47629">
            <w:pPr>
              <w:ind w:firstLine="0"/>
              <w:jc w:val="left"/>
              <w:rPr>
                <w:lang w:val="sv-SE"/>
              </w:rPr>
            </w:pPr>
            <w:r w:rsidRPr="00A21260">
              <w:rPr>
                <w:lang w:val="sv-SE"/>
              </w:rPr>
              <w:t>Aktivitas yang dilakukan sistem, aktivitas biasanya diawali dengan kata kerja.</w:t>
            </w:r>
          </w:p>
        </w:tc>
      </w:tr>
      <w:tr w:rsidR="00E97193" w:rsidRPr="00F25B7A" w14:paraId="65E6FF0E" w14:textId="77777777" w:rsidTr="001F6078">
        <w:trPr>
          <w:jc w:val="center"/>
        </w:trPr>
        <w:tc>
          <w:tcPr>
            <w:tcW w:w="3339" w:type="dxa"/>
            <w:vAlign w:val="center"/>
          </w:tcPr>
          <w:p w14:paraId="3F9641F3" w14:textId="77777777" w:rsidR="00E97193" w:rsidRDefault="00E97193" w:rsidP="00D47629">
            <w:pPr>
              <w:ind w:firstLine="0"/>
              <w:jc w:val="center"/>
            </w:pPr>
            <w:r w:rsidRPr="009252E5">
              <w:rPr>
                <w:noProof/>
              </w:rPr>
              <w:drawing>
                <wp:inline distT="0" distB="0" distL="0" distR="0" wp14:anchorId="572A10AB" wp14:editId="03CE5581">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24054" cy="523948"/>
                          </a:xfrm>
                          <a:prstGeom prst="rect">
                            <a:avLst/>
                          </a:prstGeom>
                        </pic:spPr>
                      </pic:pic>
                    </a:graphicData>
                  </a:graphic>
                </wp:inline>
              </w:drawing>
            </w:r>
          </w:p>
          <w:p w14:paraId="026CE41E" w14:textId="77777777" w:rsidR="00E97193" w:rsidRPr="00E35C2B" w:rsidRDefault="00E97193" w:rsidP="00D47629">
            <w:pPr>
              <w:ind w:firstLine="0"/>
              <w:jc w:val="center"/>
            </w:pPr>
            <w:r>
              <w:t>Decission</w:t>
            </w:r>
          </w:p>
        </w:tc>
        <w:tc>
          <w:tcPr>
            <w:tcW w:w="3965" w:type="dxa"/>
            <w:vAlign w:val="center"/>
          </w:tcPr>
          <w:p w14:paraId="26780866" w14:textId="77777777" w:rsidR="00E97193" w:rsidRPr="00A21260" w:rsidRDefault="00E97193" w:rsidP="00D47629">
            <w:pPr>
              <w:ind w:firstLine="0"/>
              <w:jc w:val="left"/>
              <w:rPr>
                <w:lang w:val="sv-SE"/>
              </w:rPr>
            </w:pPr>
            <w:r w:rsidRPr="00A21260">
              <w:rPr>
                <w:lang w:val="sv-SE"/>
              </w:rPr>
              <w:t>Asosiasi percabangan dimana jika ada pilihan lebih dari satu.</w:t>
            </w:r>
          </w:p>
        </w:tc>
      </w:tr>
      <w:tr w:rsidR="00E97193" w:rsidRPr="00F25B7A" w14:paraId="6BB598AD" w14:textId="77777777" w:rsidTr="001F6078">
        <w:trPr>
          <w:jc w:val="center"/>
        </w:trPr>
        <w:tc>
          <w:tcPr>
            <w:tcW w:w="3339" w:type="dxa"/>
            <w:vAlign w:val="center"/>
          </w:tcPr>
          <w:p w14:paraId="69D3B04C" w14:textId="77777777" w:rsidR="00E97193" w:rsidRDefault="00E97193" w:rsidP="00D47629">
            <w:pPr>
              <w:ind w:firstLine="0"/>
              <w:jc w:val="center"/>
            </w:pPr>
            <w:r w:rsidRPr="00E54ED7">
              <w:rPr>
                <w:noProof/>
              </w:rPr>
              <w:drawing>
                <wp:inline distT="0" distB="0" distL="0" distR="0" wp14:anchorId="1DB2E020" wp14:editId="724CF02F">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76528" cy="200053"/>
                          </a:xfrm>
                          <a:prstGeom prst="rect">
                            <a:avLst/>
                          </a:prstGeom>
                        </pic:spPr>
                      </pic:pic>
                    </a:graphicData>
                  </a:graphic>
                </wp:inline>
              </w:drawing>
            </w:r>
          </w:p>
          <w:p w14:paraId="791F493E" w14:textId="77777777" w:rsidR="00E97193" w:rsidRPr="009252E5" w:rsidRDefault="00E97193" w:rsidP="00D47629">
            <w:pPr>
              <w:ind w:firstLine="0"/>
              <w:jc w:val="center"/>
            </w:pPr>
            <w:r>
              <w:t>Join</w:t>
            </w:r>
          </w:p>
        </w:tc>
        <w:tc>
          <w:tcPr>
            <w:tcW w:w="3965" w:type="dxa"/>
            <w:vAlign w:val="center"/>
          </w:tcPr>
          <w:p w14:paraId="4049D678" w14:textId="77777777" w:rsidR="00E97193" w:rsidRPr="00A21260" w:rsidRDefault="00E97193" w:rsidP="00D47629">
            <w:pPr>
              <w:ind w:firstLine="0"/>
              <w:jc w:val="left"/>
              <w:rPr>
                <w:lang w:val="sv-SE"/>
              </w:rPr>
            </w:pPr>
            <w:r w:rsidRPr="00A21260">
              <w:rPr>
                <w:lang w:val="sv-SE"/>
              </w:rPr>
              <w:t>Asosiasi penggabungan dimana lebih dari satu aktivitas digabungkan menjadi satu.</w:t>
            </w:r>
          </w:p>
        </w:tc>
      </w:tr>
      <w:tr w:rsidR="00E97193" w:rsidRPr="00F25B7A" w14:paraId="7B3E3925" w14:textId="77777777" w:rsidTr="001F6078">
        <w:trPr>
          <w:jc w:val="center"/>
        </w:trPr>
        <w:tc>
          <w:tcPr>
            <w:tcW w:w="3339" w:type="dxa"/>
            <w:vAlign w:val="center"/>
          </w:tcPr>
          <w:p w14:paraId="30AF11F2" w14:textId="77777777" w:rsidR="00E97193" w:rsidRDefault="00E97193" w:rsidP="00D47629">
            <w:pPr>
              <w:ind w:firstLine="0"/>
              <w:jc w:val="center"/>
            </w:pPr>
            <w:r w:rsidRPr="00E54ED7">
              <w:rPr>
                <w:noProof/>
              </w:rPr>
              <w:drawing>
                <wp:inline distT="0" distB="0" distL="0" distR="0" wp14:anchorId="0CA71CA2" wp14:editId="02023983">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1106" cy="562053"/>
                          </a:xfrm>
                          <a:prstGeom prst="rect">
                            <a:avLst/>
                          </a:prstGeom>
                        </pic:spPr>
                      </pic:pic>
                    </a:graphicData>
                  </a:graphic>
                </wp:inline>
              </w:drawing>
            </w:r>
          </w:p>
          <w:p w14:paraId="4750365F" w14:textId="77777777" w:rsidR="00E97193" w:rsidRPr="009252E5" w:rsidRDefault="00E97193" w:rsidP="00D47629">
            <w:pPr>
              <w:ind w:firstLine="0"/>
              <w:jc w:val="center"/>
            </w:pPr>
            <w:r>
              <w:t>Status Akhir</w:t>
            </w:r>
          </w:p>
        </w:tc>
        <w:tc>
          <w:tcPr>
            <w:tcW w:w="3965" w:type="dxa"/>
            <w:vAlign w:val="center"/>
          </w:tcPr>
          <w:p w14:paraId="6B42C2F6" w14:textId="77777777" w:rsidR="00E97193" w:rsidRPr="00A21260" w:rsidRDefault="00E97193" w:rsidP="00D47629">
            <w:pPr>
              <w:ind w:firstLine="0"/>
              <w:jc w:val="left"/>
              <w:rPr>
                <w:lang w:val="sv-SE"/>
              </w:rPr>
            </w:pPr>
            <w:r w:rsidRPr="00A21260">
              <w:rPr>
                <w:lang w:val="sv-SE"/>
              </w:rPr>
              <w:t>Status akhir yang dilakukan sistem, sebuah diagram aktivitas memiliki sebuah status akhir.</w:t>
            </w:r>
          </w:p>
        </w:tc>
      </w:tr>
      <w:tr w:rsidR="00E97193" w:rsidRPr="00F25B7A" w14:paraId="2D32B52D" w14:textId="77777777" w:rsidTr="001F6078">
        <w:trPr>
          <w:jc w:val="center"/>
        </w:trPr>
        <w:tc>
          <w:tcPr>
            <w:tcW w:w="3339" w:type="dxa"/>
            <w:vAlign w:val="center"/>
          </w:tcPr>
          <w:p w14:paraId="1D23424B" w14:textId="77777777" w:rsidR="00E97193" w:rsidRDefault="00E97193" w:rsidP="00D47629">
            <w:pPr>
              <w:ind w:firstLine="0"/>
              <w:jc w:val="center"/>
            </w:pPr>
            <w:r w:rsidRPr="00E54ED7">
              <w:rPr>
                <w:noProof/>
              </w:rPr>
              <w:drawing>
                <wp:inline distT="0" distB="0" distL="0" distR="0" wp14:anchorId="2A651515" wp14:editId="02E68CD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59647" cy="709208"/>
                          </a:xfrm>
                          <a:prstGeom prst="rect">
                            <a:avLst/>
                          </a:prstGeom>
                        </pic:spPr>
                      </pic:pic>
                    </a:graphicData>
                  </a:graphic>
                </wp:inline>
              </w:drawing>
            </w:r>
          </w:p>
          <w:p w14:paraId="6CB308D7" w14:textId="77777777" w:rsidR="00E97193" w:rsidRPr="00E54ED7" w:rsidRDefault="00E97193" w:rsidP="00D47629">
            <w:pPr>
              <w:ind w:firstLine="0"/>
              <w:jc w:val="center"/>
            </w:pPr>
            <w:r>
              <w:t>Swimlane</w:t>
            </w:r>
          </w:p>
        </w:tc>
        <w:tc>
          <w:tcPr>
            <w:tcW w:w="3965" w:type="dxa"/>
            <w:vAlign w:val="center"/>
          </w:tcPr>
          <w:p w14:paraId="2B6718E4" w14:textId="77777777" w:rsidR="00E97193" w:rsidRPr="00A21260" w:rsidRDefault="00E97193" w:rsidP="00D47629">
            <w:pPr>
              <w:ind w:firstLine="0"/>
              <w:jc w:val="left"/>
              <w:rPr>
                <w:lang w:val="sv-SE"/>
              </w:rPr>
            </w:pPr>
            <w:r w:rsidRPr="00A21260">
              <w:rPr>
                <w:lang w:val="sv-SE"/>
              </w:rPr>
              <w:t>Memisahkan organisasi bisnis yang bertanggung jawab terhadap aktivitas yang terjadi.</w:t>
            </w:r>
          </w:p>
        </w:tc>
      </w:tr>
    </w:tbl>
    <w:p w14:paraId="11FE7C02" w14:textId="77777777" w:rsidR="00E97193" w:rsidRPr="00A21260" w:rsidRDefault="00E97193" w:rsidP="00E97193">
      <w:pPr>
        <w:rPr>
          <w:lang w:val="sv-SE"/>
        </w:rPr>
      </w:pPr>
    </w:p>
    <w:p w14:paraId="30C7DBD8" w14:textId="5D049DE4" w:rsidR="0094189A" w:rsidRDefault="0094189A" w:rsidP="007B6942">
      <w:pPr>
        <w:pStyle w:val="Heading3"/>
        <w:rPr>
          <w:i/>
          <w:iCs/>
        </w:rPr>
      </w:pPr>
      <w:r w:rsidRPr="007B6942">
        <w:rPr>
          <w:i/>
          <w:iCs/>
        </w:rPr>
        <w:t>Scenario Diagram</w:t>
      </w:r>
    </w:p>
    <w:p w14:paraId="152A105E" w14:textId="0B6C6B34" w:rsidR="001F6078" w:rsidRPr="001F6078" w:rsidRDefault="001F6078" w:rsidP="001F6078">
      <w:pPr>
        <w:ind w:left="630" w:firstLine="810"/>
      </w:pPr>
      <w:r w:rsidRPr="00641912">
        <w:rPr>
          <w:i/>
          <w:iCs/>
        </w:rPr>
        <w:t>Scenario use case</w:t>
      </w:r>
      <w:r>
        <w:rPr>
          <w:i/>
          <w:iCs/>
        </w:rPr>
        <w:t xml:space="preserve"> </w:t>
      </w:r>
      <w:r w:rsidRPr="00641912">
        <w:t>menggambarkan urutan langkah-langkah dalam proses bisnis, baik itu tindakan yang dilakukan oleh aktor terhadap sistem maupun sebaliknya, yaitu tindakan yang dilakukan oleh sistem terhadap aktor</w:t>
      </w:r>
      <w:r>
        <w:t xml:space="preserve"> </w:t>
      </w:r>
      <w:r>
        <w:fldChar w:fldCharType="begin" w:fldLock="1"/>
      </w:r>
      <w:r>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fldChar w:fldCharType="separate"/>
      </w:r>
      <w:r w:rsidRPr="00641912">
        <w:rPr>
          <w:noProof/>
        </w:rPr>
        <w:t>(Putra, 2023)</w:t>
      </w:r>
      <w:r>
        <w:fldChar w:fldCharType="end"/>
      </w:r>
      <w:r>
        <w:t>.</w:t>
      </w:r>
    </w:p>
    <w:p w14:paraId="3805E736" w14:textId="59595F3D" w:rsidR="0094189A" w:rsidRDefault="0094189A" w:rsidP="007B6942">
      <w:pPr>
        <w:pStyle w:val="Heading3"/>
        <w:rPr>
          <w:i/>
          <w:iCs/>
        </w:rPr>
      </w:pPr>
      <w:r w:rsidRPr="007B6942">
        <w:rPr>
          <w:i/>
          <w:iCs/>
        </w:rPr>
        <w:t xml:space="preserve">Sequence </w:t>
      </w:r>
      <w:r w:rsidR="007B6942" w:rsidRPr="007B6942">
        <w:rPr>
          <w:i/>
          <w:iCs/>
        </w:rPr>
        <w:t>Diagram</w:t>
      </w:r>
    </w:p>
    <w:p w14:paraId="48E708F5" w14:textId="77777777" w:rsidR="001F6078" w:rsidRPr="00A21260" w:rsidRDefault="001F6078" w:rsidP="001F6078">
      <w:pPr>
        <w:ind w:left="630" w:firstLine="810"/>
        <w:rPr>
          <w:lang w:val="sv-SE"/>
        </w:rPr>
      </w:pPr>
      <w:r w:rsidRPr="00A21260">
        <w:rPr>
          <w:lang w:val="sv-SE"/>
        </w:rPr>
        <w:t xml:space="preserve">Sequence diagram adalah representasi visual dari interaksi yang terjadi antara objek dalam urutan waktu tertentu. Diagram ini biasanya merupakan bagian dari deskripsi perilaku atau behavior dalam suatu skenario </w:t>
      </w:r>
      <w:r>
        <w:fldChar w:fldCharType="begin" w:fldLock="1"/>
      </w:r>
      <w:r w:rsidRPr="00A21260">
        <w:rPr>
          <w:lang w:val="sv-SE"/>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A21260">
        <w:rPr>
          <w:noProof/>
          <w:lang w:val="sv-SE"/>
        </w:rPr>
        <w:t>(P et al., 2022)</w:t>
      </w:r>
      <w:r>
        <w:fldChar w:fldCharType="end"/>
      </w:r>
      <w:r w:rsidRPr="00A21260">
        <w:rPr>
          <w:lang w:val="sv-SE"/>
        </w:rPr>
        <w:t>.</w:t>
      </w:r>
    </w:p>
    <w:p w14:paraId="624F75C5" w14:textId="0C2746BF" w:rsidR="001F6078" w:rsidRPr="00CD5F9D" w:rsidRDefault="001F6078" w:rsidP="001F6078">
      <w:pPr>
        <w:pStyle w:val="Caption"/>
        <w:keepNext/>
        <w:rPr>
          <w:i/>
          <w:iCs w:val="0"/>
        </w:rPr>
      </w:pPr>
      <w:r>
        <w:t xml:space="preserve">Table 3. </w:t>
      </w:r>
      <w:r>
        <w:fldChar w:fldCharType="begin"/>
      </w:r>
      <w:r>
        <w:instrText xml:space="preserve"> SEQ Table_3. \* ARABIC </w:instrText>
      </w:r>
      <w:r>
        <w:fldChar w:fldCharType="separate"/>
      </w:r>
      <w:r w:rsidR="003A4866">
        <w:rPr>
          <w:noProof/>
        </w:rPr>
        <w:t>4</w:t>
      </w:r>
      <w:r>
        <w:rPr>
          <w:noProof/>
        </w:rPr>
        <w:fldChar w:fldCharType="end"/>
      </w:r>
      <w:r>
        <w:rPr>
          <w:noProof/>
        </w:rPr>
        <w:t xml:space="preserve"> </w:t>
      </w:r>
      <w:bookmarkStart w:id="4" w:name="_Hlk153835396"/>
      <w:r w:rsidRPr="00CD5F9D">
        <w:rPr>
          <w:bCs/>
          <w:noProof/>
        </w:rPr>
        <w:t>Simbol</w:t>
      </w:r>
      <w:r>
        <w:rPr>
          <w:noProof/>
        </w:rPr>
        <w:t xml:space="preserve"> </w:t>
      </w:r>
      <w:r w:rsidRPr="00CD5F9D">
        <w:rPr>
          <w:bCs/>
          <w:i/>
          <w:iCs w:val="0"/>
          <w:noProof/>
        </w:rPr>
        <w:t>Sequence Diagram</w:t>
      </w:r>
      <w:bookmarkEnd w:id="4"/>
    </w:p>
    <w:tbl>
      <w:tblPr>
        <w:tblStyle w:val="TableGrid"/>
        <w:tblW w:w="0" w:type="auto"/>
        <w:tblInd w:w="630" w:type="dxa"/>
        <w:tblLook w:val="04A0" w:firstRow="1" w:lastRow="0" w:firstColumn="1" w:lastColumn="0" w:noHBand="0" w:noVBand="1"/>
      </w:tblPr>
      <w:tblGrid>
        <w:gridCol w:w="3649"/>
        <w:gridCol w:w="3650"/>
      </w:tblGrid>
      <w:tr w:rsidR="001F6078" w14:paraId="0AF27F82" w14:textId="77777777" w:rsidTr="00D47629">
        <w:tc>
          <w:tcPr>
            <w:tcW w:w="3649" w:type="dxa"/>
          </w:tcPr>
          <w:p w14:paraId="1D65ED72" w14:textId="77777777" w:rsidR="001F6078" w:rsidRPr="00641912" w:rsidRDefault="001F6078" w:rsidP="00D47629">
            <w:pPr>
              <w:ind w:firstLine="0"/>
              <w:jc w:val="center"/>
              <w:rPr>
                <w:b/>
                <w:bCs/>
              </w:rPr>
            </w:pPr>
            <w:r>
              <w:rPr>
                <w:b/>
                <w:bCs/>
              </w:rPr>
              <w:t>Simbol</w:t>
            </w:r>
          </w:p>
        </w:tc>
        <w:tc>
          <w:tcPr>
            <w:tcW w:w="3650" w:type="dxa"/>
          </w:tcPr>
          <w:p w14:paraId="6A52F0F3" w14:textId="77777777" w:rsidR="001F6078" w:rsidRPr="00641912" w:rsidRDefault="001F6078" w:rsidP="00D47629">
            <w:pPr>
              <w:ind w:firstLine="0"/>
              <w:jc w:val="center"/>
              <w:rPr>
                <w:b/>
                <w:bCs/>
              </w:rPr>
            </w:pPr>
            <w:r>
              <w:rPr>
                <w:b/>
                <w:bCs/>
              </w:rPr>
              <w:t>Keterangan</w:t>
            </w:r>
          </w:p>
        </w:tc>
      </w:tr>
      <w:tr w:rsidR="001F6078" w14:paraId="6F3D0D46" w14:textId="77777777" w:rsidTr="00D47629">
        <w:tc>
          <w:tcPr>
            <w:tcW w:w="3649" w:type="dxa"/>
          </w:tcPr>
          <w:p w14:paraId="141260EA" w14:textId="77777777" w:rsidR="001F6078" w:rsidRDefault="001F6078" w:rsidP="00D47629">
            <w:pPr>
              <w:ind w:firstLine="0"/>
              <w:jc w:val="center"/>
            </w:pPr>
            <w:r w:rsidRPr="00B1749B">
              <w:rPr>
                <w:noProof/>
              </w:rPr>
              <w:drawing>
                <wp:inline distT="0" distB="0" distL="0" distR="0" wp14:anchorId="496B655F" wp14:editId="381CC747">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8079" cy="627252"/>
                          </a:xfrm>
                          <a:prstGeom prst="rect">
                            <a:avLst/>
                          </a:prstGeom>
                        </pic:spPr>
                      </pic:pic>
                    </a:graphicData>
                  </a:graphic>
                </wp:inline>
              </w:drawing>
            </w:r>
          </w:p>
          <w:p w14:paraId="201CBDD0" w14:textId="77777777" w:rsidR="001F6078" w:rsidRDefault="001F6078" w:rsidP="00D47629">
            <w:pPr>
              <w:ind w:firstLine="0"/>
              <w:jc w:val="center"/>
            </w:pPr>
            <w:r>
              <w:t>Lifeline</w:t>
            </w:r>
          </w:p>
        </w:tc>
        <w:tc>
          <w:tcPr>
            <w:tcW w:w="3650" w:type="dxa"/>
            <w:vAlign w:val="center"/>
          </w:tcPr>
          <w:p w14:paraId="09AA8F03" w14:textId="77777777" w:rsidR="001F6078" w:rsidRDefault="001F6078" w:rsidP="00D47629">
            <w:pPr>
              <w:ind w:firstLine="0"/>
              <w:jc w:val="left"/>
            </w:pPr>
            <w:r>
              <w:t>Mempresentasikan sebuah objek.</w:t>
            </w:r>
          </w:p>
        </w:tc>
      </w:tr>
      <w:tr w:rsidR="001F6078" w:rsidRPr="00F25B7A" w14:paraId="36A26058" w14:textId="77777777" w:rsidTr="00D47629">
        <w:tc>
          <w:tcPr>
            <w:tcW w:w="3649" w:type="dxa"/>
          </w:tcPr>
          <w:p w14:paraId="1433368F" w14:textId="77777777" w:rsidR="001F6078" w:rsidRDefault="001F6078" w:rsidP="00D47629">
            <w:pPr>
              <w:ind w:firstLine="0"/>
              <w:jc w:val="center"/>
            </w:pPr>
            <w:r w:rsidRPr="00B500D8">
              <w:rPr>
                <w:noProof/>
              </w:rPr>
              <w:drawing>
                <wp:inline distT="0" distB="0" distL="0" distR="0" wp14:anchorId="4315B97F" wp14:editId="337A1AA6">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209" cy="630418"/>
                          </a:xfrm>
                          <a:prstGeom prst="rect">
                            <a:avLst/>
                          </a:prstGeom>
                        </pic:spPr>
                      </pic:pic>
                    </a:graphicData>
                  </a:graphic>
                </wp:inline>
              </w:drawing>
            </w:r>
          </w:p>
          <w:p w14:paraId="0BC0D6CE" w14:textId="77777777" w:rsidR="001F6078" w:rsidRPr="00B1749B" w:rsidRDefault="001F6078" w:rsidP="00D47629">
            <w:pPr>
              <w:ind w:firstLine="0"/>
              <w:jc w:val="center"/>
            </w:pPr>
            <w:r>
              <w:t>Actor</w:t>
            </w:r>
          </w:p>
        </w:tc>
        <w:tc>
          <w:tcPr>
            <w:tcW w:w="3650" w:type="dxa"/>
            <w:vAlign w:val="center"/>
          </w:tcPr>
          <w:p w14:paraId="7FFD61EB" w14:textId="77777777" w:rsidR="001F6078" w:rsidRPr="00A21260" w:rsidRDefault="001F6078" w:rsidP="00D47629">
            <w:pPr>
              <w:ind w:firstLine="0"/>
              <w:jc w:val="left"/>
              <w:rPr>
                <w:lang w:val="sv-SE"/>
              </w:rPr>
            </w:pPr>
            <w:r w:rsidRPr="00A21260">
              <w:rPr>
                <w:lang w:val="sv-SE"/>
              </w:rPr>
              <w:t>Digunkan untuk menggambarkan user/ pengguna.</w:t>
            </w:r>
          </w:p>
        </w:tc>
      </w:tr>
      <w:tr w:rsidR="001F6078" w:rsidRPr="00F25B7A" w14:paraId="4165CA49" w14:textId="77777777" w:rsidTr="00D47629">
        <w:tc>
          <w:tcPr>
            <w:tcW w:w="3649" w:type="dxa"/>
          </w:tcPr>
          <w:p w14:paraId="0E56E012" w14:textId="77777777" w:rsidR="001F6078" w:rsidRDefault="001F6078" w:rsidP="00D47629">
            <w:pPr>
              <w:ind w:firstLine="0"/>
              <w:jc w:val="center"/>
            </w:pPr>
            <w:r w:rsidRPr="00B1749B">
              <w:rPr>
                <w:noProof/>
              </w:rPr>
              <w:drawing>
                <wp:inline distT="0" distB="0" distL="0" distR="0" wp14:anchorId="6E5D2027" wp14:editId="05A76DCF">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95475" cy="238158"/>
                          </a:xfrm>
                          <a:prstGeom prst="rect">
                            <a:avLst/>
                          </a:prstGeom>
                        </pic:spPr>
                      </pic:pic>
                    </a:graphicData>
                  </a:graphic>
                </wp:inline>
              </w:drawing>
            </w:r>
          </w:p>
          <w:p w14:paraId="35DECCAF" w14:textId="77777777" w:rsidR="001F6078" w:rsidRPr="00B1749B" w:rsidRDefault="001F6078" w:rsidP="00D47629">
            <w:pPr>
              <w:ind w:firstLine="0"/>
              <w:jc w:val="center"/>
            </w:pPr>
            <w:r>
              <w:t>Message</w:t>
            </w:r>
          </w:p>
        </w:tc>
        <w:tc>
          <w:tcPr>
            <w:tcW w:w="3650" w:type="dxa"/>
            <w:vAlign w:val="center"/>
          </w:tcPr>
          <w:p w14:paraId="3F5F2D9E" w14:textId="77777777" w:rsidR="001F6078" w:rsidRPr="00A21260" w:rsidRDefault="001F6078" w:rsidP="00D47629">
            <w:pPr>
              <w:ind w:firstLine="0"/>
              <w:jc w:val="left"/>
              <w:rPr>
                <w:lang w:val="sv-SE"/>
              </w:rPr>
            </w:pPr>
            <w:r w:rsidRPr="00A21260">
              <w:rPr>
                <w:lang w:val="sv-SE"/>
              </w:rPr>
              <w:t>Pesan atau pemanggilan suatu fungsi dari suatu objek ke objek lainnya</w:t>
            </w:r>
          </w:p>
        </w:tc>
      </w:tr>
      <w:tr w:rsidR="001F6078" w:rsidRPr="00F25B7A" w14:paraId="49C26C62" w14:textId="77777777" w:rsidTr="00D47629">
        <w:tc>
          <w:tcPr>
            <w:tcW w:w="3649" w:type="dxa"/>
          </w:tcPr>
          <w:p w14:paraId="790E1BB9" w14:textId="77777777" w:rsidR="001F6078" w:rsidRDefault="001F6078" w:rsidP="00D47629">
            <w:pPr>
              <w:ind w:firstLine="0"/>
              <w:jc w:val="center"/>
            </w:pPr>
            <w:r w:rsidRPr="008364C1">
              <w:rPr>
                <w:noProof/>
              </w:rPr>
              <w:drawing>
                <wp:inline distT="0" distB="0" distL="0" distR="0" wp14:anchorId="032C5893" wp14:editId="574E9F9F">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76422" cy="552527"/>
                          </a:xfrm>
                          <a:prstGeom prst="rect">
                            <a:avLst/>
                          </a:prstGeom>
                        </pic:spPr>
                      </pic:pic>
                    </a:graphicData>
                  </a:graphic>
                </wp:inline>
              </w:drawing>
            </w:r>
          </w:p>
          <w:p w14:paraId="2D4A73CE" w14:textId="77777777" w:rsidR="001F6078" w:rsidRPr="00B1749B" w:rsidRDefault="001F6078" w:rsidP="00D47629">
            <w:pPr>
              <w:ind w:firstLine="0"/>
              <w:jc w:val="center"/>
            </w:pPr>
            <w:r>
              <w:t>Boundary</w:t>
            </w:r>
          </w:p>
        </w:tc>
        <w:tc>
          <w:tcPr>
            <w:tcW w:w="3650" w:type="dxa"/>
            <w:vAlign w:val="center"/>
          </w:tcPr>
          <w:p w14:paraId="1C497962" w14:textId="77777777" w:rsidR="001F6078" w:rsidRPr="00A21260" w:rsidRDefault="001F6078" w:rsidP="00D47629">
            <w:pPr>
              <w:ind w:firstLine="0"/>
              <w:jc w:val="left"/>
              <w:rPr>
                <w:lang w:val="sv-SE"/>
              </w:rPr>
            </w:pPr>
            <w:r w:rsidRPr="00A21260">
              <w:rPr>
                <w:lang w:val="sv-SE"/>
              </w:rPr>
              <w:t>Digunkan untuk menggambarkan sebuah form</w:t>
            </w:r>
          </w:p>
        </w:tc>
      </w:tr>
      <w:tr w:rsidR="001F6078" w:rsidRPr="00F25B7A" w14:paraId="7A324005" w14:textId="77777777" w:rsidTr="00D47629">
        <w:tc>
          <w:tcPr>
            <w:tcW w:w="3649" w:type="dxa"/>
          </w:tcPr>
          <w:p w14:paraId="42C4C5E4" w14:textId="77777777" w:rsidR="001F6078" w:rsidRDefault="001F6078" w:rsidP="00D47629">
            <w:pPr>
              <w:ind w:firstLine="0"/>
              <w:jc w:val="center"/>
            </w:pPr>
            <w:r w:rsidRPr="008364C1">
              <w:rPr>
                <w:noProof/>
              </w:rPr>
              <w:lastRenderedPageBreak/>
              <w:drawing>
                <wp:inline distT="0" distB="0" distL="0" distR="0" wp14:anchorId="7E4E74A5" wp14:editId="22DDE5A3">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2053" cy="543001"/>
                          </a:xfrm>
                          <a:prstGeom prst="rect">
                            <a:avLst/>
                          </a:prstGeom>
                        </pic:spPr>
                      </pic:pic>
                    </a:graphicData>
                  </a:graphic>
                </wp:inline>
              </w:drawing>
            </w:r>
          </w:p>
          <w:p w14:paraId="11E890F3" w14:textId="77777777" w:rsidR="001F6078" w:rsidRPr="00B1749B" w:rsidRDefault="001F6078" w:rsidP="00D47629">
            <w:pPr>
              <w:ind w:firstLine="0"/>
              <w:jc w:val="center"/>
            </w:pPr>
            <w:r>
              <w:t>Controll Class</w:t>
            </w:r>
          </w:p>
        </w:tc>
        <w:tc>
          <w:tcPr>
            <w:tcW w:w="3650" w:type="dxa"/>
            <w:vAlign w:val="center"/>
          </w:tcPr>
          <w:p w14:paraId="220D7AF1" w14:textId="77777777" w:rsidR="001F6078" w:rsidRPr="00A21260" w:rsidRDefault="001F6078" w:rsidP="00D47629">
            <w:pPr>
              <w:ind w:firstLine="0"/>
              <w:jc w:val="left"/>
              <w:rPr>
                <w:lang w:val="sv-SE"/>
              </w:rPr>
            </w:pPr>
            <w:r w:rsidRPr="00A21260">
              <w:rPr>
                <w:lang w:val="sv-SE"/>
              </w:rPr>
              <w:t>Digambarkan untuk menghubungkan boundary dengan tabel</w:t>
            </w:r>
          </w:p>
        </w:tc>
      </w:tr>
      <w:tr w:rsidR="001F6078" w:rsidRPr="00F25B7A" w14:paraId="0F2995FB" w14:textId="77777777" w:rsidTr="00D47629">
        <w:tc>
          <w:tcPr>
            <w:tcW w:w="3649" w:type="dxa"/>
          </w:tcPr>
          <w:p w14:paraId="74CF032A" w14:textId="77777777" w:rsidR="001F6078" w:rsidRDefault="001F6078" w:rsidP="00D47629">
            <w:pPr>
              <w:ind w:firstLine="0"/>
              <w:jc w:val="center"/>
            </w:pPr>
            <w:r w:rsidRPr="008364C1">
              <w:rPr>
                <w:noProof/>
              </w:rPr>
              <w:drawing>
                <wp:inline distT="0" distB="0" distL="0" distR="0" wp14:anchorId="35BF7642" wp14:editId="0D2885DD">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04948" cy="590632"/>
                          </a:xfrm>
                          <a:prstGeom prst="rect">
                            <a:avLst/>
                          </a:prstGeom>
                        </pic:spPr>
                      </pic:pic>
                    </a:graphicData>
                  </a:graphic>
                </wp:inline>
              </w:drawing>
            </w:r>
          </w:p>
          <w:p w14:paraId="44B94C22" w14:textId="77777777" w:rsidR="001F6078" w:rsidRPr="008364C1" w:rsidRDefault="001F6078" w:rsidP="00D47629">
            <w:pPr>
              <w:ind w:firstLine="0"/>
              <w:jc w:val="center"/>
            </w:pPr>
            <w:r>
              <w:t>Entity Class</w:t>
            </w:r>
          </w:p>
        </w:tc>
        <w:tc>
          <w:tcPr>
            <w:tcW w:w="3650" w:type="dxa"/>
            <w:vAlign w:val="center"/>
          </w:tcPr>
          <w:p w14:paraId="13AA8128" w14:textId="77777777" w:rsidR="001F6078" w:rsidRPr="00A21260" w:rsidRDefault="001F6078" w:rsidP="00D47629">
            <w:pPr>
              <w:ind w:firstLine="0"/>
              <w:jc w:val="left"/>
              <w:rPr>
                <w:lang w:val="sv-SE"/>
              </w:rPr>
            </w:pPr>
            <w:r w:rsidRPr="00A21260">
              <w:rPr>
                <w:lang w:val="sv-SE"/>
              </w:rPr>
              <w:t>Menggambarkan hubungan kegiatan yang dilakukan</w:t>
            </w:r>
          </w:p>
        </w:tc>
      </w:tr>
    </w:tbl>
    <w:p w14:paraId="54A78D96" w14:textId="77777777" w:rsidR="001F6078" w:rsidRPr="00A21260" w:rsidRDefault="001F6078" w:rsidP="001F6078">
      <w:pPr>
        <w:rPr>
          <w:lang w:val="sv-SE"/>
        </w:rPr>
      </w:pPr>
    </w:p>
    <w:p w14:paraId="129F4944" w14:textId="1063181B" w:rsidR="00A121E2" w:rsidRDefault="00A121E2" w:rsidP="00A121E2">
      <w:pPr>
        <w:pStyle w:val="Heading21"/>
        <w:rPr>
          <w:i/>
          <w:iCs/>
        </w:rPr>
      </w:pPr>
      <w:r w:rsidRPr="0094189A">
        <w:rPr>
          <w:i/>
          <w:iCs/>
        </w:rPr>
        <w:t>Black Box Testing</w:t>
      </w:r>
    </w:p>
    <w:p w14:paraId="44A07A95" w14:textId="5B8B7780" w:rsidR="00641438" w:rsidRPr="00A21260" w:rsidRDefault="00641438" w:rsidP="00641438">
      <w:pPr>
        <w:rPr>
          <w:lang w:val="sv-SE"/>
        </w:rPr>
      </w:pPr>
      <w:r w:rsidRPr="00A21260">
        <w:rPr>
          <w:lang w:val="sv-SE"/>
        </w:rPr>
        <w:t xml:space="preserve">Black box Testing adalah teknik pengujian perangkat lunak yang fokus pada fungsi atau pengujian fungsional aplikasi tanpa memeriksa secara langsung struktur internal atau kinerja aplikasi. Metode pengujian ini dapat diterapkan pada berbagai tingkat pengujian perangkat lunak, seperti pengujian unit, integrasi, sistem, dan penerimaan </w:t>
      </w:r>
      <w:r>
        <w:fldChar w:fldCharType="begin" w:fldLock="1"/>
      </w:r>
      <w:r w:rsidRPr="00A21260">
        <w:rPr>
          <w:lang w:val="sv-SE"/>
        </w:rPr>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A21260">
        <w:rPr>
          <w:noProof/>
          <w:lang w:val="sv-SE"/>
        </w:rPr>
        <w:t>(Fahrezi et al., 2022)</w:t>
      </w:r>
      <w:r>
        <w:fldChar w:fldCharType="end"/>
      </w:r>
      <w:r w:rsidRPr="00A21260">
        <w:rPr>
          <w:lang w:val="sv-SE"/>
        </w:rPr>
        <w:t>.</w:t>
      </w:r>
    </w:p>
    <w:p w14:paraId="192684CB" w14:textId="77777777" w:rsidR="005144A7" w:rsidRPr="00A21260" w:rsidRDefault="005144A7">
      <w:pPr>
        <w:spacing w:before="0" w:after="160" w:line="259" w:lineRule="auto"/>
        <w:ind w:firstLine="0"/>
        <w:jc w:val="left"/>
        <w:rPr>
          <w:rFonts w:eastAsiaTheme="majorEastAsia" w:cstheme="majorBidi"/>
          <w:b/>
          <w:color w:val="000000" w:themeColor="text1"/>
          <w:sz w:val="28"/>
          <w:szCs w:val="32"/>
          <w:lang w:val="sv-SE"/>
        </w:rPr>
      </w:pPr>
      <w:r w:rsidRPr="00A21260">
        <w:rPr>
          <w:lang w:val="sv-SE"/>
        </w:rPr>
        <w:br w:type="page"/>
      </w:r>
    </w:p>
    <w:p w14:paraId="15DE5283" w14:textId="53F16031" w:rsidR="000C737B" w:rsidRDefault="000C737B" w:rsidP="000C737B">
      <w:pPr>
        <w:pStyle w:val="Heading1"/>
      </w:pPr>
      <w:r w:rsidRPr="00A21260">
        <w:rPr>
          <w:lang w:val="sv-SE"/>
        </w:rPr>
        <w:lastRenderedPageBreak/>
        <w:br/>
      </w:r>
      <w:r>
        <w:t>PENGUMPULAN DAN PENGOLAHAN DATA</w:t>
      </w:r>
    </w:p>
    <w:p w14:paraId="6E0411CA" w14:textId="2D2B51FE" w:rsidR="00641438" w:rsidRDefault="00641438" w:rsidP="00641438"/>
    <w:p w14:paraId="71F54E6B" w14:textId="68EEB50A" w:rsidR="00641438" w:rsidRDefault="00641438" w:rsidP="00BB2C88">
      <w:pPr>
        <w:pStyle w:val="Heading21"/>
      </w:pPr>
      <w:r>
        <w:t>Kerangka Pelaksanaan</w:t>
      </w:r>
    </w:p>
    <w:p w14:paraId="2046B48A" w14:textId="77777777" w:rsidR="000A3138" w:rsidRPr="00A21260" w:rsidRDefault="000A3138" w:rsidP="000A3138">
      <w:pPr>
        <w:rPr>
          <w:lang w:val="sv-SE"/>
        </w:rPr>
      </w:pPr>
      <w:r w:rsidRPr="00A21260">
        <w:rPr>
          <w:lang w:val="sv-SE"/>
        </w:rPr>
        <w:t>Kerangka pelaksanaan kerja praktek berdasarkan kegiatan yang dijalankan oleh penulis secara garis besar yaitu:</w:t>
      </w:r>
    </w:p>
    <w:p w14:paraId="7B6F705B" w14:textId="61DBF1A1" w:rsidR="000A3138" w:rsidRPr="000A3138" w:rsidRDefault="000A3138" w:rsidP="000A3138">
      <w:pPr>
        <w:keepNext/>
        <w:spacing w:before="0" w:after="200" w:line="240" w:lineRule="auto"/>
        <w:ind w:firstLine="576"/>
        <w:jc w:val="center"/>
        <w:rPr>
          <w:b/>
          <w:iCs/>
          <w:szCs w:val="18"/>
        </w:rPr>
      </w:pPr>
      <w:r w:rsidRPr="000A3138">
        <w:rPr>
          <w:b/>
          <w:iCs/>
          <w:szCs w:val="18"/>
        </w:rPr>
        <w:t xml:space="preserve">Tabel 4. </w:t>
      </w:r>
      <w:r w:rsidR="00FB7456">
        <w:rPr>
          <w:b/>
          <w:iCs/>
          <w:szCs w:val="18"/>
        </w:rPr>
        <w:fldChar w:fldCharType="begin"/>
      </w:r>
      <w:r w:rsidR="00FB7456">
        <w:rPr>
          <w:b/>
          <w:iCs/>
          <w:szCs w:val="18"/>
        </w:rPr>
        <w:instrText xml:space="preserve"> SEQ Tabel_4. \* ARABIC </w:instrText>
      </w:r>
      <w:r w:rsidR="00FB7456">
        <w:rPr>
          <w:b/>
          <w:iCs/>
          <w:szCs w:val="18"/>
        </w:rPr>
        <w:fldChar w:fldCharType="separate"/>
      </w:r>
      <w:r w:rsidR="003A4866">
        <w:rPr>
          <w:b/>
          <w:iCs/>
          <w:noProof/>
          <w:szCs w:val="18"/>
        </w:rPr>
        <w:t>1</w:t>
      </w:r>
      <w:r w:rsidR="00FB7456">
        <w:rPr>
          <w:b/>
          <w:iCs/>
          <w:szCs w:val="18"/>
        </w:rPr>
        <w:fldChar w:fldCharType="end"/>
      </w:r>
      <w:r w:rsidRPr="000A3138">
        <w:rPr>
          <w:b/>
          <w:iCs/>
          <w:szCs w:val="18"/>
        </w:rPr>
        <w:t xml:space="preserve"> Jadwal Pelaksanaan Kerja Praktek</w:t>
      </w:r>
    </w:p>
    <w:tbl>
      <w:tblPr>
        <w:tblStyle w:val="TableGrid"/>
        <w:tblW w:w="5000" w:type="pct"/>
        <w:tblLook w:val="04A0" w:firstRow="1" w:lastRow="0" w:firstColumn="1" w:lastColumn="0" w:noHBand="0" w:noVBand="1"/>
      </w:tblPr>
      <w:tblGrid>
        <w:gridCol w:w="584"/>
        <w:gridCol w:w="1731"/>
        <w:gridCol w:w="679"/>
        <w:gridCol w:w="618"/>
        <w:gridCol w:w="456"/>
        <w:gridCol w:w="380"/>
        <w:gridCol w:w="380"/>
        <w:gridCol w:w="382"/>
        <w:gridCol w:w="380"/>
        <w:gridCol w:w="380"/>
        <w:gridCol w:w="382"/>
        <w:gridCol w:w="385"/>
        <w:gridCol w:w="382"/>
        <w:gridCol w:w="382"/>
        <w:gridCol w:w="382"/>
        <w:gridCol w:w="378"/>
      </w:tblGrid>
      <w:tr w:rsidR="000A3138" w:rsidRPr="000A3138" w14:paraId="429F11C6" w14:textId="77777777" w:rsidTr="00D47629">
        <w:tc>
          <w:tcPr>
            <w:tcW w:w="354" w:type="pct"/>
            <w:vMerge w:val="restart"/>
            <w:vAlign w:val="center"/>
          </w:tcPr>
          <w:p w14:paraId="7D3642A0" w14:textId="77777777" w:rsidR="000A3138" w:rsidRPr="000A3138" w:rsidRDefault="000A3138" w:rsidP="000A3138">
            <w:pPr>
              <w:spacing w:line="240" w:lineRule="auto"/>
              <w:ind w:firstLine="0"/>
              <w:jc w:val="center"/>
            </w:pPr>
            <w:r w:rsidRPr="000A3138">
              <w:t>No</w:t>
            </w:r>
          </w:p>
        </w:tc>
        <w:tc>
          <w:tcPr>
            <w:tcW w:w="1048" w:type="pct"/>
            <w:vMerge w:val="restart"/>
            <w:vAlign w:val="center"/>
          </w:tcPr>
          <w:p w14:paraId="25A6DFCD" w14:textId="77777777" w:rsidR="000A3138" w:rsidRPr="000A3138" w:rsidRDefault="000A3138" w:rsidP="000A3138">
            <w:pPr>
              <w:spacing w:line="240" w:lineRule="auto"/>
              <w:ind w:firstLine="0"/>
              <w:jc w:val="center"/>
            </w:pPr>
            <w:r w:rsidRPr="000A3138">
              <w:t>Kegiatan</w:t>
            </w:r>
          </w:p>
        </w:tc>
        <w:tc>
          <w:tcPr>
            <w:tcW w:w="784" w:type="pct"/>
            <w:gridSpan w:val="2"/>
            <w:vAlign w:val="center"/>
          </w:tcPr>
          <w:p w14:paraId="0DE46FB3" w14:textId="77777777" w:rsidR="000A3138" w:rsidRPr="000A3138" w:rsidRDefault="000A3138" w:rsidP="000A3138">
            <w:pPr>
              <w:spacing w:line="240" w:lineRule="auto"/>
              <w:ind w:firstLine="0"/>
              <w:jc w:val="center"/>
            </w:pPr>
            <w:r w:rsidRPr="000A3138">
              <w:t>September</w:t>
            </w:r>
          </w:p>
        </w:tc>
        <w:tc>
          <w:tcPr>
            <w:tcW w:w="967" w:type="pct"/>
            <w:gridSpan w:val="4"/>
            <w:vAlign w:val="center"/>
          </w:tcPr>
          <w:p w14:paraId="0F9DF0A9" w14:textId="77777777" w:rsidR="000A3138" w:rsidRPr="000A3138" w:rsidRDefault="000A3138" w:rsidP="000A3138">
            <w:pPr>
              <w:spacing w:line="240" w:lineRule="auto"/>
              <w:ind w:firstLine="0"/>
              <w:jc w:val="center"/>
            </w:pPr>
            <w:r w:rsidRPr="000A3138">
              <w:t>Oktober</w:t>
            </w:r>
          </w:p>
        </w:tc>
        <w:tc>
          <w:tcPr>
            <w:tcW w:w="924" w:type="pct"/>
            <w:gridSpan w:val="4"/>
            <w:vAlign w:val="center"/>
          </w:tcPr>
          <w:p w14:paraId="39263393" w14:textId="77777777" w:rsidR="000A3138" w:rsidRPr="000A3138" w:rsidRDefault="000A3138" w:rsidP="000A3138">
            <w:pPr>
              <w:spacing w:line="240" w:lineRule="auto"/>
              <w:ind w:firstLine="0"/>
              <w:jc w:val="center"/>
            </w:pPr>
            <w:r w:rsidRPr="000A3138">
              <w:t>November</w:t>
            </w:r>
          </w:p>
        </w:tc>
        <w:tc>
          <w:tcPr>
            <w:tcW w:w="923" w:type="pct"/>
            <w:gridSpan w:val="4"/>
            <w:vAlign w:val="center"/>
          </w:tcPr>
          <w:p w14:paraId="09956061" w14:textId="77777777" w:rsidR="000A3138" w:rsidRPr="000A3138" w:rsidRDefault="000A3138" w:rsidP="000A3138">
            <w:pPr>
              <w:spacing w:line="240" w:lineRule="auto"/>
              <w:ind w:firstLine="0"/>
              <w:jc w:val="center"/>
            </w:pPr>
            <w:r w:rsidRPr="000A3138">
              <w:t>Desember</w:t>
            </w:r>
          </w:p>
        </w:tc>
      </w:tr>
      <w:tr w:rsidR="000A3138" w:rsidRPr="000A3138" w14:paraId="7BC30C63" w14:textId="77777777" w:rsidTr="00D47629">
        <w:tc>
          <w:tcPr>
            <w:tcW w:w="354" w:type="pct"/>
            <w:vMerge/>
          </w:tcPr>
          <w:p w14:paraId="6B79BD08" w14:textId="77777777" w:rsidR="000A3138" w:rsidRPr="000A3138" w:rsidRDefault="000A3138" w:rsidP="000A3138">
            <w:pPr>
              <w:spacing w:line="240" w:lineRule="auto"/>
              <w:ind w:firstLine="0"/>
            </w:pPr>
          </w:p>
        </w:tc>
        <w:tc>
          <w:tcPr>
            <w:tcW w:w="1048" w:type="pct"/>
            <w:vMerge/>
          </w:tcPr>
          <w:p w14:paraId="3855CF85" w14:textId="77777777" w:rsidR="000A3138" w:rsidRPr="000A3138" w:rsidRDefault="000A3138" w:rsidP="000A3138">
            <w:pPr>
              <w:spacing w:line="240" w:lineRule="auto"/>
              <w:ind w:firstLine="0"/>
            </w:pPr>
          </w:p>
        </w:tc>
        <w:tc>
          <w:tcPr>
            <w:tcW w:w="411" w:type="pct"/>
            <w:vAlign w:val="center"/>
          </w:tcPr>
          <w:p w14:paraId="4F0705A5" w14:textId="77777777" w:rsidR="000A3138" w:rsidRPr="000A3138" w:rsidRDefault="000A3138" w:rsidP="000A3138">
            <w:pPr>
              <w:spacing w:line="240" w:lineRule="auto"/>
              <w:ind w:firstLine="0"/>
              <w:jc w:val="center"/>
            </w:pPr>
            <w:r w:rsidRPr="000A3138">
              <w:t>3</w:t>
            </w:r>
          </w:p>
        </w:tc>
        <w:tc>
          <w:tcPr>
            <w:tcW w:w="374" w:type="pct"/>
            <w:vAlign w:val="center"/>
          </w:tcPr>
          <w:p w14:paraId="5B706D19" w14:textId="77777777" w:rsidR="000A3138" w:rsidRPr="000A3138" w:rsidRDefault="000A3138" w:rsidP="000A3138">
            <w:pPr>
              <w:spacing w:line="240" w:lineRule="auto"/>
              <w:ind w:firstLine="0"/>
              <w:jc w:val="center"/>
            </w:pPr>
            <w:r w:rsidRPr="000A3138">
              <w:t>4</w:t>
            </w:r>
          </w:p>
        </w:tc>
        <w:tc>
          <w:tcPr>
            <w:tcW w:w="276" w:type="pct"/>
            <w:vAlign w:val="center"/>
          </w:tcPr>
          <w:p w14:paraId="03162FFA" w14:textId="77777777" w:rsidR="000A3138" w:rsidRPr="000A3138" w:rsidRDefault="000A3138" w:rsidP="000A3138">
            <w:pPr>
              <w:spacing w:line="240" w:lineRule="auto"/>
              <w:ind w:firstLine="0"/>
              <w:jc w:val="center"/>
            </w:pPr>
            <w:r w:rsidRPr="000A3138">
              <w:t>1</w:t>
            </w:r>
          </w:p>
        </w:tc>
        <w:tc>
          <w:tcPr>
            <w:tcW w:w="230" w:type="pct"/>
            <w:vAlign w:val="center"/>
          </w:tcPr>
          <w:p w14:paraId="053B3FC6" w14:textId="77777777" w:rsidR="000A3138" w:rsidRPr="000A3138" w:rsidRDefault="000A3138" w:rsidP="000A3138">
            <w:pPr>
              <w:spacing w:line="240" w:lineRule="auto"/>
              <w:ind w:firstLine="0"/>
              <w:jc w:val="center"/>
            </w:pPr>
            <w:r w:rsidRPr="000A3138">
              <w:t>2</w:t>
            </w:r>
          </w:p>
        </w:tc>
        <w:tc>
          <w:tcPr>
            <w:tcW w:w="230" w:type="pct"/>
            <w:vAlign w:val="center"/>
          </w:tcPr>
          <w:p w14:paraId="4D0A3A04" w14:textId="77777777" w:rsidR="000A3138" w:rsidRPr="000A3138" w:rsidRDefault="000A3138" w:rsidP="000A3138">
            <w:pPr>
              <w:spacing w:line="240" w:lineRule="auto"/>
              <w:ind w:firstLine="0"/>
              <w:jc w:val="center"/>
            </w:pPr>
            <w:r w:rsidRPr="000A3138">
              <w:t>3</w:t>
            </w:r>
          </w:p>
        </w:tc>
        <w:tc>
          <w:tcPr>
            <w:tcW w:w="230" w:type="pct"/>
            <w:vAlign w:val="center"/>
          </w:tcPr>
          <w:p w14:paraId="1C6086EF" w14:textId="77777777" w:rsidR="000A3138" w:rsidRPr="000A3138" w:rsidRDefault="000A3138" w:rsidP="000A3138">
            <w:pPr>
              <w:spacing w:line="240" w:lineRule="auto"/>
              <w:ind w:firstLine="0"/>
              <w:jc w:val="center"/>
            </w:pPr>
            <w:r w:rsidRPr="000A3138">
              <w:t>4</w:t>
            </w:r>
          </w:p>
        </w:tc>
        <w:tc>
          <w:tcPr>
            <w:tcW w:w="230" w:type="pct"/>
            <w:vAlign w:val="center"/>
          </w:tcPr>
          <w:p w14:paraId="3E254110" w14:textId="77777777" w:rsidR="000A3138" w:rsidRPr="000A3138" w:rsidRDefault="000A3138" w:rsidP="000A3138">
            <w:pPr>
              <w:spacing w:line="240" w:lineRule="auto"/>
              <w:ind w:firstLine="0"/>
              <w:jc w:val="center"/>
            </w:pPr>
            <w:r w:rsidRPr="000A3138">
              <w:t>1</w:t>
            </w:r>
          </w:p>
        </w:tc>
        <w:tc>
          <w:tcPr>
            <w:tcW w:w="230" w:type="pct"/>
            <w:vAlign w:val="center"/>
          </w:tcPr>
          <w:p w14:paraId="363DCC2B" w14:textId="77777777" w:rsidR="000A3138" w:rsidRPr="000A3138" w:rsidRDefault="000A3138" w:rsidP="000A3138">
            <w:pPr>
              <w:spacing w:line="240" w:lineRule="auto"/>
              <w:ind w:firstLine="0"/>
              <w:jc w:val="center"/>
            </w:pPr>
            <w:r w:rsidRPr="000A3138">
              <w:t>2</w:t>
            </w:r>
          </w:p>
        </w:tc>
        <w:tc>
          <w:tcPr>
            <w:tcW w:w="231" w:type="pct"/>
            <w:vAlign w:val="center"/>
          </w:tcPr>
          <w:p w14:paraId="7BCE60CA" w14:textId="77777777" w:rsidR="000A3138" w:rsidRPr="000A3138" w:rsidRDefault="000A3138" w:rsidP="000A3138">
            <w:pPr>
              <w:spacing w:line="240" w:lineRule="auto"/>
              <w:ind w:firstLine="0"/>
              <w:jc w:val="center"/>
            </w:pPr>
            <w:r w:rsidRPr="000A3138">
              <w:t>3</w:t>
            </w:r>
          </w:p>
        </w:tc>
        <w:tc>
          <w:tcPr>
            <w:tcW w:w="233" w:type="pct"/>
            <w:vAlign w:val="center"/>
          </w:tcPr>
          <w:p w14:paraId="3764170D" w14:textId="77777777" w:rsidR="000A3138" w:rsidRPr="000A3138" w:rsidRDefault="000A3138" w:rsidP="000A3138">
            <w:pPr>
              <w:spacing w:line="240" w:lineRule="auto"/>
              <w:ind w:firstLine="0"/>
              <w:jc w:val="center"/>
            </w:pPr>
            <w:r w:rsidRPr="000A3138">
              <w:t>4</w:t>
            </w:r>
          </w:p>
        </w:tc>
        <w:tc>
          <w:tcPr>
            <w:tcW w:w="231" w:type="pct"/>
            <w:vAlign w:val="center"/>
          </w:tcPr>
          <w:p w14:paraId="15D51655" w14:textId="77777777" w:rsidR="000A3138" w:rsidRPr="000A3138" w:rsidRDefault="000A3138" w:rsidP="000A3138">
            <w:pPr>
              <w:spacing w:line="240" w:lineRule="auto"/>
              <w:ind w:firstLine="0"/>
              <w:jc w:val="center"/>
            </w:pPr>
            <w:r w:rsidRPr="000A3138">
              <w:t>1</w:t>
            </w:r>
          </w:p>
        </w:tc>
        <w:tc>
          <w:tcPr>
            <w:tcW w:w="231" w:type="pct"/>
            <w:vAlign w:val="center"/>
          </w:tcPr>
          <w:p w14:paraId="2AC66EBB" w14:textId="77777777" w:rsidR="000A3138" w:rsidRPr="000A3138" w:rsidRDefault="000A3138" w:rsidP="000A3138">
            <w:pPr>
              <w:spacing w:line="240" w:lineRule="auto"/>
              <w:ind w:firstLine="0"/>
              <w:jc w:val="center"/>
            </w:pPr>
            <w:r w:rsidRPr="000A3138">
              <w:t>2</w:t>
            </w:r>
          </w:p>
        </w:tc>
        <w:tc>
          <w:tcPr>
            <w:tcW w:w="231" w:type="pct"/>
            <w:vAlign w:val="center"/>
          </w:tcPr>
          <w:p w14:paraId="1992CA16" w14:textId="77777777" w:rsidR="000A3138" w:rsidRPr="000A3138" w:rsidRDefault="000A3138" w:rsidP="000A3138">
            <w:pPr>
              <w:spacing w:line="240" w:lineRule="auto"/>
              <w:ind w:firstLine="0"/>
              <w:jc w:val="center"/>
            </w:pPr>
            <w:r w:rsidRPr="000A3138">
              <w:t>3</w:t>
            </w:r>
          </w:p>
        </w:tc>
        <w:tc>
          <w:tcPr>
            <w:tcW w:w="230" w:type="pct"/>
            <w:vAlign w:val="center"/>
          </w:tcPr>
          <w:p w14:paraId="2F5F72C7" w14:textId="77777777" w:rsidR="000A3138" w:rsidRPr="000A3138" w:rsidRDefault="000A3138" w:rsidP="000A3138">
            <w:pPr>
              <w:spacing w:line="240" w:lineRule="auto"/>
              <w:ind w:firstLine="0"/>
              <w:jc w:val="center"/>
            </w:pPr>
            <w:r w:rsidRPr="000A3138">
              <w:t>4</w:t>
            </w:r>
          </w:p>
        </w:tc>
      </w:tr>
      <w:tr w:rsidR="000A3138" w:rsidRPr="000A3138" w14:paraId="79B91FF9" w14:textId="77777777" w:rsidTr="000A3138">
        <w:tc>
          <w:tcPr>
            <w:tcW w:w="354" w:type="pct"/>
            <w:vAlign w:val="center"/>
          </w:tcPr>
          <w:p w14:paraId="04BF38D7" w14:textId="77777777" w:rsidR="000A3138" w:rsidRPr="000A3138" w:rsidRDefault="000A3138" w:rsidP="000A3138">
            <w:pPr>
              <w:spacing w:line="240" w:lineRule="auto"/>
              <w:ind w:firstLine="0"/>
              <w:jc w:val="center"/>
            </w:pPr>
            <w:r w:rsidRPr="000A3138">
              <w:t>1</w:t>
            </w:r>
          </w:p>
        </w:tc>
        <w:tc>
          <w:tcPr>
            <w:tcW w:w="1048" w:type="pct"/>
          </w:tcPr>
          <w:p w14:paraId="36F441C9" w14:textId="77777777" w:rsidR="000A3138" w:rsidRPr="000A3138" w:rsidRDefault="000A3138" w:rsidP="000A3138">
            <w:pPr>
              <w:spacing w:line="240" w:lineRule="auto"/>
              <w:ind w:firstLine="0"/>
            </w:pPr>
            <w:r w:rsidRPr="000A3138">
              <w:t>Komunikasi</w:t>
            </w:r>
          </w:p>
        </w:tc>
        <w:tc>
          <w:tcPr>
            <w:tcW w:w="411" w:type="pct"/>
            <w:shd w:val="clear" w:color="auto" w:fill="EAF1DD"/>
            <w:vAlign w:val="center"/>
          </w:tcPr>
          <w:p w14:paraId="538C7FE7" w14:textId="77777777" w:rsidR="000A3138" w:rsidRPr="000A3138" w:rsidRDefault="000A3138" w:rsidP="000A3138">
            <w:pPr>
              <w:spacing w:line="240" w:lineRule="auto"/>
              <w:ind w:firstLine="0"/>
              <w:jc w:val="center"/>
            </w:pPr>
          </w:p>
        </w:tc>
        <w:tc>
          <w:tcPr>
            <w:tcW w:w="374" w:type="pct"/>
            <w:shd w:val="clear" w:color="auto" w:fill="EAF1DD"/>
            <w:vAlign w:val="center"/>
          </w:tcPr>
          <w:p w14:paraId="5013B07C" w14:textId="77777777" w:rsidR="000A3138" w:rsidRPr="000A3138" w:rsidRDefault="000A3138" w:rsidP="000A3138">
            <w:pPr>
              <w:spacing w:line="240" w:lineRule="auto"/>
              <w:ind w:firstLine="0"/>
              <w:jc w:val="center"/>
            </w:pPr>
          </w:p>
        </w:tc>
        <w:tc>
          <w:tcPr>
            <w:tcW w:w="276" w:type="pct"/>
            <w:vAlign w:val="center"/>
          </w:tcPr>
          <w:p w14:paraId="1E6670A5" w14:textId="77777777" w:rsidR="000A3138" w:rsidRPr="000A3138" w:rsidRDefault="000A3138" w:rsidP="000A3138">
            <w:pPr>
              <w:spacing w:line="240" w:lineRule="auto"/>
              <w:ind w:firstLine="0"/>
              <w:jc w:val="center"/>
            </w:pPr>
          </w:p>
        </w:tc>
        <w:tc>
          <w:tcPr>
            <w:tcW w:w="230" w:type="pct"/>
            <w:vAlign w:val="center"/>
          </w:tcPr>
          <w:p w14:paraId="5AFC3D7C" w14:textId="77777777" w:rsidR="000A3138" w:rsidRPr="000A3138" w:rsidRDefault="000A3138" w:rsidP="000A3138">
            <w:pPr>
              <w:spacing w:line="240" w:lineRule="auto"/>
              <w:ind w:firstLine="0"/>
              <w:jc w:val="center"/>
            </w:pPr>
          </w:p>
        </w:tc>
        <w:tc>
          <w:tcPr>
            <w:tcW w:w="230" w:type="pct"/>
            <w:vAlign w:val="center"/>
          </w:tcPr>
          <w:p w14:paraId="19CFAC32" w14:textId="77777777" w:rsidR="000A3138" w:rsidRPr="000A3138" w:rsidRDefault="000A3138" w:rsidP="000A3138">
            <w:pPr>
              <w:spacing w:line="240" w:lineRule="auto"/>
              <w:ind w:firstLine="0"/>
              <w:jc w:val="center"/>
            </w:pPr>
          </w:p>
        </w:tc>
        <w:tc>
          <w:tcPr>
            <w:tcW w:w="230" w:type="pct"/>
            <w:vAlign w:val="center"/>
          </w:tcPr>
          <w:p w14:paraId="4F0DAE17" w14:textId="77777777" w:rsidR="000A3138" w:rsidRPr="000A3138" w:rsidRDefault="000A3138" w:rsidP="000A3138">
            <w:pPr>
              <w:spacing w:line="240" w:lineRule="auto"/>
              <w:ind w:firstLine="0"/>
              <w:jc w:val="center"/>
            </w:pPr>
          </w:p>
        </w:tc>
        <w:tc>
          <w:tcPr>
            <w:tcW w:w="230" w:type="pct"/>
            <w:vAlign w:val="center"/>
          </w:tcPr>
          <w:p w14:paraId="5ADC7D79" w14:textId="77777777" w:rsidR="000A3138" w:rsidRPr="000A3138" w:rsidRDefault="000A3138" w:rsidP="000A3138">
            <w:pPr>
              <w:spacing w:line="240" w:lineRule="auto"/>
              <w:ind w:firstLine="0"/>
              <w:jc w:val="center"/>
            </w:pPr>
          </w:p>
        </w:tc>
        <w:tc>
          <w:tcPr>
            <w:tcW w:w="230" w:type="pct"/>
            <w:vAlign w:val="center"/>
          </w:tcPr>
          <w:p w14:paraId="57C671FB" w14:textId="77777777" w:rsidR="000A3138" w:rsidRPr="000A3138" w:rsidRDefault="000A3138" w:rsidP="000A3138">
            <w:pPr>
              <w:spacing w:line="240" w:lineRule="auto"/>
              <w:ind w:firstLine="0"/>
              <w:jc w:val="center"/>
            </w:pPr>
          </w:p>
        </w:tc>
        <w:tc>
          <w:tcPr>
            <w:tcW w:w="231" w:type="pct"/>
            <w:vAlign w:val="center"/>
          </w:tcPr>
          <w:p w14:paraId="730FA104" w14:textId="77777777" w:rsidR="000A3138" w:rsidRPr="000A3138" w:rsidRDefault="000A3138" w:rsidP="000A3138">
            <w:pPr>
              <w:spacing w:line="240" w:lineRule="auto"/>
              <w:ind w:firstLine="0"/>
              <w:jc w:val="center"/>
            </w:pPr>
          </w:p>
        </w:tc>
        <w:tc>
          <w:tcPr>
            <w:tcW w:w="233" w:type="pct"/>
            <w:vAlign w:val="center"/>
          </w:tcPr>
          <w:p w14:paraId="39A119CE" w14:textId="77777777" w:rsidR="000A3138" w:rsidRPr="000A3138" w:rsidRDefault="000A3138" w:rsidP="000A3138">
            <w:pPr>
              <w:spacing w:line="240" w:lineRule="auto"/>
              <w:ind w:firstLine="0"/>
              <w:jc w:val="center"/>
            </w:pPr>
          </w:p>
        </w:tc>
        <w:tc>
          <w:tcPr>
            <w:tcW w:w="231" w:type="pct"/>
            <w:vAlign w:val="center"/>
          </w:tcPr>
          <w:p w14:paraId="7467B758" w14:textId="77777777" w:rsidR="000A3138" w:rsidRPr="000A3138" w:rsidRDefault="000A3138" w:rsidP="000A3138">
            <w:pPr>
              <w:spacing w:line="240" w:lineRule="auto"/>
              <w:ind w:firstLine="0"/>
              <w:jc w:val="center"/>
            </w:pPr>
          </w:p>
        </w:tc>
        <w:tc>
          <w:tcPr>
            <w:tcW w:w="231" w:type="pct"/>
            <w:vAlign w:val="center"/>
          </w:tcPr>
          <w:p w14:paraId="49F19E0F" w14:textId="77777777" w:rsidR="000A3138" w:rsidRPr="000A3138" w:rsidRDefault="000A3138" w:rsidP="000A3138">
            <w:pPr>
              <w:spacing w:line="240" w:lineRule="auto"/>
              <w:ind w:firstLine="0"/>
              <w:jc w:val="center"/>
            </w:pPr>
          </w:p>
        </w:tc>
        <w:tc>
          <w:tcPr>
            <w:tcW w:w="231" w:type="pct"/>
            <w:vAlign w:val="center"/>
          </w:tcPr>
          <w:p w14:paraId="55497F4A" w14:textId="77777777" w:rsidR="000A3138" w:rsidRPr="000A3138" w:rsidRDefault="000A3138" w:rsidP="000A3138">
            <w:pPr>
              <w:spacing w:line="240" w:lineRule="auto"/>
              <w:ind w:firstLine="0"/>
              <w:jc w:val="center"/>
            </w:pPr>
          </w:p>
        </w:tc>
        <w:tc>
          <w:tcPr>
            <w:tcW w:w="230" w:type="pct"/>
            <w:vAlign w:val="center"/>
          </w:tcPr>
          <w:p w14:paraId="7FA50B8D" w14:textId="77777777" w:rsidR="000A3138" w:rsidRPr="000A3138" w:rsidRDefault="000A3138" w:rsidP="000A3138">
            <w:pPr>
              <w:spacing w:line="240" w:lineRule="auto"/>
              <w:ind w:firstLine="0"/>
              <w:jc w:val="center"/>
            </w:pPr>
          </w:p>
        </w:tc>
      </w:tr>
      <w:tr w:rsidR="000A3138" w:rsidRPr="000A3138" w14:paraId="5EBD7B65" w14:textId="77777777" w:rsidTr="000A3138">
        <w:tc>
          <w:tcPr>
            <w:tcW w:w="354" w:type="pct"/>
            <w:vAlign w:val="center"/>
          </w:tcPr>
          <w:p w14:paraId="4E0C881F" w14:textId="77777777" w:rsidR="000A3138" w:rsidRPr="000A3138" w:rsidRDefault="000A3138" w:rsidP="000A3138">
            <w:pPr>
              <w:spacing w:line="240" w:lineRule="auto"/>
              <w:ind w:firstLine="0"/>
              <w:jc w:val="center"/>
            </w:pPr>
            <w:r w:rsidRPr="000A3138">
              <w:t>2</w:t>
            </w:r>
          </w:p>
        </w:tc>
        <w:tc>
          <w:tcPr>
            <w:tcW w:w="1048" w:type="pct"/>
          </w:tcPr>
          <w:p w14:paraId="51CEE00F" w14:textId="77777777" w:rsidR="000A3138" w:rsidRPr="000A3138" w:rsidRDefault="000A3138" w:rsidP="000A3138">
            <w:pPr>
              <w:spacing w:line="240" w:lineRule="auto"/>
              <w:ind w:firstLine="0"/>
            </w:pPr>
            <w:r w:rsidRPr="000A3138">
              <w:t>Planning</w:t>
            </w:r>
          </w:p>
        </w:tc>
        <w:tc>
          <w:tcPr>
            <w:tcW w:w="411" w:type="pct"/>
            <w:vAlign w:val="center"/>
          </w:tcPr>
          <w:p w14:paraId="08766E47" w14:textId="77777777" w:rsidR="000A3138" w:rsidRPr="000A3138" w:rsidRDefault="000A3138" w:rsidP="000A3138">
            <w:pPr>
              <w:spacing w:line="240" w:lineRule="auto"/>
              <w:ind w:firstLine="0"/>
              <w:jc w:val="center"/>
            </w:pPr>
          </w:p>
        </w:tc>
        <w:tc>
          <w:tcPr>
            <w:tcW w:w="374" w:type="pct"/>
            <w:vAlign w:val="center"/>
          </w:tcPr>
          <w:p w14:paraId="42715091" w14:textId="77777777" w:rsidR="000A3138" w:rsidRPr="000A3138" w:rsidRDefault="000A3138" w:rsidP="000A3138">
            <w:pPr>
              <w:spacing w:line="240" w:lineRule="auto"/>
              <w:ind w:firstLine="0"/>
              <w:jc w:val="center"/>
            </w:pPr>
          </w:p>
        </w:tc>
        <w:tc>
          <w:tcPr>
            <w:tcW w:w="276" w:type="pct"/>
            <w:shd w:val="clear" w:color="auto" w:fill="C2D69B"/>
            <w:vAlign w:val="center"/>
          </w:tcPr>
          <w:p w14:paraId="102C9C0D" w14:textId="77777777" w:rsidR="000A3138" w:rsidRPr="000A3138" w:rsidRDefault="000A3138" w:rsidP="000A3138">
            <w:pPr>
              <w:spacing w:line="240" w:lineRule="auto"/>
              <w:ind w:firstLine="0"/>
              <w:jc w:val="center"/>
            </w:pPr>
          </w:p>
        </w:tc>
        <w:tc>
          <w:tcPr>
            <w:tcW w:w="230" w:type="pct"/>
            <w:shd w:val="clear" w:color="auto" w:fill="C2D69B"/>
            <w:vAlign w:val="center"/>
          </w:tcPr>
          <w:p w14:paraId="1A6B5C3E" w14:textId="77777777" w:rsidR="000A3138" w:rsidRPr="000A3138" w:rsidRDefault="000A3138" w:rsidP="000A3138">
            <w:pPr>
              <w:spacing w:line="240" w:lineRule="auto"/>
              <w:ind w:firstLine="0"/>
              <w:jc w:val="center"/>
            </w:pPr>
          </w:p>
        </w:tc>
        <w:tc>
          <w:tcPr>
            <w:tcW w:w="230" w:type="pct"/>
            <w:vAlign w:val="center"/>
          </w:tcPr>
          <w:p w14:paraId="23BE6EDF" w14:textId="77777777" w:rsidR="000A3138" w:rsidRPr="000A3138" w:rsidRDefault="000A3138" w:rsidP="000A3138">
            <w:pPr>
              <w:spacing w:line="240" w:lineRule="auto"/>
              <w:ind w:firstLine="0"/>
              <w:jc w:val="center"/>
            </w:pPr>
          </w:p>
        </w:tc>
        <w:tc>
          <w:tcPr>
            <w:tcW w:w="230" w:type="pct"/>
            <w:vAlign w:val="center"/>
          </w:tcPr>
          <w:p w14:paraId="5BB02B44" w14:textId="77777777" w:rsidR="000A3138" w:rsidRPr="000A3138" w:rsidRDefault="000A3138" w:rsidP="000A3138">
            <w:pPr>
              <w:spacing w:line="240" w:lineRule="auto"/>
              <w:ind w:firstLine="0"/>
              <w:jc w:val="center"/>
            </w:pPr>
          </w:p>
        </w:tc>
        <w:tc>
          <w:tcPr>
            <w:tcW w:w="230" w:type="pct"/>
            <w:vAlign w:val="center"/>
          </w:tcPr>
          <w:p w14:paraId="1078A9C5" w14:textId="77777777" w:rsidR="000A3138" w:rsidRPr="000A3138" w:rsidRDefault="000A3138" w:rsidP="000A3138">
            <w:pPr>
              <w:spacing w:line="240" w:lineRule="auto"/>
              <w:ind w:firstLine="0"/>
              <w:jc w:val="center"/>
            </w:pPr>
          </w:p>
        </w:tc>
        <w:tc>
          <w:tcPr>
            <w:tcW w:w="230" w:type="pct"/>
            <w:vAlign w:val="center"/>
          </w:tcPr>
          <w:p w14:paraId="0015AAC9" w14:textId="77777777" w:rsidR="000A3138" w:rsidRPr="000A3138" w:rsidRDefault="000A3138" w:rsidP="000A3138">
            <w:pPr>
              <w:spacing w:line="240" w:lineRule="auto"/>
              <w:ind w:firstLine="0"/>
              <w:jc w:val="center"/>
            </w:pPr>
          </w:p>
        </w:tc>
        <w:tc>
          <w:tcPr>
            <w:tcW w:w="231" w:type="pct"/>
            <w:vAlign w:val="center"/>
          </w:tcPr>
          <w:p w14:paraId="5A4587AE" w14:textId="77777777" w:rsidR="000A3138" w:rsidRPr="000A3138" w:rsidRDefault="000A3138" w:rsidP="000A3138">
            <w:pPr>
              <w:spacing w:line="240" w:lineRule="auto"/>
              <w:ind w:firstLine="0"/>
              <w:jc w:val="center"/>
            </w:pPr>
          </w:p>
        </w:tc>
        <w:tc>
          <w:tcPr>
            <w:tcW w:w="233" w:type="pct"/>
            <w:vAlign w:val="center"/>
          </w:tcPr>
          <w:p w14:paraId="387313ED" w14:textId="77777777" w:rsidR="000A3138" w:rsidRPr="000A3138" w:rsidRDefault="000A3138" w:rsidP="000A3138">
            <w:pPr>
              <w:spacing w:line="240" w:lineRule="auto"/>
              <w:ind w:firstLine="0"/>
              <w:jc w:val="center"/>
            </w:pPr>
          </w:p>
        </w:tc>
        <w:tc>
          <w:tcPr>
            <w:tcW w:w="231" w:type="pct"/>
            <w:vAlign w:val="center"/>
          </w:tcPr>
          <w:p w14:paraId="31D039EC" w14:textId="77777777" w:rsidR="000A3138" w:rsidRPr="000A3138" w:rsidRDefault="000A3138" w:rsidP="000A3138">
            <w:pPr>
              <w:spacing w:line="240" w:lineRule="auto"/>
              <w:ind w:firstLine="0"/>
              <w:jc w:val="center"/>
            </w:pPr>
          </w:p>
        </w:tc>
        <w:tc>
          <w:tcPr>
            <w:tcW w:w="231" w:type="pct"/>
            <w:vAlign w:val="center"/>
          </w:tcPr>
          <w:p w14:paraId="1C4AEFDF" w14:textId="77777777" w:rsidR="000A3138" w:rsidRPr="000A3138" w:rsidRDefault="000A3138" w:rsidP="000A3138">
            <w:pPr>
              <w:spacing w:line="240" w:lineRule="auto"/>
              <w:ind w:firstLine="0"/>
              <w:jc w:val="center"/>
            </w:pPr>
          </w:p>
        </w:tc>
        <w:tc>
          <w:tcPr>
            <w:tcW w:w="231" w:type="pct"/>
            <w:vAlign w:val="center"/>
          </w:tcPr>
          <w:p w14:paraId="01E10F63" w14:textId="77777777" w:rsidR="000A3138" w:rsidRPr="000A3138" w:rsidRDefault="000A3138" w:rsidP="000A3138">
            <w:pPr>
              <w:spacing w:line="240" w:lineRule="auto"/>
              <w:ind w:firstLine="0"/>
              <w:jc w:val="center"/>
            </w:pPr>
          </w:p>
        </w:tc>
        <w:tc>
          <w:tcPr>
            <w:tcW w:w="230" w:type="pct"/>
            <w:vAlign w:val="center"/>
          </w:tcPr>
          <w:p w14:paraId="3218067B" w14:textId="77777777" w:rsidR="000A3138" w:rsidRPr="000A3138" w:rsidRDefault="000A3138" w:rsidP="000A3138">
            <w:pPr>
              <w:spacing w:line="240" w:lineRule="auto"/>
              <w:ind w:firstLine="0"/>
              <w:jc w:val="center"/>
            </w:pPr>
          </w:p>
        </w:tc>
      </w:tr>
      <w:tr w:rsidR="000A3138" w:rsidRPr="000A3138" w14:paraId="7CE6E1B3" w14:textId="77777777" w:rsidTr="000A3138">
        <w:tc>
          <w:tcPr>
            <w:tcW w:w="354" w:type="pct"/>
            <w:vAlign w:val="center"/>
          </w:tcPr>
          <w:p w14:paraId="2633B2F3" w14:textId="77777777" w:rsidR="000A3138" w:rsidRPr="000A3138" w:rsidRDefault="000A3138" w:rsidP="000A3138">
            <w:pPr>
              <w:spacing w:line="240" w:lineRule="auto"/>
              <w:ind w:firstLine="0"/>
              <w:jc w:val="center"/>
            </w:pPr>
            <w:r w:rsidRPr="000A3138">
              <w:t>3</w:t>
            </w:r>
          </w:p>
        </w:tc>
        <w:tc>
          <w:tcPr>
            <w:tcW w:w="1048" w:type="pct"/>
          </w:tcPr>
          <w:p w14:paraId="2864E547" w14:textId="77777777" w:rsidR="000A3138" w:rsidRPr="000A3138" w:rsidRDefault="000A3138" w:rsidP="000A3138">
            <w:pPr>
              <w:spacing w:line="240" w:lineRule="auto"/>
              <w:ind w:firstLine="0"/>
            </w:pPr>
            <w:r w:rsidRPr="000A3138">
              <w:t>Modelling</w:t>
            </w:r>
          </w:p>
        </w:tc>
        <w:tc>
          <w:tcPr>
            <w:tcW w:w="411" w:type="pct"/>
            <w:vAlign w:val="center"/>
          </w:tcPr>
          <w:p w14:paraId="41BC95D5" w14:textId="77777777" w:rsidR="000A3138" w:rsidRPr="000A3138" w:rsidRDefault="000A3138" w:rsidP="000A3138">
            <w:pPr>
              <w:spacing w:line="240" w:lineRule="auto"/>
              <w:ind w:firstLine="0"/>
              <w:jc w:val="center"/>
            </w:pPr>
          </w:p>
        </w:tc>
        <w:tc>
          <w:tcPr>
            <w:tcW w:w="374" w:type="pct"/>
            <w:vAlign w:val="center"/>
          </w:tcPr>
          <w:p w14:paraId="7ACCD954" w14:textId="77777777" w:rsidR="000A3138" w:rsidRPr="000A3138" w:rsidRDefault="000A3138" w:rsidP="000A3138">
            <w:pPr>
              <w:spacing w:line="240" w:lineRule="auto"/>
              <w:ind w:firstLine="0"/>
              <w:jc w:val="center"/>
            </w:pPr>
          </w:p>
        </w:tc>
        <w:tc>
          <w:tcPr>
            <w:tcW w:w="276" w:type="pct"/>
            <w:vAlign w:val="center"/>
          </w:tcPr>
          <w:p w14:paraId="1FBA5A43" w14:textId="77777777" w:rsidR="000A3138" w:rsidRPr="000A3138" w:rsidRDefault="000A3138" w:rsidP="000A3138">
            <w:pPr>
              <w:spacing w:line="240" w:lineRule="auto"/>
              <w:ind w:firstLine="0"/>
              <w:jc w:val="center"/>
            </w:pPr>
          </w:p>
        </w:tc>
        <w:tc>
          <w:tcPr>
            <w:tcW w:w="230" w:type="pct"/>
            <w:vAlign w:val="center"/>
          </w:tcPr>
          <w:p w14:paraId="4B2581CC" w14:textId="77777777" w:rsidR="000A3138" w:rsidRPr="000A3138" w:rsidRDefault="000A3138" w:rsidP="000A3138">
            <w:pPr>
              <w:spacing w:line="240" w:lineRule="auto"/>
              <w:ind w:firstLine="0"/>
              <w:jc w:val="center"/>
            </w:pPr>
          </w:p>
        </w:tc>
        <w:tc>
          <w:tcPr>
            <w:tcW w:w="230" w:type="pct"/>
            <w:shd w:val="clear" w:color="auto" w:fill="9BBB59"/>
            <w:vAlign w:val="center"/>
          </w:tcPr>
          <w:p w14:paraId="78F1578E" w14:textId="77777777" w:rsidR="000A3138" w:rsidRPr="000A3138" w:rsidRDefault="000A3138" w:rsidP="000A3138">
            <w:pPr>
              <w:spacing w:line="240" w:lineRule="auto"/>
              <w:ind w:firstLine="0"/>
              <w:jc w:val="center"/>
            </w:pPr>
          </w:p>
        </w:tc>
        <w:tc>
          <w:tcPr>
            <w:tcW w:w="230" w:type="pct"/>
            <w:shd w:val="clear" w:color="auto" w:fill="9BBB59"/>
            <w:vAlign w:val="center"/>
          </w:tcPr>
          <w:p w14:paraId="5DB8EABB" w14:textId="77777777" w:rsidR="000A3138" w:rsidRPr="000A3138" w:rsidRDefault="000A3138" w:rsidP="000A3138">
            <w:pPr>
              <w:spacing w:line="240" w:lineRule="auto"/>
              <w:ind w:firstLine="0"/>
              <w:jc w:val="center"/>
            </w:pPr>
          </w:p>
        </w:tc>
        <w:tc>
          <w:tcPr>
            <w:tcW w:w="230" w:type="pct"/>
            <w:shd w:val="clear" w:color="auto" w:fill="9BBB59"/>
            <w:vAlign w:val="center"/>
          </w:tcPr>
          <w:p w14:paraId="1A11E36C" w14:textId="77777777" w:rsidR="000A3138" w:rsidRPr="000A3138" w:rsidRDefault="000A3138" w:rsidP="000A3138">
            <w:pPr>
              <w:spacing w:line="240" w:lineRule="auto"/>
              <w:ind w:firstLine="0"/>
              <w:jc w:val="center"/>
            </w:pPr>
          </w:p>
        </w:tc>
        <w:tc>
          <w:tcPr>
            <w:tcW w:w="230" w:type="pct"/>
            <w:shd w:val="clear" w:color="auto" w:fill="9BBB59"/>
            <w:vAlign w:val="center"/>
          </w:tcPr>
          <w:p w14:paraId="3B4E77C2" w14:textId="77777777" w:rsidR="000A3138" w:rsidRPr="000A3138" w:rsidRDefault="000A3138" w:rsidP="000A3138">
            <w:pPr>
              <w:spacing w:line="240" w:lineRule="auto"/>
              <w:ind w:firstLine="0"/>
              <w:jc w:val="center"/>
            </w:pPr>
          </w:p>
        </w:tc>
        <w:tc>
          <w:tcPr>
            <w:tcW w:w="231" w:type="pct"/>
            <w:vAlign w:val="center"/>
          </w:tcPr>
          <w:p w14:paraId="4C5518EE" w14:textId="77777777" w:rsidR="000A3138" w:rsidRPr="000A3138" w:rsidRDefault="000A3138" w:rsidP="000A3138">
            <w:pPr>
              <w:spacing w:line="240" w:lineRule="auto"/>
              <w:ind w:firstLine="0"/>
              <w:jc w:val="center"/>
            </w:pPr>
          </w:p>
        </w:tc>
        <w:tc>
          <w:tcPr>
            <w:tcW w:w="233" w:type="pct"/>
            <w:vAlign w:val="center"/>
          </w:tcPr>
          <w:p w14:paraId="77AA38ED" w14:textId="77777777" w:rsidR="000A3138" w:rsidRPr="000A3138" w:rsidRDefault="000A3138" w:rsidP="000A3138">
            <w:pPr>
              <w:spacing w:line="240" w:lineRule="auto"/>
              <w:ind w:firstLine="0"/>
              <w:jc w:val="center"/>
            </w:pPr>
          </w:p>
        </w:tc>
        <w:tc>
          <w:tcPr>
            <w:tcW w:w="231" w:type="pct"/>
            <w:vAlign w:val="center"/>
          </w:tcPr>
          <w:p w14:paraId="5856CD77" w14:textId="77777777" w:rsidR="000A3138" w:rsidRPr="000A3138" w:rsidRDefault="000A3138" w:rsidP="000A3138">
            <w:pPr>
              <w:spacing w:line="240" w:lineRule="auto"/>
              <w:ind w:firstLine="0"/>
              <w:jc w:val="center"/>
            </w:pPr>
          </w:p>
        </w:tc>
        <w:tc>
          <w:tcPr>
            <w:tcW w:w="231" w:type="pct"/>
            <w:vAlign w:val="center"/>
          </w:tcPr>
          <w:p w14:paraId="15152154" w14:textId="77777777" w:rsidR="000A3138" w:rsidRPr="000A3138" w:rsidRDefault="000A3138" w:rsidP="000A3138">
            <w:pPr>
              <w:spacing w:line="240" w:lineRule="auto"/>
              <w:ind w:firstLine="0"/>
              <w:jc w:val="center"/>
            </w:pPr>
          </w:p>
        </w:tc>
        <w:tc>
          <w:tcPr>
            <w:tcW w:w="231" w:type="pct"/>
            <w:vAlign w:val="center"/>
          </w:tcPr>
          <w:p w14:paraId="66AC57D9" w14:textId="77777777" w:rsidR="000A3138" w:rsidRPr="000A3138" w:rsidRDefault="000A3138" w:rsidP="000A3138">
            <w:pPr>
              <w:spacing w:line="240" w:lineRule="auto"/>
              <w:ind w:firstLine="0"/>
              <w:jc w:val="center"/>
            </w:pPr>
          </w:p>
        </w:tc>
        <w:tc>
          <w:tcPr>
            <w:tcW w:w="230" w:type="pct"/>
            <w:vAlign w:val="center"/>
          </w:tcPr>
          <w:p w14:paraId="7CB312D8" w14:textId="77777777" w:rsidR="000A3138" w:rsidRPr="000A3138" w:rsidRDefault="000A3138" w:rsidP="000A3138">
            <w:pPr>
              <w:spacing w:line="240" w:lineRule="auto"/>
              <w:ind w:firstLine="0"/>
              <w:jc w:val="center"/>
            </w:pPr>
          </w:p>
        </w:tc>
      </w:tr>
      <w:tr w:rsidR="000A3138" w:rsidRPr="000A3138" w14:paraId="7922FD6F" w14:textId="77777777" w:rsidTr="000A3138">
        <w:tc>
          <w:tcPr>
            <w:tcW w:w="354" w:type="pct"/>
            <w:vAlign w:val="center"/>
          </w:tcPr>
          <w:p w14:paraId="406D8C55" w14:textId="77777777" w:rsidR="000A3138" w:rsidRPr="000A3138" w:rsidRDefault="000A3138" w:rsidP="000A3138">
            <w:pPr>
              <w:spacing w:line="240" w:lineRule="auto"/>
              <w:ind w:firstLine="0"/>
              <w:jc w:val="center"/>
            </w:pPr>
            <w:r w:rsidRPr="000A3138">
              <w:t>4</w:t>
            </w:r>
          </w:p>
        </w:tc>
        <w:tc>
          <w:tcPr>
            <w:tcW w:w="1048" w:type="pct"/>
          </w:tcPr>
          <w:p w14:paraId="45AD7FE8" w14:textId="77777777" w:rsidR="000A3138" w:rsidRPr="000A3138" w:rsidRDefault="000A3138" w:rsidP="000A3138">
            <w:pPr>
              <w:spacing w:line="240" w:lineRule="auto"/>
              <w:ind w:firstLine="0"/>
            </w:pPr>
            <w:r w:rsidRPr="000A3138">
              <w:t>Construction</w:t>
            </w:r>
          </w:p>
        </w:tc>
        <w:tc>
          <w:tcPr>
            <w:tcW w:w="411" w:type="pct"/>
            <w:vAlign w:val="center"/>
          </w:tcPr>
          <w:p w14:paraId="2C10B7C1" w14:textId="77777777" w:rsidR="000A3138" w:rsidRPr="000A3138" w:rsidRDefault="000A3138" w:rsidP="000A3138">
            <w:pPr>
              <w:spacing w:line="240" w:lineRule="auto"/>
              <w:ind w:firstLine="0"/>
              <w:jc w:val="center"/>
            </w:pPr>
          </w:p>
        </w:tc>
        <w:tc>
          <w:tcPr>
            <w:tcW w:w="374" w:type="pct"/>
            <w:vAlign w:val="center"/>
          </w:tcPr>
          <w:p w14:paraId="1866441A" w14:textId="77777777" w:rsidR="000A3138" w:rsidRPr="000A3138" w:rsidRDefault="000A3138" w:rsidP="000A3138">
            <w:pPr>
              <w:spacing w:line="240" w:lineRule="auto"/>
              <w:ind w:firstLine="0"/>
              <w:jc w:val="center"/>
            </w:pPr>
          </w:p>
        </w:tc>
        <w:tc>
          <w:tcPr>
            <w:tcW w:w="276" w:type="pct"/>
            <w:vAlign w:val="center"/>
          </w:tcPr>
          <w:p w14:paraId="264F5CE2" w14:textId="77777777" w:rsidR="000A3138" w:rsidRPr="000A3138" w:rsidRDefault="000A3138" w:rsidP="000A3138">
            <w:pPr>
              <w:spacing w:line="240" w:lineRule="auto"/>
              <w:ind w:firstLine="0"/>
              <w:jc w:val="center"/>
            </w:pPr>
          </w:p>
        </w:tc>
        <w:tc>
          <w:tcPr>
            <w:tcW w:w="230" w:type="pct"/>
            <w:vAlign w:val="center"/>
          </w:tcPr>
          <w:p w14:paraId="4DAB0FDC" w14:textId="77777777" w:rsidR="000A3138" w:rsidRPr="000A3138" w:rsidRDefault="000A3138" w:rsidP="000A3138">
            <w:pPr>
              <w:spacing w:line="240" w:lineRule="auto"/>
              <w:ind w:firstLine="0"/>
              <w:jc w:val="center"/>
            </w:pPr>
          </w:p>
        </w:tc>
        <w:tc>
          <w:tcPr>
            <w:tcW w:w="230" w:type="pct"/>
            <w:vAlign w:val="center"/>
          </w:tcPr>
          <w:p w14:paraId="368C48E2" w14:textId="77777777" w:rsidR="000A3138" w:rsidRPr="000A3138" w:rsidRDefault="000A3138" w:rsidP="000A3138">
            <w:pPr>
              <w:spacing w:line="240" w:lineRule="auto"/>
              <w:ind w:firstLine="0"/>
              <w:jc w:val="center"/>
            </w:pPr>
          </w:p>
        </w:tc>
        <w:tc>
          <w:tcPr>
            <w:tcW w:w="230" w:type="pct"/>
            <w:vAlign w:val="center"/>
          </w:tcPr>
          <w:p w14:paraId="3ED4D766" w14:textId="77777777" w:rsidR="000A3138" w:rsidRPr="000A3138" w:rsidRDefault="000A3138" w:rsidP="000A3138">
            <w:pPr>
              <w:spacing w:line="240" w:lineRule="auto"/>
              <w:ind w:firstLine="0"/>
              <w:jc w:val="center"/>
            </w:pPr>
          </w:p>
        </w:tc>
        <w:tc>
          <w:tcPr>
            <w:tcW w:w="230" w:type="pct"/>
            <w:vAlign w:val="center"/>
          </w:tcPr>
          <w:p w14:paraId="065840F8" w14:textId="77777777" w:rsidR="000A3138" w:rsidRPr="000A3138" w:rsidRDefault="000A3138" w:rsidP="000A3138">
            <w:pPr>
              <w:spacing w:line="240" w:lineRule="auto"/>
              <w:ind w:firstLine="0"/>
              <w:jc w:val="center"/>
            </w:pPr>
          </w:p>
        </w:tc>
        <w:tc>
          <w:tcPr>
            <w:tcW w:w="230" w:type="pct"/>
            <w:vAlign w:val="center"/>
          </w:tcPr>
          <w:p w14:paraId="02C12691" w14:textId="77777777" w:rsidR="000A3138" w:rsidRPr="000A3138" w:rsidRDefault="000A3138" w:rsidP="000A3138">
            <w:pPr>
              <w:spacing w:line="240" w:lineRule="auto"/>
              <w:ind w:firstLine="0"/>
              <w:jc w:val="center"/>
            </w:pPr>
          </w:p>
        </w:tc>
        <w:tc>
          <w:tcPr>
            <w:tcW w:w="231" w:type="pct"/>
            <w:shd w:val="clear" w:color="auto" w:fill="76923C"/>
            <w:vAlign w:val="center"/>
          </w:tcPr>
          <w:p w14:paraId="46F12C31" w14:textId="77777777" w:rsidR="000A3138" w:rsidRPr="000A3138" w:rsidRDefault="000A3138" w:rsidP="000A3138">
            <w:pPr>
              <w:spacing w:line="240" w:lineRule="auto"/>
              <w:ind w:firstLine="0"/>
              <w:jc w:val="center"/>
            </w:pPr>
          </w:p>
        </w:tc>
        <w:tc>
          <w:tcPr>
            <w:tcW w:w="233" w:type="pct"/>
            <w:shd w:val="clear" w:color="auto" w:fill="76923C"/>
            <w:vAlign w:val="center"/>
          </w:tcPr>
          <w:p w14:paraId="2D393164" w14:textId="77777777" w:rsidR="000A3138" w:rsidRPr="000A3138" w:rsidRDefault="000A3138" w:rsidP="000A3138">
            <w:pPr>
              <w:spacing w:line="240" w:lineRule="auto"/>
              <w:ind w:firstLine="0"/>
              <w:jc w:val="center"/>
            </w:pPr>
          </w:p>
        </w:tc>
        <w:tc>
          <w:tcPr>
            <w:tcW w:w="231" w:type="pct"/>
            <w:shd w:val="clear" w:color="auto" w:fill="FFFFFF"/>
            <w:vAlign w:val="center"/>
          </w:tcPr>
          <w:p w14:paraId="06288ECA" w14:textId="77777777" w:rsidR="000A3138" w:rsidRPr="000A3138" w:rsidRDefault="000A3138" w:rsidP="000A3138">
            <w:pPr>
              <w:spacing w:line="240" w:lineRule="auto"/>
              <w:ind w:firstLine="0"/>
              <w:jc w:val="center"/>
            </w:pPr>
          </w:p>
        </w:tc>
        <w:tc>
          <w:tcPr>
            <w:tcW w:w="231" w:type="pct"/>
            <w:vAlign w:val="center"/>
          </w:tcPr>
          <w:p w14:paraId="5CFA9D78" w14:textId="77777777" w:rsidR="000A3138" w:rsidRPr="000A3138" w:rsidRDefault="000A3138" w:rsidP="000A3138">
            <w:pPr>
              <w:spacing w:line="240" w:lineRule="auto"/>
              <w:ind w:firstLine="0"/>
              <w:jc w:val="center"/>
            </w:pPr>
          </w:p>
        </w:tc>
        <w:tc>
          <w:tcPr>
            <w:tcW w:w="231" w:type="pct"/>
            <w:vAlign w:val="center"/>
          </w:tcPr>
          <w:p w14:paraId="1577E661" w14:textId="77777777" w:rsidR="000A3138" w:rsidRPr="000A3138" w:rsidRDefault="000A3138" w:rsidP="000A3138">
            <w:pPr>
              <w:spacing w:line="240" w:lineRule="auto"/>
              <w:ind w:firstLine="0"/>
              <w:jc w:val="center"/>
            </w:pPr>
          </w:p>
        </w:tc>
        <w:tc>
          <w:tcPr>
            <w:tcW w:w="230" w:type="pct"/>
            <w:vAlign w:val="center"/>
          </w:tcPr>
          <w:p w14:paraId="33CDCC4A" w14:textId="77777777" w:rsidR="000A3138" w:rsidRPr="000A3138" w:rsidRDefault="000A3138" w:rsidP="000A3138">
            <w:pPr>
              <w:spacing w:line="240" w:lineRule="auto"/>
              <w:ind w:firstLine="0"/>
              <w:jc w:val="center"/>
            </w:pPr>
          </w:p>
        </w:tc>
      </w:tr>
      <w:tr w:rsidR="000A3138" w:rsidRPr="000A3138" w14:paraId="2F7AA2C6" w14:textId="77777777" w:rsidTr="000A3138">
        <w:tc>
          <w:tcPr>
            <w:tcW w:w="354" w:type="pct"/>
            <w:vAlign w:val="center"/>
          </w:tcPr>
          <w:p w14:paraId="4E618143" w14:textId="77777777" w:rsidR="000A3138" w:rsidRPr="000A3138" w:rsidRDefault="000A3138" w:rsidP="000A3138">
            <w:pPr>
              <w:spacing w:line="240" w:lineRule="auto"/>
              <w:ind w:firstLine="0"/>
              <w:jc w:val="center"/>
            </w:pPr>
            <w:r w:rsidRPr="000A3138">
              <w:t>5</w:t>
            </w:r>
          </w:p>
        </w:tc>
        <w:tc>
          <w:tcPr>
            <w:tcW w:w="1048" w:type="pct"/>
          </w:tcPr>
          <w:p w14:paraId="0DA8BD96" w14:textId="77777777" w:rsidR="000A3138" w:rsidRPr="000A3138" w:rsidRDefault="000A3138" w:rsidP="000A3138">
            <w:pPr>
              <w:spacing w:line="240" w:lineRule="auto"/>
              <w:ind w:firstLine="0"/>
            </w:pPr>
            <w:r w:rsidRPr="000A3138">
              <w:t>Penyusunan Laporan</w:t>
            </w:r>
          </w:p>
        </w:tc>
        <w:tc>
          <w:tcPr>
            <w:tcW w:w="411" w:type="pct"/>
            <w:shd w:val="clear" w:color="auto" w:fill="FFFFFF"/>
            <w:vAlign w:val="center"/>
          </w:tcPr>
          <w:p w14:paraId="1D7DD998" w14:textId="77777777" w:rsidR="000A3138" w:rsidRPr="000A3138" w:rsidRDefault="000A3138" w:rsidP="000A3138">
            <w:pPr>
              <w:spacing w:line="240" w:lineRule="auto"/>
              <w:ind w:firstLine="0"/>
              <w:jc w:val="center"/>
            </w:pPr>
          </w:p>
        </w:tc>
        <w:tc>
          <w:tcPr>
            <w:tcW w:w="374" w:type="pct"/>
            <w:shd w:val="clear" w:color="auto" w:fill="FFFFFF"/>
            <w:vAlign w:val="center"/>
          </w:tcPr>
          <w:p w14:paraId="0011553E" w14:textId="77777777" w:rsidR="000A3138" w:rsidRPr="000A3138" w:rsidRDefault="000A3138" w:rsidP="000A3138">
            <w:pPr>
              <w:spacing w:line="240" w:lineRule="auto"/>
              <w:ind w:firstLine="0"/>
              <w:jc w:val="center"/>
            </w:pPr>
          </w:p>
        </w:tc>
        <w:tc>
          <w:tcPr>
            <w:tcW w:w="276" w:type="pct"/>
            <w:shd w:val="clear" w:color="auto" w:fill="A6A6A6"/>
            <w:vAlign w:val="center"/>
          </w:tcPr>
          <w:p w14:paraId="33FFE7C4" w14:textId="77777777" w:rsidR="000A3138" w:rsidRPr="000A3138" w:rsidRDefault="000A3138" w:rsidP="000A3138">
            <w:pPr>
              <w:spacing w:line="240" w:lineRule="auto"/>
              <w:ind w:firstLine="0"/>
              <w:jc w:val="center"/>
            </w:pPr>
          </w:p>
        </w:tc>
        <w:tc>
          <w:tcPr>
            <w:tcW w:w="230" w:type="pct"/>
            <w:shd w:val="clear" w:color="auto" w:fill="A6A6A6"/>
            <w:vAlign w:val="center"/>
          </w:tcPr>
          <w:p w14:paraId="7B6B258A" w14:textId="77777777" w:rsidR="000A3138" w:rsidRPr="000A3138" w:rsidRDefault="000A3138" w:rsidP="000A3138">
            <w:pPr>
              <w:spacing w:line="240" w:lineRule="auto"/>
              <w:ind w:firstLine="0"/>
              <w:jc w:val="center"/>
            </w:pPr>
          </w:p>
        </w:tc>
        <w:tc>
          <w:tcPr>
            <w:tcW w:w="230" w:type="pct"/>
            <w:shd w:val="clear" w:color="auto" w:fill="A6A6A6"/>
            <w:vAlign w:val="center"/>
          </w:tcPr>
          <w:p w14:paraId="588C16B8" w14:textId="77777777" w:rsidR="000A3138" w:rsidRPr="000A3138" w:rsidRDefault="000A3138" w:rsidP="000A3138">
            <w:pPr>
              <w:spacing w:line="240" w:lineRule="auto"/>
              <w:ind w:firstLine="0"/>
              <w:jc w:val="center"/>
            </w:pPr>
          </w:p>
        </w:tc>
        <w:tc>
          <w:tcPr>
            <w:tcW w:w="230" w:type="pct"/>
            <w:shd w:val="clear" w:color="auto" w:fill="A6A6A6"/>
            <w:vAlign w:val="center"/>
          </w:tcPr>
          <w:p w14:paraId="115066CA" w14:textId="77777777" w:rsidR="000A3138" w:rsidRPr="000A3138" w:rsidRDefault="000A3138" w:rsidP="000A3138">
            <w:pPr>
              <w:spacing w:line="240" w:lineRule="auto"/>
              <w:ind w:firstLine="0"/>
              <w:jc w:val="center"/>
            </w:pPr>
          </w:p>
        </w:tc>
        <w:tc>
          <w:tcPr>
            <w:tcW w:w="230" w:type="pct"/>
            <w:shd w:val="clear" w:color="auto" w:fill="A6A6A6"/>
            <w:vAlign w:val="center"/>
          </w:tcPr>
          <w:p w14:paraId="548413F8" w14:textId="77777777" w:rsidR="000A3138" w:rsidRPr="000A3138" w:rsidRDefault="000A3138" w:rsidP="000A3138">
            <w:pPr>
              <w:spacing w:line="240" w:lineRule="auto"/>
              <w:ind w:firstLine="0"/>
              <w:jc w:val="center"/>
            </w:pPr>
          </w:p>
        </w:tc>
        <w:tc>
          <w:tcPr>
            <w:tcW w:w="230" w:type="pct"/>
            <w:shd w:val="clear" w:color="auto" w:fill="A6A6A6"/>
            <w:vAlign w:val="center"/>
          </w:tcPr>
          <w:p w14:paraId="69FF00F6" w14:textId="77777777" w:rsidR="000A3138" w:rsidRPr="000A3138" w:rsidRDefault="000A3138" w:rsidP="000A3138">
            <w:pPr>
              <w:spacing w:line="240" w:lineRule="auto"/>
              <w:ind w:firstLine="0"/>
              <w:jc w:val="center"/>
            </w:pPr>
          </w:p>
        </w:tc>
        <w:tc>
          <w:tcPr>
            <w:tcW w:w="231" w:type="pct"/>
            <w:shd w:val="clear" w:color="auto" w:fill="A6A6A6"/>
            <w:vAlign w:val="center"/>
          </w:tcPr>
          <w:p w14:paraId="76D4BE79" w14:textId="77777777" w:rsidR="000A3138" w:rsidRPr="000A3138" w:rsidRDefault="000A3138" w:rsidP="000A3138">
            <w:pPr>
              <w:spacing w:line="240" w:lineRule="auto"/>
              <w:ind w:firstLine="0"/>
              <w:jc w:val="center"/>
            </w:pPr>
          </w:p>
        </w:tc>
        <w:tc>
          <w:tcPr>
            <w:tcW w:w="233" w:type="pct"/>
            <w:shd w:val="clear" w:color="auto" w:fill="A6A6A6"/>
            <w:vAlign w:val="center"/>
          </w:tcPr>
          <w:p w14:paraId="5A9C1161" w14:textId="77777777" w:rsidR="000A3138" w:rsidRPr="000A3138" w:rsidRDefault="000A3138" w:rsidP="000A3138">
            <w:pPr>
              <w:spacing w:line="240" w:lineRule="auto"/>
              <w:ind w:firstLine="0"/>
              <w:jc w:val="center"/>
            </w:pPr>
          </w:p>
        </w:tc>
        <w:tc>
          <w:tcPr>
            <w:tcW w:w="231" w:type="pct"/>
            <w:shd w:val="clear" w:color="auto" w:fill="A6A6A6"/>
            <w:vAlign w:val="center"/>
          </w:tcPr>
          <w:p w14:paraId="3053A5F5" w14:textId="77777777" w:rsidR="000A3138" w:rsidRPr="000A3138" w:rsidRDefault="000A3138" w:rsidP="000A3138">
            <w:pPr>
              <w:spacing w:line="240" w:lineRule="auto"/>
              <w:ind w:firstLine="0"/>
              <w:jc w:val="center"/>
            </w:pPr>
          </w:p>
        </w:tc>
        <w:tc>
          <w:tcPr>
            <w:tcW w:w="231" w:type="pct"/>
            <w:shd w:val="clear" w:color="auto" w:fill="A6A6A6"/>
            <w:vAlign w:val="center"/>
          </w:tcPr>
          <w:p w14:paraId="14127B2D" w14:textId="77777777" w:rsidR="000A3138" w:rsidRPr="000A3138" w:rsidRDefault="000A3138" w:rsidP="000A3138">
            <w:pPr>
              <w:spacing w:line="240" w:lineRule="auto"/>
              <w:ind w:firstLine="0"/>
              <w:jc w:val="center"/>
            </w:pPr>
          </w:p>
        </w:tc>
        <w:tc>
          <w:tcPr>
            <w:tcW w:w="231" w:type="pct"/>
            <w:shd w:val="clear" w:color="auto" w:fill="A6A6A6"/>
            <w:vAlign w:val="center"/>
          </w:tcPr>
          <w:p w14:paraId="240C38A7" w14:textId="77777777" w:rsidR="000A3138" w:rsidRPr="000A3138" w:rsidRDefault="000A3138" w:rsidP="000A3138">
            <w:pPr>
              <w:spacing w:line="240" w:lineRule="auto"/>
              <w:ind w:firstLine="0"/>
              <w:jc w:val="center"/>
            </w:pPr>
          </w:p>
        </w:tc>
        <w:tc>
          <w:tcPr>
            <w:tcW w:w="230" w:type="pct"/>
            <w:shd w:val="clear" w:color="auto" w:fill="A6A6A6"/>
            <w:vAlign w:val="center"/>
          </w:tcPr>
          <w:p w14:paraId="03E62734" w14:textId="77777777" w:rsidR="000A3138" w:rsidRPr="000A3138" w:rsidRDefault="000A3138" w:rsidP="000A3138">
            <w:pPr>
              <w:spacing w:line="240" w:lineRule="auto"/>
              <w:ind w:firstLine="0"/>
              <w:jc w:val="center"/>
            </w:pPr>
          </w:p>
        </w:tc>
      </w:tr>
    </w:tbl>
    <w:p w14:paraId="28A41F1E" w14:textId="7C46B6D6" w:rsidR="000A3138" w:rsidRDefault="000A3138" w:rsidP="000A3138">
      <w:pPr>
        <w:ind w:firstLine="0"/>
      </w:pPr>
    </w:p>
    <w:p w14:paraId="2FBC2EF6" w14:textId="77777777" w:rsidR="000A3138" w:rsidRPr="00A21260" w:rsidRDefault="000A3138" w:rsidP="00D16C4A">
      <w:pPr>
        <w:rPr>
          <w:lang w:val="sv-SE"/>
        </w:rPr>
      </w:pPr>
      <w:r w:rsidRPr="00A21260">
        <w:rPr>
          <w:lang w:val="sv-SE"/>
        </w:rPr>
        <w:t>Tujuan yang dilakukan saat pelaksanaan kerja praktek di atas secara garis besar dibagi menjadi 5 kegiatan utama, yaitu:</w:t>
      </w:r>
    </w:p>
    <w:p w14:paraId="61625334" w14:textId="77777777" w:rsidR="000A3138" w:rsidRDefault="000A3138" w:rsidP="00724A1C">
      <w:pPr>
        <w:pStyle w:val="ListParagraph"/>
        <w:numPr>
          <w:ilvl w:val="0"/>
          <w:numId w:val="11"/>
        </w:numPr>
        <w:ind w:left="993" w:hanging="270"/>
        <w:rPr>
          <w:i/>
          <w:iCs/>
        </w:rPr>
      </w:pPr>
      <w:r w:rsidRPr="008C581C">
        <w:rPr>
          <w:i/>
          <w:iCs/>
        </w:rPr>
        <w:t>Communication</w:t>
      </w:r>
    </w:p>
    <w:p w14:paraId="141EE8CE" w14:textId="77777777" w:rsidR="000A3138" w:rsidRPr="00A21260" w:rsidRDefault="000A3138" w:rsidP="00724A1C">
      <w:pPr>
        <w:ind w:left="993" w:firstLine="270"/>
        <w:rPr>
          <w:lang w:val="sv-SE"/>
        </w:rPr>
      </w:pPr>
      <w:r w:rsidRPr="00A21260">
        <w:rPr>
          <w:lang w:val="sv-SE"/>
        </w:rPr>
        <w:t>Dalam hal ini, penulis melakukan analisis terhadap berbagai permasalahan yang mungkin terjadi di tempat kerja praktek dengan menggunakan metode wawancara untuk mengumpulkan informasi yang relevan.</w:t>
      </w:r>
    </w:p>
    <w:p w14:paraId="00D5E46E" w14:textId="77777777" w:rsidR="000A3138" w:rsidRDefault="000A3138" w:rsidP="00724A1C">
      <w:pPr>
        <w:pStyle w:val="ListParagraph"/>
        <w:numPr>
          <w:ilvl w:val="0"/>
          <w:numId w:val="11"/>
        </w:numPr>
        <w:ind w:left="993" w:hanging="270"/>
        <w:rPr>
          <w:i/>
          <w:iCs/>
        </w:rPr>
      </w:pPr>
      <w:r w:rsidRPr="00CB4323">
        <w:rPr>
          <w:i/>
          <w:iCs/>
        </w:rPr>
        <w:t>Planning</w:t>
      </w:r>
    </w:p>
    <w:p w14:paraId="28A90F47" w14:textId="77777777" w:rsidR="000A3138" w:rsidRPr="00CB4323" w:rsidRDefault="000A3138" w:rsidP="00724A1C">
      <w:pPr>
        <w:ind w:left="993" w:firstLine="270"/>
      </w:pPr>
      <w:r>
        <w:t>Kemudian penulis</w:t>
      </w:r>
      <w:r w:rsidRPr="00CB4323">
        <w:t xml:space="preserve"> melakukan perencanaan yang bertujuan untuk mengembangkan sistem sesuai dengan informasi yang diperoleh dari tahap analisis sebelumnya.</w:t>
      </w:r>
    </w:p>
    <w:p w14:paraId="78BBDCED" w14:textId="77777777" w:rsidR="000A3138" w:rsidRDefault="000A3138" w:rsidP="00724A1C">
      <w:pPr>
        <w:pStyle w:val="ListParagraph"/>
        <w:numPr>
          <w:ilvl w:val="0"/>
          <w:numId w:val="11"/>
        </w:numPr>
        <w:ind w:left="993" w:hanging="270"/>
        <w:rPr>
          <w:i/>
          <w:iCs/>
        </w:rPr>
      </w:pPr>
      <w:r w:rsidRPr="008C581C">
        <w:rPr>
          <w:i/>
          <w:iCs/>
        </w:rPr>
        <w:t>Modelling</w:t>
      </w:r>
    </w:p>
    <w:p w14:paraId="5A175609" w14:textId="77777777" w:rsidR="000A3138" w:rsidRPr="00CB4323" w:rsidRDefault="000A3138" w:rsidP="00724A1C">
      <w:pPr>
        <w:ind w:left="993" w:firstLine="270"/>
      </w:pPr>
      <w:r w:rsidRPr="00CB4323">
        <w:lastRenderedPageBreak/>
        <w:t xml:space="preserve">Tahap ini </w:t>
      </w:r>
      <w:r>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C4C8916" w14:textId="77777777" w:rsidR="000A3138" w:rsidRDefault="000A3138" w:rsidP="00724A1C">
      <w:pPr>
        <w:pStyle w:val="ListParagraph"/>
        <w:numPr>
          <w:ilvl w:val="0"/>
          <w:numId w:val="11"/>
        </w:numPr>
        <w:ind w:left="993" w:hanging="270"/>
        <w:rPr>
          <w:i/>
          <w:iCs/>
        </w:rPr>
      </w:pPr>
      <w:r w:rsidRPr="008C581C">
        <w:rPr>
          <w:i/>
          <w:iCs/>
        </w:rPr>
        <w:t>Construction</w:t>
      </w:r>
    </w:p>
    <w:p w14:paraId="2F33E776" w14:textId="77777777" w:rsidR="000A3138" w:rsidRPr="00CF2150" w:rsidRDefault="000A3138" w:rsidP="00724A1C">
      <w:pPr>
        <w:ind w:left="993" w:firstLine="270"/>
      </w:pPr>
      <w:r w:rsidRPr="00CF2150">
        <w:t>Tahap ini mengimplementasikan hasil dari kegiatan sebelumnya, di mana penulis mengembangkan aplikasi web dan melakukan pengujian untuk memastikan bahwa aplikasi yang dibuat berfungsi dengan baik.</w:t>
      </w:r>
    </w:p>
    <w:p w14:paraId="754364DE" w14:textId="77777777" w:rsidR="000A3138" w:rsidRDefault="000A3138" w:rsidP="00724A1C">
      <w:pPr>
        <w:pStyle w:val="ListParagraph"/>
        <w:numPr>
          <w:ilvl w:val="0"/>
          <w:numId w:val="11"/>
        </w:numPr>
        <w:ind w:left="993" w:hanging="270"/>
      </w:pPr>
      <w:r>
        <w:t>Penyusunan Laporan</w:t>
      </w:r>
    </w:p>
    <w:p w14:paraId="3FE137AA" w14:textId="6ABDB7D7" w:rsidR="000A3138" w:rsidRPr="00A21260" w:rsidRDefault="000A3138" w:rsidP="00724A1C">
      <w:pPr>
        <w:ind w:left="993" w:firstLine="0"/>
        <w:rPr>
          <w:lang w:val="sv-SE"/>
        </w:rPr>
      </w:pPr>
      <w:r w:rsidRPr="00A21260">
        <w:rPr>
          <w:lang w:val="sv-SE"/>
        </w:rPr>
        <w:t>Kegiatan ini bertujuan untuk membuat dokumen hasil laporan kerja praktek.</w:t>
      </w:r>
    </w:p>
    <w:p w14:paraId="78B99D6D" w14:textId="0B42B556" w:rsidR="00641438" w:rsidRDefault="00641438" w:rsidP="00BB2C88">
      <w:pPr>
        <w:pStyle w:val="Heading21"/>
      </w:pPr>
      <w:r>
        <w:t>Aktivitas Kerja Praktek</w:t>
      </w:r>
    </w:p>
    <w:p w14:paraId="19334BE2" w14:textId="1AC620CC" w:rsidR="00D16C4A" w:rsidRPr="00A21260" w:rsidRDefault="00D16C4A" w:rsidP="00D16C4A">
      <w:pPr>
        <w:rPr>
          <w:lang w:val="sv-SE"/>
        </w:rPr>
      </w:pPr>
      <w:r w:rsidRPr="00A21260">
        <w:rPr>
          <w:lang w:val="sv-SE"/>
        </w:rPr>
        <w:t>Detail aktivitas kerja praktek mengikuti kerangka yang telah ditetapkan sebelumnya. Di bawah ini adalah rincian kegiatan yang dilakukan pada setiap tahapan.</w:t>
      </w:r>
    </w:p>
    <w:p w14:paraId="3DE4E297" w14:textId="63DD7E17" w:rsidR="00724A1C" w:rsidRDefault="00724A1C" w:rsidP="00F57225">
      <w:pPr>
        <w:pStyle w:val="Heading3"/>
        <w:rPr>
          <w:i/>
          <w:iCs/>
        </w:rPr>
      </w:pPr>
      <w:r w:rsidRPr="00F57225">
        <w:rPr>
          <w:i/>
          <w:iCs/>
        </w:rPr>
        <w:t>Communication</w:t>
      </w:r>
    </w:p>
    <w:p w14:paraId="433B1B1C" w14:textId="2C3AEEB5" w:rsidR="00F57225" w:rsidRPr="00F57225" w:rsidRDefault="00F57225" w:rsidP="006B70CA">
      <w:pPr>
        <w:pStyle w:val="Normal2"/>
      </w:pPr>
      <w:r>
        <w:t>Di tahap ini pada tanggal 19 November 2023 penulis melakukan observasi dan analisis awal terkait kebutuhan dari UMKM Zecko selama 2 pertemuan, yang terakhir pada tanggal 25 November 2023.</w:t>
      </w:r>
    </w:p>
    <w:p w14:paraId="205C6538" w14:textId="4D526E72" w:rsidR="00724A1C" w:rsidRDefault="00724A1C" w:rsidP="00F57225">
      <w:pPr>
        <w:pStyle w:val="Heading3"/>
        <w:rPr>
          <w:i/>
          <w:iCs/>
        </w:rPr>
      </w:pPr>
      <w:r w:rsidRPr="00F57225">
        <w:rPr>
          <w:i/>
          <w:iCs/>
        </w:rPr>
        <w:t>Planning</w:t>
      </w:r>
    </w:p>
    <w:p w14:paraId="6E63DA3C" w14:textId="62EFD4CE" w:rsidR="00F57225" w:rsidRPr="00A21260" w:rsidRDefault="00F57225" w:rsidP="006B70CA">
      <w:pPr>
        <w:pStyle w:val="Normal2"/>
        <w:rPr>
          <w:lang w:val="sv-SE"/>
        </w:rPr>
      </w:pPr>
      <w:r w:rsidRPr="00A21260">
        <w:rPr>
          <w:lang w:val="sv-SE"/>
        </w:rPr>
        <w:t>Membuat sebuah sistem usulan dari informasi dan data yang diperoleh dari tahapan sebelumnya, sistem usulan pada tahap ini dibuat selama 2 minggu.</w:t>
      </w:r>
    </w:p>
    <w:p w14:paraId="5D251DEA" w14:textId="25C3D088" w:rsidR="00724A1C" w:rsidRDefault="00724A1C" w:rsidP="00F57225">
      <w:pPr>
        <w:pStyle w:val="Heading3"/>
        <w:rPr>
          <w:i/>
          <w:iCs/>
        </w:rPr>
      </w:pPr>
      <w:r w:rsidRPr="00F57225">
        <w:rPr>
          <w:i/>
          <w:iCs/>
        </w:rPr>
        <w:t>Modelling</w:t>
      </w:r>
    </w:p>
    <w:p w14:paraId="06FD18B7" w14:textId="77777777" w:rsidR="00F45E53" w:rsidRPr="00A21260" w:rsidRDefault="00F45E53" w:rsidP="006B70CA">
      <w:pPr>
        <w:pStyle w:val="Normal2"/>
        <w:rPr>
          <w:lang w:val="sv-SE"/>
        </w:rPr>
      </w:pPr>
      <w:r w:rsidRPr="00A21260">
        <w:rPr>
          <w:lang w:val="sv-SE"/>
        </w:rPr>
        <w:t>Membuat notasi-notasi pemodelan sistem dari aplikasi e-katalog yang akan dibangun berdasarkan sistem usulan dari tahapan sebelumnya.</w:t>
      </w:r>
    </w:p>
    <w:p w14:paraId="66E4B024" w14:textId="2E91EF5F" w:rsidR="00F57225" w:rsidRDefault="00F57225" w:rsidP="00F57225">
      <w:pPr>
        <w:pStyle w:val="Heading3"/>
        <w:rPr>
          <w:i/>
          <w:iCs/>
        </w:rPr>
      </w:pPr>
      <w:r w:rsidRPr="00F57225">
        <w:rPr>
          <w:i/>
          <w:iCs/>
        </w:rPr>
        <w:t>Construction</w:t>
      </w:r>
    </w:p>
    <w:p w14:paraId="18F20B39" w14:textId="77777777" w:rsidR="00F45E53" w:rsidRPr="00A21260" w:rsidRDefault="00F45E53" w:rsidP="006B70CA">
      <w:pPr>
        <w:pStyle w:val="Normal2"/>
        <w:rPr>
          <w:lang w:val="sv-SE"/>
        </w:rPr>
      </w:pPr>
      <w:r w:rsidRPr="00A21260">
        <w:rPr>
          <w:lang w:val="sv-SE"/>
        </w:rPr>
        <w:t>Penulis mengimplementasikan hasil dari pemodelan sistem aplikasi e-katalog kedalam bahasa pemrograman selama 2 minggu.</w:t>
      </w:r>
    </w:p>
    <w:p w14:paraId="2F98EE13" w14:textId="77777777" w:rsidR="00F45E53" w:rsidRPr="00A21260" w:rsidRDefault="00F45E53" w:rsidP="00F45E53">
      <w:pPr>
        <w:rPr>
          <w:lang w:val="sv-SE"/>
        </w:rPr>
      </w:pPr>
    </w:p>
    <w:p w14:paraId="050EB138" w14:textId="176DD723" w:rsidR="00F57225" w:rsidRDefault="00F57225" w:rsidP="00F57225">
      <w:pPr>
        <w:pStyle w:val="Heading3"/>
      </w:pPr>
      <w:r>
        <w:lastRenderedPageBreak/>
        <w:t>Penyusunan Laporan</w:t>
      </w:r>
    </w:p>
    <w:p w14:paraId="6BE3076B" w14:textId="719ABB6C" w:rsidR="00F45E53" w:rsidRPr="00A21260" w:rsidRDefault="00F45E53" w:rsidP="006B70CA">
      <w:pPr>
        <w:pStyle w:val="Normal2"/>
        <w:rPr>
          <w:lang w:val="sv-SE"/>
        </w:rPr>
      </w:pPr>
      <w:r w:rsidRPr="00A21260">
        <w:rPr>
          <w:lang w:val="sv-SE"/>
        </w:rPr>
        <w:t>Penyusunan laporan dilakukan selama 12 minggu terhitung sejak minggu pertama pada bulan Oktober 2023, ini dilakukan untuk membuat dokumen hasil kerja praktek.</w:t>
      </w:r>
    </w:p>
    <w:p w14:paraId="071CB6C3" w14:textId="65184873" w:rsidR="00641438" w:rsidRDefault="00BB2C88" w:rsidP="00BB2C88">
      <w:pPr>
        <w:pStyle w:val="Heading21"/>
        <w:rPr>
          <w:i/>
          <w:iCs/>
        </w:rPr>
      </w:pPr>
      <w:r w:rsidRPr="00BB2C88">
        <w:rPr>
          <w:i/>
          <w:iCs/>
        </w:rPr>
        <w:t>Communication</w:t>
      </w:r>
    </w:p>
    <w:p w14:paraId="498D0413" w14:textId="77777777" w:rsidR="00A17D7D" w:rsidRDefault="00A17D7D" w:rsidP="00A17D7D">
      <w:r>
        <w:t xml:space="preserve">Pada tahapan Communication ini penulis melakukan observasi dan wawancara kepada admin dari UMKM Zecko, hasil dari wawancara tersebut terdapat masalah yang terjadi di UMKM Zecko pada tahap proses pemesanan produk, ketika ada pesanan dari pelanggan admin mengalami kesulitan dalam menyampaikan informasi pesanan tersebut kepada karyawan lain dikarenakan data pesanan tersebut masuk melalui akun </w:t>
      </w:r>
      <w:r w:rsidRPr="00F74141">
        <w:rPr>
          <w:i/>
          <w:iCs/>
        </w:rPr>
        <w:t>WhatsApp</w:t>
      </w:r>
      <w:r>
        <w:t xml:space="preserve"> pribadi, dalam hal ini juga data pesanan sering sulit dilacak kembali saat pesanan meningkat sehingga menjadi kendala dalam pemrosesan pesanan dari pelanggan.</w:t>
      </w:r>
    </w:p>
    <w:p w14:paraId="753A8F86" w14:textId="77777777" w:rsidR="00172CC6" w:rsidRDefault="00A17D7D" w:rsidP="00172CC6">
      <w:r>
        <w:t>Berdasarkan hasil observasi dan wawancara di atas maka dibuatlah flowmap sistem berjalan sesuai dengan kendala yang terjadi di UMKM Zecko.</w:t>
      </w:r>
    </w:p>
    <w:p w14:paraId="7AD3AA82" w14:textId="49E1C475" w:rsidR="000E4FF2" w:rsidRDefault="00B103D1" w:rsidP="003031BF">
      <w:pPr>
        <w:ind w:firstLine="0"/>
        <w:jc w:val="center"/>
      </w:pPr>
      <w:r>
        <w:rPr>
          <w:noProof/>
          <w14:ligatures w14:val="standardContextual"/>
        </w:rPr>
        <w:lastRenderedPageBreak/>
        <w:drawing>
          <wp:inline distT="0" distB="0" distL="0" distR="0" wp14:anchorId="7D79B8DA" wp14:editId="68A8FA33">
            <wp:extent cx="3203813" cy="5695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7">
                      <a:extLst>
                        <a:ext uri="{28A0092B-C50C-407E-A947-70E740481C1C}">
                          <a14:useLocalDpi xmlns:a14="http://schemas.microsoft.com/office/drawing/2010/main" val="0"/>
                        </a:ext>
                      </a:extLst>
                    </a:blip>
                    <a:srcRect r="51818"/>
                    <a:stretch/>
                  </pic:blipFill>
                  <pic:spPr bwMode="auto">
                    <a:xfrm>
                      <a:off x="0" y="0"/>
                      <a:ext cx="3214591" cy="5715111"/>
                    </a:xfrm>
                    <a:prstGeom prst="rect">
                      <a:avLst/>
                    </a:prstGeom>
                    <a:ln>
                      <a:noFill/>
                    </a:ln>
                    <a:extLst>
                      <a:ext uri="{53640926-AAD7-44D8-BBD7-CCE9431645EC}">
                        <a14:shadowObscured xmlns:a14="http://schemas.microsoft.com/office/drawing/2010/main"/>
                      </a:ext>
                    </a:extLst>
                  </pic:spPr>
                </pic:pic>
              </a:graphicData>
            </a:graphic>
          </wp:inline>
        </w:drawing>
      </w:r>
    </w:p>
    <w:p w14:paraId="48367CE9" w14:textId="36E63002" w:rsidR="00B103D1" w:rsidRPr="00A21260" w:rsidRDefault="000E4FF2" w:rsidP="000E4FF2">
      <w:pPr>
        <w:pStyle w:val="Caption"/>
        <w:rPr>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1</w:t>
      </w:r>
      <w:r>
        <w:fldChar w:fldCharType="end"/>
      </w:r>
      <w:r w:rsidRPr="00A21260">
        <w:rPr>
          <w:lang w:val="sv-SE"/>
        </w:rPr>
        <w:t xml:space="preserve"> </w:t>
      </w:r>
      <w:r w:rsidRPr="00A21260">
        <w:rPr>
          <w:i/>
          <w:iCs w:val="0"/>
          <w:lang w:val="sv-SE"/>
        </w:rPr>
        <w:t xml:space="preserve">Flowmap </w:t>
      </w:r>
      <w:r w:rsidRPr="00A21260">
        <w:rPr>
          <w:lang w:val="sv-SE"/>
        </w:rPr>
        <w:t>Sistem Berjalan Bagian 1</w:t>
      </w:r>
    </w:p>
    <w:p w14:paraId="1496E17F" w14:textId="77777777" w:rsidR="00257ACA" w:rsidRPr="00A21260" w:rsidRDefault="00257ACA" w:rsidP="00B103D1">
      <w:pPr>
        <w:spacing w:before="240"/>
        <w:ind w:firstLine="0"/>
        <w:jc w:val="center"/>
        <w:rPr>
          <w:noProof/>
          <w:lang w:val="sv-SE"/>
          <w14:ligatures w14:val="standardContextual"/>
        </w:rPr>
      </w:pPr>
    </w:p>
    <w:p w14:paraId="5C7AB8E6" w14:textId="77777777" w:rsidR="000E4FF2" w:rsidRDefault="00257ACA" w:rsidP="000E4FF2">
      <w:pPr>
        <w:keepNext/>
        <w:spacing w:before="240"/>
        <w:ind w:firstLine="0"/>
        <w:jc w:val="center"/>
      </w:pPr>
      <w:r>
        <w:rPr>
          <w:noProof/>
          <w14:ligatures w14:val="standardContextual"/>
        </w:rPr>
        <w:lastRenderedPageBreak/>
        <w:drawing>
          <wp:inline distT="0" distB="0" distL="0" distR="0" wp14:anchorId="661946A4" wp14:editId="55B64A20">
            <wp:extent cx="3147237" cy="5596246"/>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37">
                      <a:extLst>
                        <a:ext uri="{28A0092B-C50C-407E-A947-70E740481C1C}">
                          <a14:useLocalDpi xmlns:a14="http://schemas.microsoft.com/office/drawing/2010/main" val="0"/>
                        </a:ext>
                      </a:extLst>
                    </a:blip>
                    <a:srcRect l="51826"/>
                    <a:stretch/>
                  </pic:blipFill>
                  <pic:spPr bwMode="auto">
                    <a:xfrm>
                      <a:off x="0" y="0"/>
                      <a:ext cx="3158639" cy="5616521"/>
                    </a:xfrm>
                    <a:prstGeom prst="rect">
                      <a:avLst/>
                    </a:prstGeom>
                    <a:ln>
                      <a:noFill/>
                    </a:ln>
                    <a:extLst>
                      <a:ext uri="{53640926-AAD7-44D8-BBD7-CCE9431645EC}">
                        <a14:shadowObscured xmlns:a14="http://schemas.microsoft.com/office/drawing/2010/main"/>
                      </a:ext>
                    </a:extLst>
                  </pic:spPr>
                </pic:pic>
              </a:graphicData>
            </a:graphic>
          </wp:inline>
        </w:drawing>
      </w:r>
    </w:p>
    <w:p w14:paraId="3DE4051D" w14:textId="6750D99C" w:rsidR="00257ACA" w:rsidRPr="00A21260" w:rsidRDefault="000E4FF2" w:rsidP="000E4FF2">
      <w:pPr>
        <w:pStyle w:val="Caption"/>
        <w:rPr>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2</w:t>
      </w:r>
      <w:r>
        <w:fldChar w:fldCharType="end"/>
      </w:r>
      <w:r w:rsidRPr="00A21260">
        <w:rPr>
          <w:lang w:val="sv-SE"/>
        </w:rPr>
        <w:t xml:space="preserve"> </w:t>
      </w:r>
      <w:r w:rsidRPr="00A21260">
        <w:rPr>
          <w:i/>
          <w:iCs w:val="0"/>
          <w:lang w:val="sv-SE"/>
        </w:rPr>
        <w:t xml:space="preserve">Flowmap </w:t>
      </w:r>
      <w:r w:rsidRPr="00A21260">
        <w:rPr>
          <w:lang w:val="sv-SE"/>
        </w:rPr>
        <w:t>Sistem Berjalan Bagian 2</w:t>
      </w:r>
    </w:p>
    <w:p w14:paraId="0648B187" w14:textId="0E548B7F" w:rsidR="00521226" w:rsidRPr="00A21260" w:rsidRDefault="00521226" w:rsidP="006B70CA">
      <w:pPr>
        <w:rPr>
          <w:lang w:val="sv-SE"/>
        </w:rPr>
      </w:pPr>
      <w:r w:rsidRPr="00A21260">
        <w:rPr>
          <w:lang w:val="sv-SE"/>
        </w:rPr>
        <w:t>Pada gambar 4.1 dan 4.2 menjelaskan alur dari</w:t>
      </w:r>
      <w:r w:rsidRPr="00A21260">
        <w:rPr>
          <w:i/>
          <w:iCs/>
          <w:lang w:val="sv-SE"/>
        </w:rPr>
        <w:t xml:space="preserve"> </w:t>
      </w:r>
      <w:r w:rsidRPr="00A21260">
        <w:rPr>
          <w:lang w:val="sv-SE"/>
        </w:rPr>
        <w:t xml:space="preserve">sistem berjalan pemesanan </w:t>
      </w:r>
      <w:r w:rsidRPr="00A21260">
        <w:rPr>
          <w:i/>
          <w:iCs/>
          <w:lang w:val="sv-SE"/>
        </w:rPr>
        <w:t>jersey custom</w:t>
      </w:r>
      <w:r w:rsidR="006B70CA" w:rsidRPr="00A21260">
        <w:rPr>
          <w:i/>
          <w:iCs/>
          <w:lang w:val="sv-SE"/>
        </w:rPr>
        <w:t>,</w:t>
      </w:r>
      <w:r w:rsidR="0052657E" w:rsidRPr="00A21260">
        <w:rPr>
          <w:i/>
          <w:iCs/>
          <w:lang w:val="sv-SE"/>
        </w:rPr>
        <w:t xml:space="preserve"> </w:t>
      </w:r>
      <w:r w:rsidR="0052657E" w:rsidRPr="00A21260">
        <w:rPr>
          <w:lang w:val="sv-SE"/>
        </w:rPr>
        <w:t xml:space="preserve">data pemesanan masih belum tersimpan pada </w:t>
      </w:r>
      <w:r w:rsidR="0052657E" w:rsidRPr="00A21260">
        <w:rPr>
          <w:i/>
          <w:iCs/>
          <w:lang w:val="sv-SE"/>
        </w:rPr>
        <w:t>database</w:t>
      </w:r>
      <w:r w:rsidR="0052657E" w:rsidRPr="00A21260">
        <w:rPr>
          <w:lang w:val="sv-SE"/>
        </w:rPr>
        <w:t xml:space="preserve"> hal ini mengakibatkan sulitnya </w:t>
      </w:r>
      <w:r w:rsidR="009F11C9" w:rsidRPr="00A21260">
        <w:rPr>
          <w:lang w:val="sv-SE"/>
        </w:rPr>
        <w:t>pencarian data pesanan.</w:t>
      </w:r>
    </w:p>
    <w:p w14:paraId="2F0D1123" w14:textId="54A8BBB2" w:rsidR="00BB2C88" w:rsidRDefault="00BB2C88" w:rsidP="00BB2C88">
      <w:pPr>
        <w:pStyle w:val="Heading21"/>
        <w:rPr>
          <w:i/>
          <w:iCs/>
        </w:rPr>
      </w:pPr>
      <w:r w:rsidRPr="00BB2C88">
        <w:rPr>
          <w:i/>
          <w:iCs/>
        </w:rPr>
        <w:t>Planning</w:t>
      </w:r>
    </w:p>
    <w:p w14:paraId="68358742" w14:textId="31E687AB" w:rsidR="00373D53" w:rsidRPr="00A21260" w:rsidRDefault="00373D53" w:rsidP="00573D27">
      <w:pPr>
        <w:rPr>
          <w:lang w:val="sv-SE"/>
        </w:rPr>
      </w:pPr>
      <w:r w:rsidRPr="00A21260">
        <w:rPr>
          <w:lang w:val="sv-SE"/>
        </w:rPr>
        <w:t xml:space="preserve">Tahapan </w:t>
      </w:r>
      <w:r w:rsidRPr="00A21260">
        <w:rPr>
          <w:i/>
          <w:iCs/>
          <w:lang w:val="sv-SE"/>
        </w:rPr>
        <w:t xml:space="preserve">planning </w:t>
      </w:r>
      <w:r w:rsidRPr="00A21260">
        <w:rPr>
          <w:lang w:val="sv-SE"/>
        </w:rPr>
        <w:t xml:space="preserve">dilaksanakan dengan melihat sistem berjalan yang telah dirancang sebelumnya. Maka akan dimulai </w:t>
      </w:r>
      <w:r w:rsidR="00573D27" w:rsidRPr="00A21260">
        <w:rPr>
          <w:lang w:val="sv-SE"/>
        </w:rPr>
        <w:t>perencanaan dan dituangkan kedalam prose</w:t>
      </w:r>
      <w:r w:rsidR="00961121" w:rsidRPr="00A21260">
        <w:rPr>
          <w:lang w:val="sv-SE"/>
        </w:rPr>
        <w:t>s</w:t>
      </w:r>
      <w:r w:rsidR="00573D27" w:rsidRPr="00A21260">
        <w:rPr>
          <w:lang w:val="sv-SE"/>
        </w:rPr>
        <w:t xml:space="preserve"> perancangan sistem.</w:t>
      </w:r>
    </w:p>
    <w:p w14:paraId="55BBE9D8" w14:textId="77777777" w:rsidR="00573D27" w:rsidRPr="00A21260" w:rsidRDefault="00573D27" w:rsidP="00373D53">
      <w:pPr>
        <w:ind w:firstLine="0"/>
        <w:rPr>
          <w:noProof/>
          <w:lang w:val="sv-SE"/>
          <w14:ligatures w14:val="standardContextual"/>
        </w:rPr>
      </w:pPr>
    </w:p>
    <w:p w14:paraId="1E30E5BC" w14:textId="77777777" w:rsidR="00E454FF" w:rsidRDefault="00573D27" w:rsidP="00E454FF">
      <w:pPr>
        <w:keepNext/>
        <w:ind w:firstLine="0"/>
        <w:jc w:val="center"/>
      </w:pPr>
      <w:r>
        <w:rPr>
          <w:noProof/>
          <w14:ligatures w14:val="standardContextual"/>
        </w:rPr>
        <w:drawing>
          <wp:inline distT="0" distB="0" distL="0" distR="0" wp14:anchorId="08F5D32E" wp14:editId="29E34A15">
            <wp:extent cx="3146400" cy="684624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38">
                      <a:extLst>
                        <a:ext uri="{28A0092B-C50C-407E-A947-70E740481C1C}">
                          <a14:useLocalDpi xmlns:a14="http://schemas.microsoft.com/office/drawing/2010/main" val="0"/>
                        </a:ext>
                      </a:extLst>
                    </a:blip>
                    <a:srcRect r="54248"/>
                    <a:stretch/>
                  </pic:blipFill>
                  <pic:spPr bwMode="auto">
                    <a:xfrm>
                      <a:off x="0" y="0"/>
                      <a:ext cx="3146400" cy="6846243"/>
                    </a:xfrm>
                    <a:prstGeom prst="rect">
                      <a:avLst/>
                    </a:prstGeom>
                    <a:ln>
                      <a:noFill/>
                    </a:ln>
                    <a:extLst>
                      <a:ext uri="{53640926-AAD7-44D8-BBD7-CCE9431645EC}">
                        <a14:shadowObscured xmlns:a14="http://schemas.microsoft.com/office/drawing/2010/main"/>
                      </a:ext>
                    </a:extLst>
                  </pic:spPr>
                </pic:pic>
              </a:graphicData>
            </a:graphic>
          </wp:inline>
        </w:drawing>
      </w:r>
    </w:p>
    <w:p w14:paraId="258B21EC" w14:textId="601705AC" w:rsidR="00573D27" w:rsidRPr="00A21260" w:rsidRDefault="00E454FF" w:rsidP="00E454FF">
      <w:pPr>
        <w:pStyle w:val="Caption"/>
        <w:rPr>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3</w:t>
      </w:r>
      <w:r>
        <w:fldChar w:fldCharType="end"/>
      </w:r>
      <w:r w:rsidRPr="00A21260">
        <w:rPr>
          <w:lang w:val="sv-SE"/>
        </w:rPr>
        <w:t xml:space="preserve"> </w:t>
      </w:r>
      <w:r w:rsidRPr="00A21260">
        <w:rPr>
          <w:i/>
          <w:iCs w:val="0"/>
          <w:lang w:val="sv-SE"/>
        </w:rPr>
        <w:t xml:space="preserve">Flowmap </w:t>
      </w:r>
      <w:r w:rsidRPr="00A21260">
        <w:rPr>
          <w:lang w:val="sv-SE"/>
        </w:rPr>
        <w:t>Sistem Usulan Bagian 1</w:t>
      </w:r>
    </w:p>
    <w:p w14:paraId="23BCB0A1" w14:textId="77777777" w:rsidR="00A6066A" w:rsidRPr="00A21260" w:rsidRDefault="00A6066A" w:rsidP="00A6066A">
      <w:pPr>
        <w:ind w:firstLine="0"/>
        <w:rPr>
          <w:noProof/>
          <w:lang w:val="sv-SE"/>
          <w14:ligatures w14:val="standardContextual"/>
        </w:rPr>
      </w:pPr>
    </w:p>
    <w:p w14:paraId="0271460E" w14:textId="77777777" w:rsidR="00A6066A" w:rsidRDefault="00A6066A" w:rsidP="00A6066A">
      <w:pPr>
        <w:keepNext/>
        <w:ind w:firstLine="0"/>
        <w:jc w:val="center"/>
      </w:pPr>
      <w:r>
        <w:rPr>
          <w:noProof/>
          <w14:ligatures w14:val="standardContextual"/>
        </w:rPr>
        <w:lastRenderedPageBreak/>
        <w:drawing>
          <wp:inline distT="0" distB="0" distL="0" distR="0" wp14:anchorId="5DB86E8B" wp14:editId="21F5B928">
            <wp:extent cx="3146400" cy="681721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8">
                      <a:extLst>
                        <a:ext uri="{28A0092B-C50C-407E-A947-70E740481C1C}">
                          <a14:useLocalDpi xmlns:a14="http://schemas.microsoft.com/office/drawing/2010/main" val="0"/>
                        </a:ext>
                      </a:extLst>
                    </a:blip>
                    <a:srcRect l="54053"/>
                    <a:stretch/>
                  </pic:blipFill>
                  <pic:spPr bwMode="auto">
                    <a:xfrm>
                      <a:off x="0" y="0"/>
                      <a:ext cx="3146400" cy="6817210"/>
                    </a:xfrm>
                    <a:prstGeom prst="rect">
                      <a:avLst/>
                    </a:prstGeom>
                    <a:ln>
                      <a:noFill/>
                    </a:ln>
                    <a:extLst>
                      <a:ext uri="{53640926-AAD7-44D8-BBD7-CCE9431645EC}">
                        <a14:shadowObscured xmlns:a14="http://schemas.microsoft.com/office/drawing/2010/main"/>
                      </a:ext>
                    </a:extLst>
                  </pic:spPr>
                </pic:pic>
              </a:graphicData>
            </a:graphic>
          </wp:inline>
        </w:drawing>
      </w:r>
    </w:p>
    <w:p w14:paraId="2081EE0E" w14:textId="1146B31C" w:rsidR="00E454FF" w:rsidRPr="00A21260" w:rsidRDefault="00A6066A" w:rsidP="00A6066A">
      <w:pPr>
        <w:pStyle w:val="Caption"/>
        <w:rPr>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4</w:t>
      </w:r>
      <w:r>
        <w:fldChar w:fldCharType="end"/>
      </w:r>
      <w:r w:rsidRPr="00A21260">
        <w:rPr>
          <w:lang w:val="sv-SE"/>
        </w:rPr>
        <w:t xml:space="preserve"> </w:t>
      </w:r>
      <w:r w:rsidRPr="00A21260">
        <w:rPr>
          <w:i/>
          <w:iCs w:val="0"/>
          <w:lang w:val="sv-SE"/>
        </w:rPr>
        <w:t xml:space="preserve">Flowmap </w:t>
      </w:r>
      <w:r w:rsidRPr="00A21260">
        <w:rPr>
          <w:lang w:val="sv-SE"/>
        </w:rPr>
        <w:t>Sistem Usulan Bagian 2</w:t>
      </w:r>
    </w:p>
    <w:p w14:paraId="1E2148C2" w14:textId="505CB96C" w:rsidR="00573D27" w:rsidRPr="00A21260" w:rsidRDefault="0094785F" w:rsidP="009E35E2">
      <w:pPr>
        <w:rPr>
          <w:lang w:val="sv-SE"/>
        </w:rPr>
      </w:pPr>
      <w:r w:rsidRPr="00A21260">
        <w:rPr>
          <w:lang w:val="sv-SE"/>
        </w:rPr>
        <w:lastRenderedPageBreak/>
        <w:t>Pada gambar 4.3 dan 4.4 menjelaskan mengenai alur sistem usulan pemesanan</w:t>
      </w:r>
      <w:r w:rsidR="00C855C5" w:rsidRPr="00A21260">
        <w:rPr>
          <w:lang w:val="sv-SE"/>
        </w:rPr>
        <w:t xml:space="preserve"> </w:t>
      </w:r>
      <w:r w:rsidR="00C855C5" w:rsidRPr="00A21260">
        <w:rPr>
          <w:i/>
          <w:iCs/>
          <w:lang w:val="sv-SE"/>
        </w:rPr>
        <w:t xml:space="preserve">jersey custom, </w:t>
      </w:r>
      <w:r w:rsidR="00961121" w:rsidRPr="00A21260">
        <w:rPr>
          <w:lang w:val="sv-SE"/>
        </w:rPr>
        <w:t xml:space="preserve">data pemesanan serta data pembayaran masuk ke dalam </w:t>
      </w:r>
      <w:r w:rsidR="00961121" w:rsidRPr="00A21260">
        <w:rPr>
          <w:i/>
          <w:iCs/>
          <w:lang w:val="sv-SE"/>
        </w:rPr>
        <w:t xml:space="preserve">database </w:t>
      </w:r>
      <w:r w:rsidR="009E35E2" w:rsidRPr="00A21260">
        <w:rPr>
          <w:lang w:val="sv-SE"/>
        </w:rPr>
        <w:t>hal ini akan memudahkan admin melacak kembali data pemesanan.</w:t>
      </w:r>
    </w:p>
    <w:p w14:paraId="0184F447" w14:textId="0114650E" w:rsidR="00BB2C88" w:rsidRDefault="00BB2C88" w:rsidP="00BB2C88">
      <w:pPr>
        <w:pStyle w:val="Heading21"/>
        <w:rPr>
          <w:i/>
          <w:iCs/>
        </w:rPr>
      </w:pPr>
      <w:r w:rsidRPr="00BB2C88">
        <w:rPr>
          <w:i/>
          <w:iCs/>
        </w:rPr>
        <w:t>Modelling</w:t>
      </w:r>
    </w:p>
    <w:p w14:paraId="067568E3" w14:textId="6130698E" w:rsidR="00977154" w:rsidRDefault="00977154" w:rsidP="00977154">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194E5F74" w14:textId="537E4501" w:rsidR="00B05183" w:rsidRDefault="00B05183" w:rsidP="00A32BD6">
      <w:pPr>
        <w:pStyle w:val="Heading3"/>
        <w:rPr>
          <w:i/>
          <w:iCs/>
        </w:rPr>
      </w:pPr>
      <w:r w:rsidRPr="00A32BD6">
        <w:rPr>
          <w:i/>
          <w:iCs/>
        </w:rPr>
        <w:t>Use Case Diagram</w:t>
      </w:r>
    </w:p>
    <w:p w14:paraId="1ECBCA99" w14:textId="77777777" w:rsidR="00AC367A" w:rsidRDefault="00AC367A" w:rsidP="00AC367A">
      <w:pPr>
        <w:ind w:left="630" w:firstLine="810"/>
      </w:pPr>
      <w:r>
        <w:t xml:space="preserve">Pada </w:t>
      </w:r>
      <w:r>
        <w:rPr>
          <w:i/>
          <w:iCs/>
        </w:rPr>
        <w:t xml:space="preserve">Use Case Diagram </w:t>
      </w:r>
      <w:r>
        <w:t xml:space="preserve">ini menggambarkan 2 aktor, pertama admin dan yang kedua pelanggan yang memiliki </w:t>
      </w:r>
      <w:r w:rsidRPr="00D1734B">
        <w:rPr>
          <w:i/>
          <w:iCs/>
        </w:rPr>
        <w:t>Use Case</w:t>
      </w:r>
      <w:r w:rsidRPr="00D1734B">
        <w:t xml:space="preserve"> yang berbeda-beda</w:t>
      </w:r>
      <w:r>
        <w:t xml:space="preserve">. Untuk detailnya bisa dilihat pada gambar </w:t>
      </w:r>
    </w:p>
    <w:p w14:paraId="6DFAFEBE" w14:textId="4CE40904" w:rsidR="00AC367A" w:rsidRDefault="00F43A79" w:rsidP="00F43A79">
      <w:pPr>
        <w:keepNext/>
        <w:ind w:firstLine="0"/>
        <w:jc w:val="center"/>
      </w:pPr>
      <w:r>
        <w:rPr>
          <w:noProof/>
          <w14:ligatures w14:val="standardContextual"/>
        </w:rPr>
        <w:drawing>
          <wp:inline distT="0" distB="0" distL="0" distR="0" wp14:anchorId="633AC002" wp14:editId="63D2B1F3">
            <wp:extent cx="4819650" cy="4010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9">
                      <a:extLst>
                        <a:ext uri="{28A0092B-C50C-407E-A947-70E740481C1C}">
                          <a14:useLocalDpi xmlns:a14="http://schemas.microsoft.com/office/drawing/2010/main" val="0"/>
                        </a:ext>
                      </a:extLst>
                    </a:blip>
                    <a:stretch>
                      <a:fillRect/>
                    </a:stretch>
                  </pic:blipFill>
                  <pic:spPr>
                    <a:xfrm>
                      <a:off x="0" y="0"/>
                      <a:ext cx="4819650" cy="4010025"/>
                    </a:xfrm>
                    <a:prstGeom prst="rect">
                      <a:avLst/>
                    </a:prstGeom>
                  </pic:spPr>
                </pic:pic>
              </a:graphicData>
            </a:graphic>
          </wp:inline>
        </w:drawing>
      </w:r>
    </w:p>
    <w:p w14:paraId="2E2A109B" w14:textId="0C0EE25E" w:rsidR="00AC367A" w:rsidRPr="00A21260" w:rsidRDefault="00AC367A" w:rsidP="0024627E">
      <w:pPr>
        <w:pStyle w:val="Caption"/>
        <w:rPr>
          <w:b/>
          <w:bCs/>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5</w:t>
      </w:r>
      <w:r>
        <w:rPr>
          <w:noProof/>
        </w:rPr>
        <w:fldChar w:fldCharType="end"/>
      </w:r>
      <w:r w:rsidRPr="00A21260">
        <w:rPr>
          <w:lang w:val="sv-SE"/>
        </w:rPr>
        <w:t xml:space="preserve"> </w:t>
      </w:r>
      <w:r w:rsidRPr="00A21260">
        <w:rPr>
          <w:bCs/>
          <w:i/>
          <w:iCs w:val="0"/>
          <w:lang w:val="sv-SE"/>
        </w:rPr>
        <w:t>Use Case Diagram</w:t>
      </w:r>
      <w:r w:rsidRPr="00A21260">
        <w:rPr>
          <w:bCs/>
          <w:lang w:val="sv-SE"/>
        </w:rPr>
        <w:t xml:space="preserve"> Aplikasi E-Katalog</w:t>
      </w:r>
    </w:p>
    <w:p w14:paraId="4409FD30" w14:textId="1D3B9ABC" w:rsidR="00B05183" w:rsidRDefault="00B05183" w:rsidP="00A32BD6">
      <w:pPr>
        <w:pStyle w:val="Heading3"/>
        <w:rPr>
          <w:i/>
          <w:iCs/>
        </w:rPr>
      </w:pPr>
      <w:r w:rsidRPr="00A32BD6">
        <w:rPr>
          <w:i/>
          <w:iCs/>
        </w:rPr>
        <w:lastRenderedPageBreak/>
        <w:t>Scenario Use Case</w:t>
      </w:r>
    </w:p>
    <w:p w14:paraId="12ABE149" w14:textId="423FC1C8" w:rsidR="0024627E" w:rsidRDefault="000D4F93" w:rsidP="00203304">
      <w:pPr>
        <w:pStyle w:val="Heading4"/>
        <w:rPr>
          <w:i/>
          <w:iCs w:val="0"/>
        </w:rPr>
      </w:pPr>
      <w:r w:rsidRPr="000D4F93">
        <w:rPr>
          <w:i/>
        </w:rPr>
        <w:t>Scenario</w:t>
      </w:r>
      <w:r w:rsidR="005107CF">
        <w:t xml:space="preserve"> </w:t>
      </w:r>
      <w:r w:rsidR="005107CF" w:rsidRPr="000D4F93">
        <w:rPr>
          <w:i/>
          <w:iCs w:val="0"/>
        </w:rPr>
        <w:t>Login</w:t>
      </w:r>
    </w:p>
    <w:p w14:paraId="6798E8DF" w14:textId="5B51FFEE" w:rsidR="000D4F93" w:rsidRPr="00327167" w:rsidRDefault="000D4F93" w:rsidP="000D4F93">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2</w:t>
      </w:r>
      <w:r w:rsidR="00FB7456">
        <w:fldChar w:fldCharType="end"/>
      </w:r>
      <w:r>
        <w:t xml:space="preserve"> </w:t>
      </w:r>
      <w:r w:rsidRPr="00A41343">
        <w:rPr>
          <w:bCs/>
          <w:i/>
          <w:iCs w:val="0"/>
        </w:rPr>
        <w:t>Scenario</w:t>
      </w:r>
      <w:r>
        <w:rPr>
          <w:bCs/>
        </w:rPr>
        <w:t xml:space="preserve"> </w:t>
      </w:r>
      <w:r w:rsidRPr="00F3584F">
        <w:rPr>
          <w:bCs/>
          <w:i/>
          <w:iCs w:val="0"/>
        </w:rPr>
        <w:t>Login</w:t>
      </w:r>
    </w:p>
    <w:tbl>
      <w:tblPr>
        <w:tblStyle w:val="TableGrid"/>
        <w:tblW w:w="0" w:type="auto"/>
        <w:jc w:val="center"/>
        <w:tblLook w:val="04A0" w:firstRow="1" w:lastRow="0" w:firstColumn="1" w:lastColumn="0" w:noHBand="0" w:noVBand="1"/>
      </w:tblPr>
      <w:tblGrid>
        <w:gridCol w:w="1800"/>
        <w:gridCol w:w="6134"/>
      </w:tblGrid>
      <w:tr w:rsidR="000D4F93" w14:paraId="13DC4374" w14:textId="77777777" w:rsidTr="004C456F">
        <w:trPr>
          <w:jc w:val="center"/>
        </w:trPr>
        <w:tc>
          <w:tcPr>
            <w:tcW w:w="1800" w:type="dxa"/>
            <w:shd w:val="clear" w:color="auto" w:fill="D9D9D9" w:themeFill="background1" w:themeFillShade="D9"/>
          </w:tcPr>
          <w:p w14:paraId="702A9B02" w14:textId="77777777" w:rsidR="000D4F93" w:rsidRDefault="000D4F93" w:rsidP="00D47629">
            <w:pPr>
              <w:ind w:firstLine="0"/>
            </w:pPr>
            <w:r>
              <w:t xml:space="preserve">No </w:t>
            </w:r>
            <w:r w:rsidRPr="00331087">
              <w:rPr>
                <w:i/>
                <w:iCs/>
              </w:rPr>
              <w:t>Use Case</w:t>
            </w:r>
          </w:p>
        </w:tc>
        <w:tc>
          <w:tcPr>
            <w:tcW w:w="6134" w:type="dxa"/>
          </w:tcPr>
          <w:p w14:paraId="2D89A06D" w14:textId="77777777" w:rsidR="000D4F93" w:rsidRDefault="000D4F93" w:rsidP="00D47629">
            <w:pPr>
              <w:ind w:firstLine="0"/>
            </w:pPr>
            <w:r>
              <w:t>01</w:t>
            </w:r>
          </w:p>
        </w:tc>
      </w:tr>
      <w:tr w:rsidR="000D4F93" w14:paraId="01282859" w14:textId="77777777" w:rsidTr="004C456F">
        <w:trPr>
          <w:jc w:val="center"/>
        </w:trPr>
        <w:tc>
          <w:tcPr>
            <w:tcW w:w="1800" w:type="dxa"/>
            <w:shd w:val="clear" w:color="auto" w:fill="D9D9D9" w:themeFill="background1" w:themeFillShade="D9"/>
          </w:tcPr>
          <w:p w14:paraId="0414620E" w14:textId="77777777" w:rsidR="000D4F93" w:rsidRDefault="000D4F93" w:rsidP="00D47629">
            <w:pPr>
              <w:ind w:firstLine="0"/>
            </w:pPr>
            <w:r>
              <w:t xml:space="preserve">Nama </w:t>
            </w:r>
            <w:r w:rsidRPr="00331087">
              <w:rPr>
                <w:i/>
                <w:iCs/>
              </w:rPr>
              <w:t>Use Case</w:t>
            </w:r>
          </w:p>
        </w:tc>
        <w:tc>
          <w:tcPr>
            <w:tcW w:w="6134" w:type="dxa"/>
          </w:tcPr>
          <w:p w14:paraId="1D026D4F" w14:textId="77777777" w:rsidR="000D4F93" w:rsidRPr="00FB5314" w:rsidRDefault="000D4F93" w:rsidP="00D47629">
            <w:pPr>
              <w:ind w:firstLine="0"/>
              <w:rPr>
                <w:i/>
                <w:iCs/>
              </w:rPr>
            </w:pPr>
            <w:r>
              <w:rPr>
                <w:i/>
                <w:iCs/>
              </w:rPr>
              <w:t>Login</w:t>
            </w:r>
          </w:p>
        </w:tc>
      </w:tr>
      <w:tr w:rsidR="000D4F93" w:rsidRPr="00F25B7A" w14:paraId="3519BD03" w14:textId="77777777" w:rsidTr="004C456F">
        <w:trPr>
          <w:jc w:val="center"/>
        </w:trPr>
        <w:tc>
          <w:tcPr>
            <w:tcW w:w="1800" w:type="dxa"/>
            <w:shd w:val="clear" w:color="auto" w:fill="D9D9D9" w:themeFill="background1" w:themeFillShade="D9"/>
          </w:tcPr>
          <w:p w14:paraId="7CA09E18" w14:textId="77777777" w:rsidR="000D4F93" w:rsidRPr="00331087" w:rsidRDefault="000D4F93" w:rsidP="00D47629">
            <w:pPr>
              <w:ind w:firstLine="0"/>
              <w:rPr>
                <w:i/>
                <w:iCs/>
              </w:rPr>
            </w:pPr>
            <w:r>
              <w:rPr>
                <w:i/>
                <w:iCs/>
              </w:rPr>
              <w:t>Description</w:t>
            </w:r>
          </w:p>
        </w:tc>
        <w:tc>
          <w:tcPr>
            <w:tcW w:w="6134" w:type="dxa"/>
          </w:tcPr>
          <w:p w14:paraId="38DDEEAA" w14:textId="77777777" w:rsidR="000D4F93" w:rsidRPr="00A21260" w:rsidRDefault="000D4F93" w:rsidP="00D47629">
            <w:pPr>
              <w:ind w:firstLine="0"/>
              <w:rPr>
                <w:lang w:val="sv-SE"/>
              </w:rPr>
            </w:pPr>
            <w:r w:rsidRPr="00A21260">
              <w:rPr>
                <w:i/>
                <w:iCs/>
                <w:lang w:val="sv-SE"/>
              </w:rPr>
              <w:t xml:space="preserve">Actor </w:t>
            </w:r>
            <w:r w:rsidRPr="00A21260">
              <w:rPr>
                <w:lang w:val="sv-SE"/>
              </w:rPr>
              <w:t xml:space="preserve">melakukan </w:t>
            </w:r>
            <w:r w:rsidRPr="00A21260">
              <w:rPr>
                <w:i/>
                <w:iCs/>
                <w:lang w:val="sv-SE"/>
              </w:rPr>
              <w:t>login</w:t>
            </w:r>
            <w:r w:rsidRPr="00A21260">
              <w:rPr>
                <w:lang w:val="sv-SE"/>
              </w:rPr>
              <w:t xml:space="preserve"> untuk mengakses aplikasi</w:t>
            </w:r>
          </w:p>
        </w:tc>
      </w:tr>
      <w:tr w:rsidR="000D4F93" w:rsidRPr="00F25B7A" w14:paraId="30341186" w14:textId="77777777" w:rsidTr="004C456F">
        <w:trPr>
          <w:jc w:val="center"/>
        </w:trPr>
        <w:tc>
          <w:tcPr>
            <w:tcW w:w="1800" w:type="dxa"/>
            <w:shd w:val="clear" w:color="auto" w:fill="D9D9D9" w:themeFill="background1" w:themeFillShade="D9"/>
          </w:tcPr>
          <w:p w14:paraId="3774D9FB" w14:textId="77777777" w:rsidR="000D4F93" w:rsidRDefault="000D4F93" w:rsidP="00D47629">
            <w:pPr>
              <w:ind w:firstLine="0"/>
              <w:rPr>
                <w:i/>
                <w:iCs/>
              </w:rPr>
            </w:pPr>
            <w:r>
              <w:rPr>
                <w:i/>
                <w:iCs/>
              </w:rPr>
              <w:t>Pre-condition</w:t>
            </w:r>
          </w:p>
        </w:tc>
        <w:tc>
          <w:tcPr>
            <w:tcW w:w="6134" w:type="dxa"/>
          </w:tcPr>
          <w:p w14:paraId="18DB4D60" w14:textId="77777777" w:rsidR="000D4F93" w:rsidRPr="00A21260" w:rsidRDefault="000D4F93" w:rsidP="00D47629">
            <w:pPr>
              <w:ind w:firstLine="0"/>
              <w:rPr>
                <w:i/>
                <w:iCs/>
                <w:lang w:val="sv-SE"/>
              </w:rPr>
            </w:pPr>
            <w:r w:rsidRPr="00A21260">
              <w:rPr>
                <w:i/>
                <w:iCs/>
                <w:lang w:val="sv-SE"/>
              </w:rPr>
              <w:t xml:space="preserve">Actor </w:t>
            </w:r>
            <w:r w:rsidRPr="00A21260">
              <w:rPr>
                <w:lang w:val="sv-SE"/>
              </w:rPr>
              <w:t xml:space="preserve">berada di halaman </w:t>
            </w:r>
            <w:r w:rsidRPr="00A21260">
              <w:rPr>
                <w:i/>
                <w:iCs/>
                <w:lang w:val="sv-SE"/>
              </w:rPr>
              <w:t>login</w:t>
            </w:r>
          </w:p>
        </w:tc>
      </w:tr>
      <w:tr w:rsidR="000D4F93" w14:paraId="3202EE3D" w14:textId="77777777" w:rsidTr="004C456F">
        <w:trPr>
          <w:jc w:val="center"/>
        </w:trPr>
        <w:tc>
          <w:tcPr>
            <w:tcW w:w="1800" w:type="dxa"/>
            <w:shd w:val="clear" w:color="auto" w:fill="D9D9D9" w:themeFill="background1" w:themeFillShade="D9"/>
          </w:tcPr>
          <w:p w14:paraId="58911D9E" w14:textId="77777777" w:rsidR="000D4F93" w:rsidRDefault="000D4F93" w:rsidP="00D47629">
            <w:pPr>
              <w:ind w:firstLine="0"/>
              <w:rPr>
                <w:i/>
                <w:iCs/>
              </w:rPr>
            </w:pPr>
            <w:r>
              <w:rPr>
                <w:i/>
                <w:iCs/>
              </w:rPr>
              <w:t>Post-condition</w:t>
            </w:r>
          </w:p>
        </w:tc>
        <w:tc>
          <w:tcPr>
            <w:tcW w:w="6134" w:type="dxa"/>
          </w:tcPr>
          <w:p w14:paraId="522A0B5E" w14:textId="77777777" w:rsidR="000D4F93" w:rsidRPr="007572D3" w:rsidRDefault="000D4F93" w:rsidP="00D47629">
            <w:pPr>
              <w:ind w:firstLine="0"/>
            </w:pPr>
            <w:r>
              <w:rPr>
                <w:i/>
                <w:iCs/>
              </w:rPr>
              <w:t xml:space="preserve">Actor </w:t>
            </w:r>
            <w:r>
              <w:t xml:space="preserve">berada di halaman </w:t>
            </w:r>
            <w:r w:rsidRPr="007572D3">
              <w:rPr>
                <w:i/>
                <w:iCs/>
              </w:rPr>
              <w:t>dashboard</w:t>
            </w:r>
            <w:r>
              <w:rPr>
                <w:i/>
                <w:iCs/>
              </w:rPr>
              <w:t>/</w:t>
            </w:r>
            <w:r>
              <w:t>data pesanan</w:t>
            </w:r>
          </w:p>
        </w:tc>
      </w:tr>
      <w:tr w:rsidR="000D4F93" w14:paraId="507D6C83" w14:textId="77777777" w:rsidTr="004C456F">
        <w:trPr>
          <w:jc w:val="center"/>
        </w:trPr>
        <w:tc>
          <w:tcPr>
            <w:tcW w:w="1800" w:type="dxa"/>
            <w:shd w:val="clear" w:color="auto" w:fill="D9D9D9" w:themeFill="background1" w:themeFillShade="D9"/>
          </w:tcPr>
          <w:p w14:paraId="357A72E0" w14:textId="77777777" w:rsidR="000D4F93" w:rsidRDefault="000D4F93" w:rsidP="00D47629">
            <w:pPr>
              <w:ind w:firstLine="0"/>
              <w:rPr>
                <w:i/>
                <w:iCs/>
              </w:rPr>
            </w:pPr>
            <w:r>
              <w:rPr>
                <w:i/>
                <w:iCs/>
              </w:rPr>
              <w:t>Actor</w:t>
            </w:r>
          </w:p>
        </w:tc>
        <w:tc>
          <w:tcPr>
            <w:tcW w:w="6134" w:type="dxa"/>
          </w:tcPr>
          <w:p w14:paraId="3595D79D" w14:textId="77777777" w:rsidR="000D4F93" w:rsidRDefault="000D4F93" w:rsidP="00D47629">
            <w:pPr>
              <w:ind w:firstLine="0"/>
            </w:pPr>
            <w:r>
              <w:t>Admin</w:t>
            </w:r>
          </w:p>
        </w:tc>
      </w:tr>
      <w:tr w:rsidR="000D4F93" w:rsidRPr="00F25B7A" w14:paraId="71BED4FE" w14:textId="77777777" w:rsidTr="004C456F">
        <w:trPr>
          <w:jc w:val="center"/>
        </w:trPr>
        <w:tc>
          <w:tcPr>
            <w:tcW w:w="1800" w:type="dxa"/>
            <w:shd w:val="clear" w:color="auto" w:fill="D9D9D9" w:themeFill="background1" w:themeFillShade="D9"/>
          </w:tcPr>
          <w:p w14:paraId="76B8CC8E" w14:textId="77777777" w:rsidR="000D4F93" w:rsidRPr="00327167" w:rsidRDefault="000D4F93"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D4F93" w14:paraId="70D119ED" w14:textId="77777777" w:rsidTr="00D47629">
              <w:trPr>
                <w:tblHeader/>
              </w:trPr>
              <w:tc>
                <w:tcPr>
                  <w:tcW w:w="2954" w:type="dxa"/>
                  <w:shd w:val="clear" w:color="auto" w:fill="D9D9D9" w:themeFill="background1" w:themeFillShade="D9"/>
                </w:tcPr>
                <w:p w14:paraId="2A8C642A" w14:textId="77777777" w:rsidR="000D4F93" w:rsidRDefault="000D4F93" w:rsidP="00D47629">
                  <w:pPr>
                    <w:ind w:firstLine="0"/>
                    <w:jc w:val="center"/>
                  </w:pPr>
                  <w:r>
                    <w:t>Admin</w:t>
                  </w:r>
                </w:p>
              </w:tc>
              <w:tc>
                <w:tcPr>
                  <w:tcW w:w="2954" w:type="dxa"/>
                  <w:shd w:val="clear" w:color="auto" w:fill="D9D9D9" w:themeFill="background1" w:themeFillShade="D9"/>
                </w:tcPr>
                <w:p w14:paraId="66EB6D68" w14:textId="77777777" w:rsidR="000D4F93" w:rsidRDefault="000D4F93" w:rsidP="00D47629">
                  <w:pPr>
                    <w:ind w:firstLine="0"/>
                    <w:jc w:val="center"/>
                  </w:pPr>
                  <w:r>
                    <w:t>Sistem</w:t>
                  </w:r>
                </w:p>
              </w:tc>
            </w:tr>
            <w:tr w:rsidR="000D4F93" w:rsidRPr="00F25B7A" w14:paraId="61EADD6A" w14:textId="77777777" w:rsidTr="00D47629">
              <w:tc>
                <w:tcPr>
                  <w:tcW w:w="2954" w:type="dxa"/>
                  <w:vAlign w:val="center"/>
                </w:tcPr>
                <w:p w14:paraId="20DC8F90" w14:textId="77777777" w:rsidR="000D4F93" w:rsidRPr="00A21260" w:rsidRDefault="000D4F93" w:rsidP="000D4F93">
                  <w:pPr>
                    <w:pStyle w:val="ListParagraph"/>
                    <w:numPr>
                      <w:ilvl w:val="0"/>
                      <w:numId w:val="12"/>
                    </w:numPr>
                    <w:spacing w:line="240" w:lineRule="auto"/>
                    <w:ind w:left="314"/>
                    <w:jc w:val="left"/>
                    <w:rPr>
                      <w:lang w:val="sv-SE"/>
                    </w:rPr>
                  </w:pPr>
                  <w:r w:rsidRPr="00A21260">
                    <w:rPr>
                      <w:lang w:val="sv-SE"/>
                    </w:rPr>
                    <w:t xml:space="preserve">Mengakses halaman </w:t>
                  </w:r>
                  <w:r w:rsidRPr="00A21260">
                    <w:rPr>
                      <w:i/>
                      <w:iCs/>
                      <w:lang w:val="sv-SE"/>
                    </w:rPr>
                    <w:t>login</w:t>
                  </w:r>
                  <w:r w:rsidRPr="00A21260">
                    <w:rPr>
                      <w:lang w:val="sv-SE"/>
                    </w:rPr>
                    <w:t xml:space="preserve"> aplikasi melalui browser</w:t>
                  </w:r>
                </w:p>
              </w:tc>
              <w:tc>
                <w:tcPr>
                  <w:tcW w:w="2954" w:type="dxa"/>
                </w:tcPr>
                <w:p w14:paraId="487C4188" w14:textId="77777777" w:rsidR="000D4F93" w:rsidRPr="00A21260" w:rsidRDefault="000D4F93" w:rsidP="00D47629">
                  <w:pPr>
                    <w:ind w:left="314" w:firstLine="0"/>
                    <w:jc w:val="left"/>
                    <w:rPr>
                      <w:lang w:val="sv-SE"/>
                    </w:rPr>
                  </w:pPr>
                </w:p>
              </w:tc>
            </w:tr>
            <w:tr w:rsidR="000D4F93" w14:paraId="4C334AD2" w14:textId="77777777" w:rsidTr="00D47629">
              <w:tc>
                <w:tcPr>
                  <w:tcW w:w="2954" w:type="dxa"/>
                  <w:vAlign w:val="center"/>
                </w:tcPr>
                <w:p w14:paraId="0A3D11A4" w14:textId="77777777" w:rsidR="000D4F93" w:rsidRPr="00A21260" w:rsidRDefault="000D4F93" w:rsidP="00D47629">
                  <w:pPr>
                    <w:ind w:left="314" w:firstLine="0"/>
                    <w:jc w:val="left"/>
                    <w:rPr>
                      <w:lang w:val="sv-SE"/>
                    </w:rPr>
                  </w:pPr>
                </w:p>
              </w:tc>
              <w:tc>
                <w:tcPr>
                  <w:tcW w:w="2954" w:type="dxa"/>
                </w:tcPr>
                <w:p w14:paraId="63DA63CB" w14:textId="77777777" w:rsidR="000D4F93" w:rsidRDefault="000D4F93" w:rsidP="000D4F93">
                  <w:pPr>
                    <w:pStyle w:val="ListParagraph"/>
                    <w:numPr>
                      <w:ilvl w:val="0"/>
                      <w:numId w:val="12"/>
                    </w:numPr>
                    <w:spacing w:line="240" w:lineRule="auto"/>
                    <w:ind w:left="314"/>
                    <w:jc w:val="left"/>
                  </w:pPr>
                  <w:r>
                    <w:t xml:space="preserve">Menampilkan halaman </w:t>
                  </w:r>
                  <w:r w:rsidRPr="003932A5">
                    <w:rPr>
                      <w:i/>
                      <w:iCs/>
                    </w:rPr>
                    <w:t>login</w:t>
                  </w:r>
                </w:p>
              </w:tc>
            </w:tr>
            <w:tr w:rsidR="000D4F93" w14:paraId="44C8210E" w14:textId="77777777" w:rsidTr="00D47629">
              <w:tc>
                <w:tcPr>
                  <w:tcW w:w="2954" w:type="dxa"/>
                  <w:vAlign w:val="center"/>
                </w:tcPr>
                <w:p w14:paraId="66CA3F97" w14:textId="77777777" w:rsidR="000D4F93" w:rsidRDefault="000D4F93" w:rsidP="000D4F93">
                  <w:pPr>
                    <w:pStyle w:val="ListParagraph"/>
                    <w:numPr>
                      <w:ilvl w:val="0"/>
                      <w:numId w:val="12"/>
                    </w:numPr>
                    <w:spacing w:line="240" w:lineRule="auto"/>
                    <w:ind w:left="314"/>
                    <w:jc w:val="left"/>
                  </w:pPr>
                  <w:r>
                    <w:t xml:space="preserve">Memasukan inputan berupa </w:t>
                  </w:r>
                  <w:r w:rsidRPr="003932A5">
                    <w:rPr>
                      <w:i/>
                      <w:iCs/>
                    </w:rPr>
                    <w:t>username</w:t>
                  </w:r>
                  <w:r>
                    <w:t xml:space="preserve"> dan </w:t>
                  </w:r>
                  <w:r w:rsidRPr="003932A5">
                    <w:rPr>
                      <w:i/>
                      <w:iCs/>
                    </w:rPr>
                    <w:t>password</w:t>
                  </w:r>
                </w:p>
              </w:tc>
              <w:tc>
                <w:tcPr>
                  <w:tcW w:w="2954" w:type="dxa"/>
                </w:tcPr>
                <w:p w14:paraId="77F673DF" w14:textId="77777777" w:rsidR="000D4F93" w:rsidRDefault="000D4F93" w:rsidP="00D47629">
                  <w:pPr>
                    <w:ind w:left="314" w:firstLine="0"/>
                    <w:jc w:val="left"/>
                  </w:pPr>
                </w:p>
              </w:tc>
            </w:tr>
            <w:tr w:rsidR="000D4F93" w14:paraId="75EF4405" w14:textId="77777777" w:rsidTr="00D47629">
              <w:tc>
                <w:tcPr>
                  <w:tcW w:w="2954" w:type="dxa"/>
                  <w:vAlign w:val="center"/>
                </w:tcPr>
                <w:p w14:paraId="4CA8F76B" w14:textId="77777777" w:rsidR="000D4F93" w:rsidRDefault="000D4F93" w:rsidP="000D4F93">
                  <w:pPr>
                    <w:pStyle w:val="ListParagraph"/>
                    <w:numPr>
                      <w:ilvl w:val="0"/>
                      <w:numId w:val="12"/>
                    </w:numPr>
                    <w:spacing w:line="240" w:lineRule="auto"/>
                    <w:ind w:left="314"/>
                    <w:jc w:val="left"/>
                  </w:pPr>
                  <w:r>
                    <w:t xml:space="preserve">Klik tombol </w:t>
                  </w:r>
                  <w:r w:rsidRPr="003932A5">
                    <w:rPr>
                      <w:i/>
                      <w:iCs/>
                    </w:rPr>
                    <w:t>login</w:t>
                  </w:r>
                </w:p>
              </w:tc>
              <w:tc>
                <w:tcPr>
                  <w:tcW w:w="2954" w:type="dxa"/>
                </w:tcPr>
                <w:p w14:paraId="09289BD7" w14:textId="77777777" w:rsidR="000D4F93" w:rsidRDefault="000D4F93" w:rsidP="00D47629">
                  <w:pPr>
                    <w:ind w:left="314" w:firstLine="0"/>
                    <w:jc w:val="left"/>
                  </w:pPr>
                </w:p>
              </w:tc>
            </w:tr>
            <w:tr w:rsidR="000D4F93" w:rsidRPr="00F25B7A" w14:paraId="6DFC4222" w14:textId="77777777" w:rsidTr="00D47629">
              <w:tc>
                <w:tcPr>
                  <w:tcW w:w="2954" w:type="dxa"/>
                  <w:vAlign w:val="center"/>
                </w:tcPr>
                <w:p w14:paraId="77116781" w14:textId="77777777" w:rsidR="000D4F93" w:rsidRDefault="000D4F93" w:rsidP="00D47629">
                  <w:pPr>
                    <w:ind w:left="314" w:firstLine="0"/>
                    <w:jc w:val="left"/>
                  </w:pPr>
                </w:p>
              </w:tc>
              <w:tc>
                <w:tcPr>
                  <w:tcW w:w="2954" w:type="dxa"/>
                </w:tcPr>
                <w:p w14:paraId="71BCAB15" w14:textId="77777777" w:rsidR="000D4F93" w:rsidRPr="00A21260" w:rsidRDefault="000D4F93" w:rsidP="000D4F93">
                  <w:pPr>
                    <w:pStyle w:val="ListParagraph"/>
                    <w:numPr>
                      <w:ilvl w:val="0"/>
                      <w:numId w:val="12"/>
                    </w:numPr>
                    <w:spacing w:line="240" w:lineRule="auto"/>
                    <w:ind w:left="314"/>
                    <w:jc w:val="left"/>
                    <w:rPr>
                      <w:lang w:val="sv-SE"/>
                    </w:rPr>
                  </w:pPr>
                  <w:r w:rsidRPr="00A21260">
                    <w:rPr>
                      <w:lang w:val="sv-SE"/>
                    </w:rPr>
                    <w:t xml:space="preserve">Memvalidasi akun, jika tidak sesuai menampilkan kembali halaman </w:t>
                  </w:r>
                  <w:r w:rsidRPr="00A21260">
                    <w:rPr>
                      <w:i/>
                      <w:iCs/>
                      <w:lang w:val="sv-SE"/>
                    </w:rPr>
                    <w:t>login</w:t>
                  </w:r>
                  <w:r w:rsidRPr="00A21260">
                    <w:rPr>
                      <w:lang w:val="sv-SE"/>
                    </w:rPr>
                    <w:t xml:space="preserve">, jika sesuai sistem menampilkan halaman </w:t>
                  </w:r>
                  <w:r w:rsidRPr="00A21260">
                    <w:rPr>
                      <w:i/>
                      <w:iCs/>
                      <w:lang w:val="sv-SE"/>
                    </w:rPr>
                    <w:t>dashboard/</w:t>
                  </w:r>
                  <w:r w:rsidRPr="00A21260">
                    <w:rPr>
                      <w:lang w:val="sv-SE"/>
                    </w:rPr>
                    <w:t>data pesanan</w:t>
                  </w:r>
                </w:p>
              </w:tc>
            </w:tr>
          </w:tbl>
          <w:p w14:paraId="0181F5C9" w14:textId="77777777" w:rsidR="000D4F93" w:rsidRPr="00A21260" w:rsidRDefault="000D4F93" w:rsidP="00D47629">
            <w:pPr>
              <w:ind w:firstLine="0"/>
              <w:rPr>
                <w:lang w:val="sv-SE"/>
              </w:rPr>
            </w:pPr>
          </w:p>
        </w:tc>
      </w:tr>
    </w:tbl>
    <w:p w14:paraId="22F9DF50" w14:textId="77777777" w:rsidR="000D4F93" w:rsidRPr="00A21260" w:rsidRDefault="000D4F93" w:rsidP="000D4F93">
      <w:pPr>
        <w:rPr>
          <w:lang w:val="sv-SE"/>
        </w:rPr>
      </w:pPr>
    </w:p>
    <w:p w14:paraId="32E79FA1" w14:textId="77777777" w:rsidR="00C4462D" w:rsidRPr="00A21260" w:rsidRDefault="00C4462D">
      <w:pPr>
        <w:spacing w:before="0" w:after="160" w:line="259" w:lineRule="auto"/>
        <w:ind w:firstLine="0"/>
        <w:jc w:val="left"/>
        <w:rPr>
          <w:rFonts w:eastAsiaTheme="majorEastAsia" w:cstheme="majorBidi"/>
          <w:i/>
          <w:iCs/>
          <w:color w:val="000000" w:themeColor="text1"/>
          <w:lang w:val="sv-SE"/>
        </w:rPr>
      </w:pPr>
      <w:r w:rsidRPr="00A21260">
        <w:rPr>
          <w:i/>
          <w:lang w:val="sv-SE"/>
        </w:rPr>
        <w:br w:type="page"/>
      </w:r>
    </w:p>
    <w:p w14:paraId="26CD9E0C" w14:textId="1678C9EF" w:rsidR="005107CF" w:rsidRDefault="000D4F93" w:rsidP="00203304">
      <w:pPr>
        <w:pStyle w:val="Heading4"/>
      </w:pPr>
      <w:r w:rsidRPr="000D4F93">
        <w:rPr>
          <w:i/>
        </w:rPr>
        <w:lastRenderedPageBreak/>
        <w:t>Scenario</w:t>
      </w:r>
      <w:r w:rsidR="005107CF">
        <w:t xml:space="preserve"> Mengelola Data Pesanan</w:t>
      </w:r>
    </w:p>
    <w:p w14:paraId="42C7FC1C" w14:textId="3BE66D4E" w:rsidR="001F0840" w:rsidRPr="00527EB0" w:rsidRDefault="001F0840" w:rsidP="001F0840">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3</w:t>
      </w:r>
      <w:r w:rsidR="00FB7456">
        <w:fldChar w:fldCharType="end"/>
      </w:r>
      <w:r>
        <w:t xml:space="preserve"> </w:t>
      </w:r>
      <w:r w:rsidRPr="00A41343">
        <w:rPr>
          <w:bCs/>
          <w:i/>
          <w:iCs w:val="0"/>
        </w:rPr>
        <w:t>Scenario</w:t>
      </w:r>
      <w:r>
        <w:rPr>
          <w:bCs/>
        </w:rPr>
        <w:t xml:space="preserve"> Mengelola Data Pesanan</w:t>
      </w:r>
    </w:p>
    <w:tbl>
      <w:tblPr>
        <w:tblStyle w:val="TableGrid"/>
        <w:tblW w:w="0" w:type="auto"/>
        <w:jc w:val="center"/>
        <w:tblLook w:val="04A0" w:firstRow="1" w:lastRow="0" w:firstColumn="1" w:lastColumn="0" w:noHBand="0" w:noVBand="1"/>
      </w:tblPr>
      <w:tblGrid>
        <w:gridCol w:w="1800"/>
        <w:gridCol w:w="6134"/>
      </w:tblGrid>
      <w:tr w:rsidR="001F0840" w14:paraId="4082EAFC" w14:textId="77777777" w:rsidTr="004C456F">
        <w:trPr>
          <w:jc w:val="center"/>
        </w:trPr>
        <w:tc>
          <w:tcPr>
            <w:tcW w:w="1800" w:type="dxa"/>
            <w:shd w:val="clear" w:color="auto" w:fill="D9D9D9" w:themeFill="background1" w:themeFillShade="D9"/>
          </w:tcPr>
          <w:p w14:paraId="0D1FA534" w14:textId="77777777" w:rsidR="001F0840" w:rsidRDefault="001F0840" w:rsidP="00D47629">
            <w:pPr>
              <w:ind w:firstLine="0"/>
            </w:pPr>
            <w:r>
              <w:t xml:space="preserve">No </w:t>
            </w:r>
            <w:r w:rsidRPr="00331087">
              <w:rPr>
                <w:i/>
                <w:iCs/>
              </w:rPr>
              <w:t>Use Case</w:t>
            </w:r>
          </w:p>
        </w:tc>
        <w:tc>
          <w:tcPr>
            <w:tcW w:w="6134" w:type="dxa"/>
          </w:tcPr>
          <w:p w14:paraId="12116601" w14:textId="77777777" w:rsidR="001F0840" w:rsidRDefault="001F0840" w:rsidP="00D47629">
            <w:pPr>
              <w:ind w:firstLine="0"/>
            </w:pPr>
            <w:r>
              <w:t>02</w:t>
            </w:r>
          </w:p>
        </w:tc>
      </w:tr>
      <w:tr w:rsidR="001F0840" w14:paraId="1295E365" w14:textId="77777777" w:rsidTr="004C456F">
        <w:trPr>
          <w:jc w:val="center"/>
        </w:trPr>
        <w:tc>
          <w:tcPr>
            <w:tcW w:w="1800" w:type="dxa"/>
            <w:shd w:val="clear" w:color="auto" w:fill="D9D9D9" w:themeFill="background1" w:themeFillShade="D9"/>
          </w:tcPr>
          <w:p w14:paraId="797DAF58" w14:textId="77777777" w:rsidR="001F0840" w:rsidRDefault="001F0840" w:rsidP="00D47629">
            <w:pPr>
              <w:ind w:firstLine="0"/>
            </w:pPr>
            <w:r>
              <w:t xml:space="preserve">Nama </w:t>
            </w:r>
            <w:r w:rsidRPr="00331087">
              <w:rPr>
                <w:i/>
                <w:iCs/>
              </w:rPr>
              <w:t>Use Case</w:t>
            </w:r>
          </w:p>
        </w:tc>
        <w:tc>
          <w:tcPr>
            <w:tcW w:w="6134" w:type="dxa"/>
          </w:tcPr>
          <w:p w14:paraId="65BCAF17" w14:textId="77777777" w:rsidR="001F0840" w:rsidRDefault="001F0840" w:rsidP="00D47629">
            <w:pPr>
              <w:ind w:firstLine="0"/>
            </w:pPr>
            <w:r>
              <w:t>Mengelola Data Pesanan</w:t>
            </w:r>
          </w:p>
        </w:tc>
      </w:tr>
      <w:tr w:rsidR="001F0840" w14:paraId="506132EE" w14:textId="77777777" w:rsidTr="004C456F">
        <w:trPr>
          <w:jc w:val="center"/>
        </w:trPr>
        <w:tc>
          <w:tcPr>
            <w:tcW w:w="1800" w:type="dxa"/>
            <w:shd w:val="clear" w:color="auto" w:fill="D9D9D9" w:themeFill="background1" w:themeFillShade="D9"/>
          </w:tcPr>
          <w:p w14:paraId="1B414B99" w14:textId="77777777" w:rsidR="001F0840" w:rsidRPr="00331087" w:rsidRDefault="001F0840" w:rsidP="00D47629">
            <w:pPr>
              <w:ind w:firstLine="0"/>
              <w:rPr>
                <w:i/>
                <w:iCs/>
              </w:rPr>
            </w:pPr>
            <w:r>
              <w:rPr>
                <w:i/>
                <w:iCs/>
              </w:rPr>
              <w:t>Description</w:t>
            </w:r>
          </w:p>
        </w:tc>
        <w:tc>
          <w:tcPr>
            <w:tcW w:w="6134" w:type="dxa"/>
          </w:tcPr>
          <w:p w14:paraId="32FDDF03" w14:textId="77777777" w:rsidR="001F0840" w:rsidRPr="006C2C9D" w:rsidRDefault="001F0840" w:rsidP="00D47629">
            <w:pPr>
              <w:ind w:firstLine="0"/>
            </w:pPr>
            <w:r>
              <w:rPr>
                <w:i/>
                <w:iCs/>
              </w:rPr>
              <w:t xml:space="preserve">Actor </w:t>
            </w:r>
            <w:r>
              <w:t xml:space="preserve">mengubah, menghapus data pesanan </w:t>
            </w:r>
          </w:p>
        </w:tc>
      </w:tr>
      <w:tr w:rsidR="001F0840" w:rsidRPr="00F25B7A" w14:paraId="7B527CC6" w14:textId="77777777" w:rsidTr="004C456F">
        <w:trPr>
          <w:jc w:val="center"/>
        </w:trPr>
        <w:tc>
          <w:tcPr>
            <w:tcW w:w="1800" w:type="dxa"/>
            <w:shd w:val="clear" w:color="auto" w:fill="D9D9D9" w:themeFill="background1" w:themeFillShade="D9"/>
          </w:tcPr>
          <w:p w14:paraId="3BEBC12F" w14:textId="77777777" w:rsidR="001F0840" w:rsidRDefault="001F0840" w:rsidP="00D47629">
            <w:pPr>
              <w:ind w:firstLine="0"/>
              <w:rPr>
                <w:i/>
                <w:iCs/>
              </w:rPr>
            </w:pPr>
            <w:r>
              <w:rPr>
                <w:i/>
                <w:iCs/>
              </w:rPr>
              <w:t>Pre-condition</w:t>
            </w:r>
          </w:p>
        </w:tc>
        <w:tc>
          <w:tcPr>
            <w:tcW w:w="6134" w:type="dxa"/>
          </w:tcPr>
          <w:p w14:paraId="5E5EF10E" w14:textId="1CFD3B94" w:rsidR="001F0840" w:rsidRPr="00A21260" w:rsidRDefault="001F0840" w:rsidP="00D47629">
            <w:pPr>
              <w:ind w:firstLine="0"/>
              <w:rPr>
                <w:lang w:val="sv-SE"/>
              </w:rPr>
            </w:pPr>
            <w:r w:rsidRPr="00A21260">
              <w:rPr>
                <w:i/>
                <w:iCs/>
                <w:lang w:val="sv-SE"/>
              </w:rPr>
              <w:t xml:space="preserve">Actor </w:t>
            </w:r>
            <w:r w:rsidRPr="00A21260">
              <w:rPr>
                <w:lang w:val="sv-SE"/>
              </w:rPr>
              <w:t xml:space="preserve">berada di halaman </w:t>
            </w:r>
            <w:r w:rsidR="00EA38F6" w:rsidRPr="00A21260">
              <w:rPr>
                <w:lang w:val="sv-SE"/>
              </w:rPr>
              <w:t>pesanan</w:t>
            </w:r>
          </w:p>
        </w:tc>
      </w:tr>
      <w:tr w:rsidR="001F0840" w14:paraId="348CBAB7" w14:textId="77777777" w:rsidTr="004C456F">
        <w:trPr>
          <w:jc w:val="center"/>
        </w:trPr>
        <w:tc>
          <w:tcPr>
            <w:tcW w:w="1800" w:type="dxa"/>
            <w:shd w:val="clear" w:color="auto" w:fill="D9D9D9" w:themeFill="background1" w:themeFillShade="D9"/>
          </w:tcPr>
          <w:p w14:paraId="2689BE34" w14:textId="77777777" w:rsidR="001F0840" w:rsidRDefault="001F0840" w:rsidP="00D47629">
            <w:pPr>
              <w:ind w:firstLine="0"/>
              <w:rPr>
                <w:i/>
                <w:iCs/>
              </w:rPr>
            </w:pPr>
            <w:r>
              <w:rPr>
                <w:i/>
                <w:iCs/>
              </w:rPr>
              <w:t>Post-condition</w:t>
            </w:r>
          </w:p>
        </w:tc>
        <w:tc>
          <w:tcPr>
            <w:tcW w:w="6134" w:type="dxa"/>
          </w:tcPr>
          <w:p w14:paraId="0D52978D" w14:textId="77777777" w:rsidR="001F0840" w:rsidRPr="00D14D13" w:rsidRDefault="001F0840" w:rsidP="00D47629">
            <w:pPr>
              <w:ind w:firstLine="0"/>
            </w:pPr>
            <w:r>
              <w:rPr>
                <w:i/>
                <w:iCs/>
              </w:rPr>
              <w:t xml:space="preserve">Actor </w:t>
            </w:r>
            <w:r w:rsidRPr="00A30123">
              <w:t>telah</w:t>
            </w:r>
            <w:r>
              <w:rPr>
                <w:i/>
                <w:iCs/>
              </w:rPr>
              <w:t xml:space="preserve"> </w:t>
            </w:r>
            <w:r>
              <w:t>mengubah, menghapus data pesanan</w:t>
            </w:r>
          </w:p>
        </w:tc>
      </w:tr>
      <w:tr w:rsidR="001F0840" w14:paraId="5F8B8FE7" w14:textId="77777777" w:rsidTr="004C456F">
        <w:trPr>
          <w:jc w:val="center"/>
        </w:trPr>
        <w:tc>
          <w:tcPr>
            <w:tcW w:w="1800" w:type="dxa"/>
            <w:shd w:val="clear" w:color="auto" w:fill="D9D9D9" w:themeFill="background1" w:themeFillShade="D9"/>
          </w:tcPr>
          <w:p w14:paraId="15E3C4B1" w14:textId="77777777" w:rsidR="001F0840" w:rsidRDefault="001F0840" w:rsidP="00D47629">
            <w:pPr>
              <w:ind w:firstLine="0"/>
              <w:rPr>
                <w:i/>
                <w:iCs/>
              </w:rPr>
            </w:pPr>
            <w:r>
              <w:rPr>
                <w:i/>
                <w:iCs/>
              </w:rPr>
              <w:t>Actor</w:t>
            </w:r>
          </w:p>
        </w:tc>
        <w:tc>
          <w:tcPr>
            <w:tcW w:w="6134" w:type="dxa"/>
          </w:tcPr>
          <w:p w14:paraId="5DFD7558" w14:textId="77777777" w:rsidR="001F0840" w:rsidRDefault="001F0840" w:rsidP="00D47629">
            <w:pPr>
              <w:ind w:firstLine="0"/>
            </w:pPr>
            <w:r>
              <w:t>Admin</w:t>
            </w:r>
          </w:p>
        </w:tc>
      </w:tr>
      <w:tr w:rsidR="001F0840" w:rsidRPr="00F25B7A" w14:paraId="7576135B" w14:textId="77777777" w:rsidTr="004C456F">
        <w:trPr>
          <w:jc w:val="center"/>
        </w:trPr>
        <w:tc>
          <w:tcPr>
            <w:tcW w:w="1800" w:type="dxa"/>
            <w:shd w:val="clear" w:color="auto" w:fill="D9D9D9" w:themeFill="background1" w:themeFillShade="D9"/>
          </w:tcPr>
          <w:p w14:paraId="081C7015" w14:textId="77777777" w:rsidR="001F0840" w:rsidRPr="00327167" w:rsidRDefault="001F0840"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1F0840" w14:paraId="32331FC9" w14:textId="77777777" w:rsidTr="00D47629">
              <w:tc>
                <w:tcPr>
                  <w:tcW w:w="2954" w:type="dxa"/>
                  <w:shd w:val="clear" w:color="auto" w:fill="D9D9D9" w:themeFill="background1" w:themeFillShade="D9"/>
                </w:tcPr>
                <w:p w14:paraId="46047CF7" w14:textId="77777777" w:rsidR="001F0840" w:rsidRDefault="001F0840" w:rsidP="00D47629">
                  <w:pPr>
                    <w:ind w:firstLine="0"/>
                    <w:jc w:val="center"/>
                  </w:pPr>
                  <w:r>
                    <w:t>Admin</w:t>
                  </w:r>
                </w:p>
              </w:tc>
              <w:tc>
                <w:tcPr>
                  <w:tcW w:w="2954" w:type="dxa"/>
                  <w:shd w:val="clear" w:color="auto" w:fill="D9D9D9" w:themeFill="background1" w:themeFillShade="D9"/>
                </w:tcPr>
                <w:p w14:paraId="353AF76F" w14:textId="77777777" w:rsidR="001F0840" w:rsidRDefault="001F0840" w:rsidP="00D47629">
                  <w:pPr>
                    <w:ind w:firstLine="0"/>
                    <w:jc w:val="center"/>
                  </w:pPr>
                  <w:r>
                    <w:t>Sistem</w:t>
                  </w:r>
                </w:p>
              </w:tc>
            </w:tr>
            <w:tr w:rsidR="00C67815" w:rsidRPr="00F25B7A" w14:paraId="3EE2603C" w14:textId="77777777" w:rsidTr="00D47629">
              <w:tc>
                <w:tcPr>
                  <w:tcW w:w="2954" w:type="dxa"/>
                </w:tcPr>
                <w:p w14:paraId="6E574047" w14:textId="08576336" w:rsidR="00C67815" w:rsidRPr="00A21260" w:rsidRDefault="00C67815" w:rsidP="00C67815">
                  <w:pPr>
                    <w:pStyle w:val="WOW"/>
                    <w:rPr>
                      <w:lang w:val="sv-SE"/>
                    </w:rPr>
                  </w:pPr>
                  <w:r w:rsidRPr="00A21260">
                    <w:rPr>
                      <w:lang w:val="sv-SE"/>
                    </w:rPr>
                    <w:t>Klik tombol ubah pada data yang akan diubah</w:t>
                  </w:r>
                </w:p>
              </w:tc>
              <w:tc>
                <w:tcPr>
                  <w:tcW w:w="2954" w:type="dxa"/>
                </w:tcPr>
                <w:p w14:paraId="2449D0F7" w14:textId="77777777" w:rsidR="00C67815" w:rsidRPr="00A21260" w:rsidRDefault="00C67815" w:rsidP="00C67815">
                  <w:pPr>
                    <w:ind w:firstLine="0"/>
                    <w:jc w:val="left"/>
                    <w:rPr>
                      <w:lang w:val="sv-SE"/>
                    </w:rPr>
                  </w:pPr>
                </w:p>
              </w:tc>
            </w:tr>
            <w:tr w:rsidR="00C67815" w14:paraId="0D09081F" w14:textId="77777777" w:rsidTr="00D47629">
              <w:tc>
                <w:tcPr>
                  <w:tcW w:w="2954" w:type="dxa"/>
                </w:tcPr>
                <w:p w14:paraId="4E53CD28" w14:textId="77777777" w:rsidR="00C67815" w:rsidRPr="00A21260" w:rsidRDefault="00C67815" w:rsidP="00C67815">
                  <w:pPr>
                    <w:pStyle w:val="WOW"/>
                    <w:numPr>
                      <w:ilvl w:val="0"/>
                      <w:numId w:val="0"/>
                    </w:numPr>
                    <w:ind w:left="314" w:hanging="314"/>
                    <w:rPr>
                      <w:lang w:val="sv-SE"/>
                    </w:rPr>
                  </w:pPr>
                </w:p>
              </w:tc>
              <w:tc>
                <w:tcPr>
                  <w:tcW w:w="2954" w:type="dxa"/>
                </w:tcPr>
                <w:p w14:paraId="7FF249E0" w14:textId="2E89368C" w:rsidR="00C67815" w:rsidRDefault="00C67815" w:rsidP="00C67815">
                  <w:pPr>
                    <w:pStyle w:val="WOW"/>
                  </w:pPr>
                  <w:r>
                    <w:t xml:space="preserve">Menampilkan </w:t>
                  </w:r>
                  <w:r w:rsidRPr="009D7FAA">
                    <w:t>Modal</w:t>
                  </w:r>
                  <w:r>
                    <w:rPr>
                      <w:i/>
                      <w:iCs/>
                    </w:rPr>
                    <w:t xml:space="preserve"> </w:t>
                  </w:r>
                  <w:r>
                    <w:t>ubah</w:t>
                  </w:r>
                </w:p>
              </w:tc>
            </w:tr>
            <w:tr w:rsidR="00C67815" w14:paraId="451A24C7" w14:textId="77777777" w:rsidTr="00D47629">
              <w:tc>
                <w:tcPr>
                  <w:tcW w:w="2954" w:type="dxa"/>
                </w:tcPr>
                <w:p w14:paraId="70AB8BB6" w14:textId="1701B592" w:rsidR="00C67815" w:rsidRDefault="00C67815" w:rsidP="00C67815">
                  <w:pPr>
                    <w:pStyle w:val="WOW"/>
                  </w:pPr>
                  <w:r>
                    <w:t>Mengubah data pada form</w:t>
                  </w:r>
                </w:p>
              </w:tc>
              <w:tc>
                <w:tcPr>
                  <w:tcW w:w="2954" w:type="dxa"/>
                </w:tcPr>
                <w:p w14:paraId="001BC9D2" w14:textId="77777777" w:rsidR="00C67815" w:rsidRDefault="00C67815" w:rsidP="00C67815">
                  <w:pPr>
                    <w:ind w:firstLine="0"/>
                    <w:jc w:val="left"/>
                  </w:pPr>
                </w:p>
              </w:tc>
            </w:tr>
            <w:tr w:rsidR="00C67815" w14:paraId="44815977" w14:textId="77777777" w:rsidTr="00D47629">
              <w:tc>
                <w:tcPr>
                  <w:tcW w:w="2954" w:type="dxa"/>
                </w:tcPr>
                <w:p w14:paraId="7F1DCAAE" w14:textId="31520D96" w:rsidR="00C67815" w:rsidRDefault="00C67815" w:rsidP="00C67815">
                  <w:pPr>
                    <w:pStyle w:val="WOW"/>
                  </w:pPr>
                  <w:r>
                    <w:t xml:space="preserve">Klik </w:t>
                  </w:r>
                  <w:r w:rsidRPr="00063B54">
                    <w:t>tombol</w:t>
                  </w:r>
                  <w:r>
                    <w:t xml:space="preserve"> ubah</w:t>
                  </w:r>
                </w:p>
              </w:tc>
              <w:tc>
                <w:tcPr>
                  <w:tcW w:w="2954" w:type="dxa"/>
                </w:tcPr>
                <w:p w14:paraId="34F5606F" w14:textId="77777777" w:rsidR="00C67815" w:rsidRDefault="00C67815" w:rsidP="00C67815">
                  <w:pPr>
                    <w:ind w:firstLine="0"/>
                    <w:jc w:val="left"/>
                  </w:pPr>
                </w:p>
              </w:tc>
            </w:tr>
            <w:tr w:rsidR="00C67815" w14:paraId="023E22CA" w14:textId="77777777" w:rsidTr="00D47629">
              <w:tc>
                <w:tcPr>
                  <w:tcW w:w="2954" w:type="dxa"/>
                </w:tcPr>
                <w:p w14:paraId="35A729B4" w14:textId="77777777" w:rsidR="00C67815" w:rsidRDefault="00C67815" w:rsidP="00C67815">
                  <w:pPr>
                    <w:pStyle w:val="WOW"/>
                    <w:numPr>
                      <w:ilvl w:val="0"/>
                      <w:numId w:val="0"/>
                    </w:numPr>
                    <w:ind w:left="314" w:hanging="314"/>
                  </w:pPr>
                </w:p>
              </w:tc>
              <w:tc>
                <w:tcPr>
                  <w:tcW w:w="2954" w:type="dxa"/>
                </w:tcPr>
                <w:p w14:paraId="68F7B741" w14:textId="24C9619F" w:rsidR="00C67815" w:rsidRDefault="00C67815" w:rsidP="00C67815">
                  <w:pPr>
                    <w:pStyle w:val="WOW"/>
                  </w:pPr>
                  <w:r>
                    <w:t xml:space="preserve">Menampilkan pesan data </w:t>
                  </w:r>
                  <w:r w:rsidRPr="00CA4E89">
                    <w:t>berhasil</w:t>
                  </w:r>
                  <w:r>
                    <w:t xml:space="preserve"> diubah</w:t>
                  </w:r>
                </w:p>
              </w:tc>
            </w:tr>
            <w:tr w:rsidR="005F5DBB" w:rsidRPr="00F25B7A" w14:paraId="49120F71" w14:textId="77777777" w:rsidTr="00D47629">
              <w:tc>
                <w:tcPr>
                  <w:tcW w:w="2954" w:type="dxa"/>
                </w:tcPr>
                <w:p w14:paraId="5A1AF8BD" w14:textId="3DAD6D03" w:rsidR="005F5DBB" w:rsidRPr="00A21260" w:rsidRDefault="005F5DBB" w:rsidP="005F5DBB">
                  <w:pPr>
                    <w:pStyle w:val="WOW"/>
                    <w:rPr>
                      <w:lang w:val="sv-SE"/>
                    </w:rPr>
                  </w:pPr>
                  <w:r w:rsidRPr="00A21260">
                    <w:rPr>
                      <w:lang w:val="sv-SE"/>
                    </w:rPr>
                    <w:t>Klik tombol hapus pada data yang akan dihapus</w:t>
                  </w:r>
                </w:p>
              </w:tc>
              <w:tc>
                <w:tcPr>
                  <w:tcW w:w="2954" w:type="dxa"/>
                </w:tcPr>
                <w:p w14:paraId="57C559C7" w14:textId="77777777" w:rsidR="005F5DBB" w:rsidRPr="00A21260" w:rsidRDefault="005F5DBB" w:rsidP="005F5DBB">
                  <w:pPr>
                    <w:pStyle w:val="WOW"/>
                    <w:numPr>
                      <w:ilvl w:val="0"/>
                      <w:numId w:val="0"/>
                    </w:numPr>
                    <w:ind w:left="314" w:hanging="314"/>
                    <w:rPr>
                      <w:lang w:val="sv-SE"/>
                    </w:rPr>
                  </w:pPr>
                </w:p>
              </w:tc>
            </w:tr>
            <w:tr w:rsidR="005F5DBB" w14:paraId="746A8686" w14:textId="77777777" w:rsidTr="00D47629">
              <w:tc>
                <w:tcPr>
                  <w:tcW w:w="2954" w:type="dxa"/>
                </w:tcPr>
                <w:p w14:paraId="75801FB8" w14:textId="77777777" w:rsidR="005F5DBB" w:rsidRPr="00A21260" w:rsidRDefault="005F5DBB" w:rsidP="005F5DBB">
                  <w:pPr>
                    <w:pStyle w:val="WOW"/>
                    <w:numPr>
                      <w:ilvl w:val="0"/>
                      <w:numId w:val="0"/>
                    </w:numPr>
                    <w:ind w:left="314" w:hanging="314"/>
                    <w:rPr>
                      <w:lang w:val="sv-SE"/>
                    </w:rPr>
                  </w:pPr>
                </w:p>
              </w:tc>
              <w:tc>
                <w:tcPr>
                  <w:tcW w:w="2954" w:type="dxa"/>
                </w:tcPr>
                <w:p w14:paraId="4F4DBD78" w14:textId="35B7AC08" w:rsidR="005F5DBB" w:rsidRDefault="005F5DBB" w:rsidP="005F5DBB">
                  <w:pPr>
                    <w:pStyle w:val="WOW"/>
                  </w:pPr>
                  <w:r>
                    <w:t xml:space="preserve">Menampilkan pesan </w:t>
                  </w:r>
                  <w:r w:rsidRPr="00D96F81">
                    <w:t>konfirmasi</w:t>
                  </w:r>
                </w:p>
              </w:tc>
            </w:tr>
            <w:tr w:rsidR="005F5DBB" w14:paraId="2EA15082" w14:textId="77777777" w:rsidTr="00D47629">
              <w:tc>
                <w:tcPr>
                  <w:tcW w:w="2954" w:type="dxa"/>
                </w:tcPr>
                <w:p w14:paraId="19EBDFF4" w14:textId="7D9A4704" w:rsidR="005F5DBB" w:rsidRDefault="005F5DBB" w:rsidP="005F5DBB">
                  <w:pPr>
                    <w:pStyle w:val="WOW"/>
                  </w:pPr>
                  <w:r w:rsidRPr="00D96F81">
                    <w:t>Klik</w:t>
                  </w:r>
                  <w:r>
                    <w:t xml:space="preserve"> tombol hapus</w:t>
                  </w:r>
                </w:p>
              </w:tc>
              <w:tc>
                <w:tcPr>
                  <w:tcW w:w="2954" w:type="dxa"/>
                </w:tcPr>
                <w:p w14:paraId="08FB6012" w14:textId="77777777" w:rsidR="005F5DBB" w:rsidRDefault="005F5DBB" w:rsidP="005F5DBB">
                  <w:pPr>
                    <w:pStyle w:val="WOW"/>
                    <w:numPr>
                      <w:ilvl w:val="0"/>
                      <w:numId w:val="0"/>
                    </w:numPr>
                    <w:ind w:left="314" w:hanging="314"/>
                  </w:pPr>
                </w:p>
              </w:tc>
            </w:tr>
            <w:tr w:rsidR="005F5DBB" w14:paraId="252F8477" w14:textId="77777777" w:rsidTr="00D47629">
              <w:tc>
                <w:tcPr>
                  <w:tcW w:w="2954" w:type="dxa"/>
                </w:tcPr>
                <w:p w14:paraId="57A2BB7E" w14:textId="77777777" w:rsidR="005F5DBB" w:rsidRPr="00D96F81" w:rsidRDefault="005F5DBB" w:rsidP="005F5DBB">
                  <w:pPr>
                    <w:pStyle w:val="WOW"/>
                    <w:numPr>
                      <w:ilvl w:val="0"/>
                      <w:numId w:val="0"/>
                    </w:numPr>
                    <w:ind w:left="314" w:hanging="314"/>
                  </w:pPr>
                </w:p>
              </w:tc>
              <w:tc>
                <w:tcPr>
                  <w:tcW w:w="2954" w:type="dxa"/>
                </w:tcPr>
                <w:p w14:paraId="18FFB781" w14:textId="2AF99057" w:rsidR="005F5DBB" w:rsidRDefault="005F5DBB" w:rsidP="005F5DBB">
                  <w:pPr>
                    <w:pStyle w:val="WOW"/>
                  </w:pPr>
                  <w:r>
                    <w:t>Menghapus data produk</w:t>
                  </w:r>
                </w:p>
              </w:tc>
            </w:tr>
            <w:tr w:rsidR="005F5DBB" w:rsidRPr="00F25B7A" w14:paraId="2E97CE0F" w14:textId="77777777" w:rsidTr="00D47629">
              <w:tc>
                <w:tcPr>
                  <w:tcW w:w="2954" w:type="dxa"/>
                </w:tcPr>
                <w:p w14:paraId="3BC32843" w14:textId="77777777" w:rsidR="005F5DBB" w:rsidRPr="00D96F81" w:rsidRDefault="005F5DBB" w:rsidP="005F5DBB">
                  <w:pPr>
                    <w:pStyle w:val="WOW"/>
                    <w:numPr>
                      <w:ilvl w:val="0"/>
                      <w:numId w:val="0"/>
                    </w:numPr>
                    <w:ind w:left="314" w:hanging="314"/>
                  </w:pPr>
                </w:p>
              </w:tc>
              <w:tc>
                <w:tcPr>
                  <w:tcW w:w="2954" w:type="dxa"/>
                </w:tcPr>
                <w:p w14:paraId="48EC5C25" w14:textId="10C8EE64" w:rsidR="005F5DBB" w:rsidRPr="00A21260" w:rsidRDefault="005F5DBB" w:rsidP="005F5DBB">
                  <w:pPr>
                    <w:pStyle w:val="WOW"/>
                    <w:rPr>
                      <w:lang w:val="sv-SE"/>
                    </w:rPr>
                  </w:pPr>
                  <w:r w:rsidRPr="00A21260">
                    <w:rPr>
                      <w:lang w:val="sv-SE"/>
                    </w:rPr>
                    <w:t>Menampilkan pesan data telah dihapus</w:t>
                  </w:r>
                </w:p>
              </w:tc>
            </w:tr>
          </w:tbl>
          <w:p w14:paraId="64499215" w14:textId="77777777" w:rsidR="001F0840" w:rsidRPr="00A21260" w:rsidRDefault="001F0840" w:rsidP="00D47629">
            <w:pPr>
              <w:ind w:firstLine="0"/>
              <w:rPr>
                <w:lang w:val="sv-SE"/>
              </w:rPr>
            </w:pPr>
          </w:p>
        </w:tc>
      </w:tr>
    </w:tbl>
    <w:p w14:paraId="3E8CD441" w14:textId="77777777" w:rsidR="001F0840" w:rsidRPr="00A21260" w:rsidRDefault="001F0840" w:rsidP="001F0840">
      <w:pPr>
        <w:ind w:firstLine="0"/>
        <w:rPr>
          <w:lang w:val="sv-SE"/>
        </w:rPr>
      </w:pPr>
    </w:p>
    <w:p w14:paraId="4B43A7A4" w14:textId="77777777" w:rsidR="00755B5B" w:rsidRPr="00A21260" w:rsidRDefault="00755B5B">
      <w:pPr>
        <w:spacing w:before="0" w:after="160" w:line="259" w:lineRule="auto"/>
        <w:ind w:firstLine="0"/>
        <w:jc w:val="left"/>
        <w:rPr>
          <w:rFonts w:eastAsiaTheme="majorEastAsia" w:cstheme="majorBidi"/>
          <w:i/>
          <w:iCs/>
          <w:color w:val="000000" w:themeColor="text1"/>
          <w:lang w:val="sv-SE"/>
        </w:rPr>
      </w:pPr>
      <w:r w:rsidRPr="00A21260">
        <w:rPr>
          <w:i/>
          <w:lang w:val="sv-SE"/>
        </w:rPr>
        <w:br w:type="page"/>
      </w:r>
    </w:p>
    <w:p w14:paraId="75C757FF" w14:textId="791F927C" w:rsidR="005107CF" w:rsidRDefault="000D4F93" w:rsidP="00203304">
      <w:pPr>
        <w:pStyle w:val="Heading4"/>
      </w:pPr>
      <w:r w:rsidRPr="000D4F93">
        <w:rPr>
          <w:i/>
        </w:rPr>
        <w:lastRenderedPageBreak/>
        <w:t>Scenario</w:t>
      </w:r>
      <w:r w:rsidR="005107CF">
        <w:t xml:space="preserve"> Mengelola Data Produk</w:t>
      </w:r>
    </w:p>
    <w:p w14:paraId="3E3CA2DC" w14:textId="33791368" w:rsidR="001F0840" w:rsidRPr="00FB1808" w:rsidRDefault="001F0840" w:rsidP="001F0840">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4</w:t>
      </w:r>
      <w:r w:rsidR="00FB7456">
        <w:fldChar w:fldCharType="end"/>
      </w:r>
      <w:r>
        <w:t xml:space="preserve"> </w:t>
      </w:r>
      <w:r w:rsidRPr="00A41343">
        <w:rPr>
          <w:bCs/>
          <w:i/>
          <w:iCs w:val="0"/>
        </w:rPr>
        <w:t>Scenario</w:t>
      </w:r>
      <w:r>
        <w:rPr>
          <w:bCs/>
        </w:rPr>
        <w:t xml:space="preserve"> Mengelola Data Produk</w:t>
      </w:r>
    </w:p>
    <w:tbl>
      <w:tblPr>
        <w:tblStyle w:val="TableGrid"/>
        <w:tblW w:w="0" w:type="auto"/>
        <w:jc w:val="center"/>
        <w:tblLook w:val="04A0" w:firstRow="1" w:lastRow="0" w:firstColumn="1" w:lastColumn="0" w:noHBand="0" w:noVBand="1"/>
      </w:tblPr>
      <w:tblGrid>
        <w:gridCol w:w="1800"/>
        <w:gridCol w:w="6134"/>
      </w:tblGrid>
      <w:tr w:rsidR="001F0840" w14:paraId="7DC01331" w14:textId="77777777" w:rsidTr="004C456F">
        <w:trPr>
          <w:jc w:val="center"/>
        </w:trPr>
        <w:tc>
          <w:tcPr>
            <w:tcW w:w="1800" w:type="dxa"/>
            <w:shd w:val="clear" w:color="auto" w:fill="D9D9D9" w:themeFill="background1" w:themeFillShade="D9"/>
          </w:tcPr>
          <w:p w14:paraId="3740A6D1" w14:textId="77777777" w:rsidR="001F0840" w:rsidRDefault="001F0840" w:rsidP="00D47629">
            <w:pPr>
              <w:ind w:firstLine="0"/>
            </w:pPr>
            <w:r>
              <w:t xml:space="preserve">No </w:t>
            </w:r>
            <w:r w:rsidRPr="00331087">
              <w:rPr>
                <w:i/>
                <w:iCs/>
              </w:rPr>
              <w:t>Use Case</w:t>
            </w:r>
          </w:p>
        </w:tc>
        <w:tc>
          <w:tcPr>
            <w:tcW w:w="6134" w:type="dxa"/>
          </w:tcPr>
          <w:p w14:paraId="464C720C" w14:textId="77777777" w:rsidR="001F0840" w:rsidRDefault="001F0840" w:rsidP="00D47629">
            <w:pPr>
              <w:ind w:firstLine="0"/>
            </w:pPr>
            <w:r>
              <w:t>03</w:t>
            </w:r>
          </w:p>
        </w:tc>
      </w:tr>
      <w:tr w:rsidR="001F0840" w14:paraId="1990AC73" w14:textId="77777777" w:rsidTr="004C456F">
        <w:trPr>
          <w:jc w:val="center"/>
        </w:trPr>
        <w:tc>
          <w:tcPr>
            <w:tcW w:w="1800" w:type="dxa"/>
            <w:shd w:val="clear" w:color="auto" w:fill="D9D9D9" w:themeFill="background1" w:themeFillShade="D9"/>
          </w:tcPr>
          <w:p w14:paraId="4CAD4107" w14:textId="77777777" w:rsidR="001F0840" w:rsidRDefault="001F0840" w:rsidP="00D47629">
            <w:pPr>
              <w:ind w:firstLine="0"/>
            </w:pPr>
            <w:r>
              <w:t xml:space="preserve">Nama </w:t>
            </w:r>
            <w:r w:rsidRPr="00331087">
              <w:rPr>
                <w:i/>
                <w:iCs/>
              </w:rPr>
              <w:t>Use Case</w:t>
            </w:r>
          </w:p>
        </w:tc>
        <w:tc>
          <w:tcPr>
            <w:tcW w:w="6134" w:type="dxa"/>
          </w:tcPr>
          <w:p w14:paraId="2DA477B2" w14:textId="77777777" w:rsidR="001F0840" w:rsidRDefault="001F0840" w:rsidP="00D47629">
            <w:pPr>
              <w:ind w:firstLine="0"/>
            </w:pPr>
            <w:r>
              <w:t>Mengelola Data Produk</w:t>
            </w:r>
          </w:p>
        </w:tc>
      </w:tr>
      <w:tr w:rsidR="001F0840" w14:paraId="57BCC224" w14:textId="77777777" w:rsidTr="004C456F">
        <w:trPr>
          <w:jc w:val="center"/>
        </w:trPr>
        <w:tc>
          <w:tcPr>
            <w:tcW w:w="1800" w:type="dxa"/>
            <w:shd w:val="clear" w:color="auto" w:fill="D9D9D9" w:themeFill="background1" w:themeFillShade="D9"/>
          </w:tcPr>
          <w:p w14:paraId="5E3487E0" w14:textId="77777777" w:rsidR="001F0840" w:rsidRPr="00331087" w:rsidRDefault="001F0840" w:rsidP="00D47629">
            <w:pPr>
              <w:ind w:firstLine="0"/>
              <w:rPr>
                <w:i/>
                <w:iCs/>
              </w:rPr>
            </w:pPr>
            <w:r>
              <w:rPr>
                <w:i/>
                <w:iCs/>
              </w:rPr>
              <w:t>Description</w:t>
            </w:r>
          </w:p>
        </w:tc>
        <w:tc>
          <w:tcPr>
            <w:tcW w:w="6134" w:type="dxa"/>
          </w:tcPr>
          <w:p w14:paraId="204D7CE3" w14:textId="77777777" w:rsidR="001F0840" w:rsidRDefault="001F0840" w:rsidP="00D47629">
            <w:pPr>
              <w:ind w:firstLine="0"/>
            </w:pPr>
            <w:r>
              <w:rPr>
                <w:i/>
                <w:iCs/>
              </w:rPr>
              <w:t>Actor</w:t>
            </w:r>
            <w:r w:rsidRPr="00E34534">
              <w:t xml:space="preserve"> menambah</w:t>
            </w:r>
            <w:r>
              <w:t>,</w:t>
            </w:r>
            <w:r>
              <w:rPr>
                <w:i/>
                <w:iCs/>
              </w:rPr>
              <w:t xml:space="preserve"> </w:t>
            </w:r>
            <w:r>
              <w:t>melihat detail,</w:t>
            </w:r>
            <w:r>
              <w:rPr>
                <w:i/>
                <w:iCs/>
              </w:rPr>
              <w:t xml:space="preserve"> </w:t>
            </w:r>
            <w:r>
              <w:t>mengubah, menghapus data produk</w:t>
            </w:r>
          </w:p>
        </w:tc>
      </w:tr>
      <w:tr w:rsidR="001F0840" w:rsidRPr="00F25B7A" w14:paraId="026CD285" w14:textId="77777777" w:rsidTr="004C456F">
        <w:trPr>
          <w:jc w:val="center"/>
        </w:trPr>
        <w:tc>
          <w:tcPr>
            <w:tcW w:w="1800" w:type="dxa"/>
            <w:shd w:val="clear" w:color="auto" w:fill="D9D9D9" w:themeFill="background1" w:themeFillShade="D9"/>
          </w:tcPr>
          <w:p w14:paraId="7F70C953" w14:textId="77777777" w:rsidR="001F0840" w:rsidRDefault="001F0840" w:rsidP="00D47629">
            <w:pPr>
              <w:ind w:firstLine="0"/>
              <w:rPr>
                <w:i/>
                <w:iCs/>
              </w:rPr>
            </w:pPr>
            <w:r>
              <w:rPr>
                <w:i/>
                <w:iCs/>
              </w:rPr>
              <w:t>Pre-condition</w:t>
            </w:r>
          </w:p>
        </w:tc>
        <w:tc>
          <w:tcPr>
            <w:tcW w:w="6134" w:type="dxa"/>
          </w:tcPr>
          <w:p w14:paraId="24E864B9" w14:textId="77777777" w:rsidR="001F0840" w:rsidRPr="00A21260" w:rsidRDefault="001F0840" w:rsidP="00D47629">
            <w:pPr>
              <w:ind w:firstLine="0"/>
              <w:rPr>
                <w:lang w:val="sv-SE"/>
              </w:rPr>
            </w:pPr>
            <w:r w:rsidRPr="00A21260">
              <w:rPr>
                <w:i/>
                <w:iCs/>
                <w:lang w:val="sv-SE"/>
              </w:rPr>
              <w:t xml:space="preserve">Actor </w:t>
            </w:r>
            <w:r w:rsidRPr="00A21260">
              <w:rPr>
                <w:lang w:val="sv-SE"/>
              </w:rPr>
              <w:t>berada dihalaman produk untuk admin</w:t>
            </w:r>
          </w:p>
        </w:tc>
      </w:tr>
      <w:tr w:rsidR="001F0840" w14:paraId="6E055E47" w14:textId="77777777" w:rsidTr="004C456F">
        <w:trPr>
          <w:jc w:val="center"/>
        </w:trPr>
        <w:tc>
          <w:tcPr>
            <w:tcW w:w="1800" w:type="dxa"/>
            <w:shd w:val="clear" w:color="auto" w:fill="D9D9D9" w:themeFill="background1" w:themeFillShade="D9"/>
          </w:tcPr>
          <w:p w14:paraId="23D4EC78" w14:textId="77777777" w:rsidR="001F0840" w:rsidRDefault="001F0840" w:rsidP="00D47629">
            <w:pPr>
              <w:ind w:firstLine="0"/>
              <w:rPr>
                <w:i/>
                <w:iCs/>
              </w:rPr>
            </w:pPr>
            <w:r>
              <w:rPr>
                <w:i/>
                <w:iCs/>
              </w:rPr>
              <w:t>Post-condition</w:t>
            </w:r>
          </w:p>
        </w:tc>
        <w:tc>
          <w:tcPr>
            <w:tcW w:w="6134" w:type="dxa"/>
          </w:tcPr>
          <w:p w14:paraId="3A807B42" w14:textId="77777777" w:rsidR="001F0840" w:rsidRPr="007565FA" w:rsidRDefault="001F0840" w:rsidP="00D47629">
            <w:pPr>
              <w:ind w:firstLine="0"/>
            </w:pPr>
            <w:r w:rsidRPr="007565FA">
              <w:rPr>
                <w:i/>
                <w:iCs/>
              </w:rPr>
              <w:t>Actor</w:t>
            </w:r>
            <w:r>
              <w:rPr>
                <w:i/>
                <w:iCs/>
              </w:rPr>
              <w:t xml:space="preserve"> </w:t>
            </w:r>
            <w:r>
              <w:t>telah melihat detail, mengubah, menghapus data produk</w:t>
            </w:r>
          </w:p>
        </w:tc>
      </w:tr>
      <w:tr w:rsidR="001F0840" w14:paraId="35B9DC59" w14:textId="77777777" w:rsidTr="004C456F">
        <w:trPr>
          <w:jc w:val="center"/>
        </w:trPr>
        <w:tc>
          <w:tcPr>
            <w:tcW w:w="1800" w:type="dxa"/>
            <w:shd w:val="clear" w:color="auto" w:fill="D9D9D9" w:themeFill="background1" w:themeFillShade="D9"/>
          </w:tcPr>
          <w:p w14:paraId="5EFEB8AF" w14:textId="77777777" w:rsidR="001F0840" w:rsidRDefault="001F0840" w:rsidP="00D47629">
            <w:pPr>
              <w:ind w:firstLine="0"/>
              <w:rPr>
                <w:i/>
                <w:iCs/>
              </w:rPr>
            </w:pPr>
            <w:r>
              <w:rPr>
                <w:i/>
                <w:iCs/>
              </w:rPr>
              <w:t>Actor</w:t>
            </w:r>
          </w:p>
        </w:tc>
        <w:tc>
          <w:tcPr>
            <w:tcW w:w="6134" w:type="dxa"/>
          </w:tcPr>
          <w:p w14:paraId="6D000B2E" w14:textId="77777777" w:rsidR="001F0840" w:rsidRDefault="001F0840" w:rsidP="00D47629">
            <w:pPr>
              <w:ind w:firstLine="0"/>
            </w:pPr>
            <w:r>
              <w:t>Admin</w:t>
            </w:r>
          </w:p>
        </w:tc>
      </w:tr>
      <w:tr w:rsidR="001F0840" w:rsidRPr="00F25B7A" w14:paraId="0552814C" w14:textId="77777777" w:rsidTr="004C456F">
        <w:trPr>
          <w:jc w:val="center"/>
        </w:trPr>
        <w:tc>
          <w:tcPr>
            <w:tcW w:w="1800" w:type="dxa"/>
            <w:shd w:val="clear" w:color="auto" w:fill="D9D9D9" w:themeFill="background1" w:themeFillShade="D9"/>
          </w:tcPr>
          <w:p w14:paraId="364706E4" w14:textId="77777777" w:rsidR="001F0840" w:rsidRPr="00327167" w:rsidRDefault="001F0840"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1F0840" w14:paraId="132E2EE0" w14:textId="77777777" w:rsidTr="00D47629">
              <w:tc>
                <w:tcPr>
                  <w:tcW w:w="2954" w:type="dxa"/>
                  <w:shd w:val="clear" w:color="auto" w:fill="D9D9D9" w:themeFill="background1" w:themeFillShade="D9"/>
                </w:tcPr>
                <w:p w14:paraId="5DE03A62" w14:textId="77777777" w:rsidR="001F0840" w:rsidRDefault="001F0840" w:rsidP="00D47629">
                  <w:pPr>
                    <w:ind w:firstLine="0"/>
                    <w:jc w:val="center"/>
                  </w:pPr>
                  <w:r>
                    <w:t>Admin</w:t>
                  </w:r>
                </w:p>
              </w:tc>
              <w:tc>
                <w:tcPr>
                  <w:tcW w:w="2954" w:type="dxa"/>
                  <w:shd w:val="clear" w:color="auto" w:fill="D9D9D9" w:themeFill="background1" w:themeFillShade="D9"/>
                </w:tcPr>
                <w:p w14:paraId="7E2CAE78" w14:textId="77777777" w:rsidR="001F0840" w:rsidRDefault="001F0840" w:rsidP="00D47629">
                  <w:pPr>
                    <w:ind w:firstLine="0"/>
                    <w:jc w:val="center"/>
                  </w:pPr>
                  <w:r>
                    <w:t>Sistem</w:t>
                  </w:r>
                </w:p>
              </w:tc>
            </w:tr>
            <w:tr w:rsidR="00FC0AF8" w14:paraId="49A19BD3" w14:textId="77777777" w:rsidTr="00D47629">
              <w:tc>
                <w:tcPr>
                  <w:tcW w:w="2954" w:type="dxa"/>
                </w:tcPr>
                <w:p w14:paraId="4D540EE9" w14:textId="5B75EA34" w:rsidR="00FC0AF8" w:rsidRDefault="00FC0AF8" w:rsidP="00FC0AF8">
                  <w:pPr>
                    <w:pStyle w:val="WOW"/>
                    <w:numPr>
                      <w:ilvl w:val="0"/>
                      <w:numId w:val="19"/>
                    </w:numPr>
                    <w:ind w:left="320"/>
                  </w:pPr>
                  <w:r>
                    <w:t xml:space="preserve">Klik tombol </w:t>
                  </w:r>
                  <w:r w:rsidRPr="00FC0AF8">
                    <w:t>tambah</w:t>
                  </w:r>
                </w:p>
              </w:tc>
              <w:tc>
                <w:tcPr>
                  <w:tcW w:w="2954" w:type="dxa"/>
                </w:tcPr>
                <w:p w14:paraId="2CCCD8B0" w14:textId="01A9FC4B" w:rsidR="00FC0AF8" w:rsidRDefault="00FC0AF8" w:rsidP="00FC0AF8">
                  <w:pPr>
                    <w:pStyle w:val="WOW"/>
                    <w:numPr>
                      <w:ilvl w:val="0"/>
                      <w:numId w:val="0"/>
                    </w:numPr>
                    <w:ind w:left="314"/>
                  </w:pPr>
                </w:p>
              </w:tc>
            </w:tr>
            <w:tr w:rsidR="00FC0AF8" w14:paraId="51931C47" w14:textId="77777777" w:rsidTr="00D47629">
              <w:tc>
                <w:tcPr>
                  <w:tcW w:w="2954" w:type="dxa"/>
                </w:tcPr>
                <w:p w14:paraId="003B3DB5" w14:textId="77777777" w:rsidR="00FC0AF8" w:rsidRDefault="00FC0AF8" w:rsidP="00FC0AF8">
                  <w:pPr>
                    <w:pStyle w:val="WOW"/>
                    <w:numPr>
                      <w:ilvl w:val="0"/>
                      <w:numId w:val="0"/>
                    </w:numPr>
                    <w:ind w:left="314" w:hanging="314"/>
                  </w:pPr>
                </w:p>
              </w:tc>
              <w:tc>
                <w:tcPr>
                  <w:tcW w:w="2954" w:type="dxa"/>
                </w:tcPr>
                <w:p w14:paraId="7BBB0A9D" w14:textId="55A6A12F" w:rsidR="00FC0AF8" w:rsidRDefault="00FC0AF8" w:rsidP="00FC0AF8">
                  <w:pPr>
                    <w:pStyle w:val="WOW"/>
                  </w:pPr>
                  <w:r w:rsidRPr="00FC0AF8">
                    <w:t>Menampilkan</w:t>
                  </w:r>
                  <w:r>
                    <w:t xml:space="preserve"> </w:t>
                  </w:r>
                  <w:r w:rsidRPr="00151B82">
                    <w:rPr>
                      <w:i/>
                      <w:iCs/>
                    </w:rPr>
                    <w:t>modal</w:t>
                  </w:r>
                  <w:r>
                    <w:rPr>
                      <w:i/>
                      <w:iCs/>
                    </w:rPr>
                    <w:t xml:space="preserve"> </w:t>
                  </w:r>
                </w:p>
              </w:tc>
            </w:tr>
            <w:tr w:rsidR="00FC0AF8" w14:paraId="7CC0A75D" w14:textId="77777777" w:rsidTr="00D47629">
              <w:tc>
                <w:tcPr>
                  <w:tcW w:w="2954" w:type="dxa"/>
                </w:tcPr>
                <w:p w14:paraId="69257575" w14:textId="05E19D50" w:rsidR="00FC0AF8" w:rsidRDefault="00FC0AF8" w:rsidP="00FC0AF8">
                  <w:pPr>
                    <w:pStyle w:val="WOW"/>
                  </w:pPr>
                  <w:r>
                    <w:t xml:space="preserve">Mengisi </w:t>
                  </w:r>
                  <w:r>
                    <w:rPr>
                      <w:i/>
                      <w:iCs/>
                    </w:rPr>
                    <w:t xml:space="preserve">form </w:t>
                  </w:r>
                  <w:r>
                    <w:t>tambah data</w:t>
                  </w:r>
                </w:p>
              </w:tc>
              <w:tc>
                <w:tcPr>
                  <w:tcW w:w="2954" w:type="dxa"/>
                </w:tcPr>
                <w:p w14:paraId="5D17FFE4" w14:textId="77777777" w:rsidR="00FC0AF8" w:rsidRDefault="00FC0AF8" w:rsidP="00FC0AF8">
                  <w:pPr>
                    <w:pStyle w:val="WOW"/>
                    <w:numPr>
                      <w:ilvl w:val="0"/>
                      <w:numId w:val="0"/>
                    </w:numPr>
                    <w:ind w:left="314"/>
                  </w:pPr>
                </w:p>
              </w:tc>
            </w:tr>
            <w:tr w:rsidR="00FC0AF8" w14:paraId="63A6E5EF" w14:textId="77777777" w:rsidTr="00D47629">
              <w:tc>
                <w:tcPr>
                  <w:tcW w:w="2954" w:type="dxa"/>
                </w:tcPr>
                <w:p w14:paraId="11FC749D" w14:textId="14CFEF73" w:rsidR="00FC0AF8" w:rsidRDefault="00FC0AF8" w:rsidP="00FC0AF8">
                  <w:pPr>
                    <w:pStyle w:val="WOW"/>
                  </w:pPr>
                  <w:r>
                    <w:t>Klik tombol tambah</w:t>
                  </w:r>
                </w:p>
              </w:tc>
              <w:tc>
                <w:tcPr>
                  <w:tcW w:w="2954" w:type="dxa"/>
                </w:tcPr>
                <w:p w14:paraId="1D12572C" w14:textId="77777777" w:rsidR="00FC0AF8" w:rsidRDefault="00FC0AF8" w:rsidP="00FC0AF8">
                  <w:pPr>
                    <w:pStyle w:val="WOW"/>
                    <w:numPr>
                      <w:ilvl w:val="0"/>
                      <w:numId w:val="0"/>
                    </w:numPr>
                    <w:ind w:left="314"/>
                  </w:pPr>
                </w:p>
              </w:tc>
            </w:tr>
            <w:tr w:rsidR="00FC0AF8" w14:paraId="681C28B0" w14:textId="77777777" w:rsidTr="00D47629">
              <w:tc>
                <w:tcPr>
                  <w:tcW w:w="2954" w:type="dxa"/>
                </w:tcPr>
                <w:p w14:paraId="0DAA0B74" w14:textId="77777777" w:rsidR="00FC0AF8" w:rsidRDefault="00FC0AF8" w:rsidP="00FC0AF8">
                  <w:pPr>
                    <w:pStyle w:val="WOW"/>
                    <w:numPr>
                      <w:ilvl w:val="0"/>
                      <w:numId w:val="0"/>
                    </w:numPr>
                    <w:ind w:left="314" w:hanging="314"/>
                  </w:pPr>
                </w:p>
              </w:tc>
              <w:tc>
                <w:tcPr>
                  <w:tcW w:w="2954" w:type="dxa"/>
                </w:tcPr>
                <w:p w14:paraId="4F8623E7" w14:textId="1B51C4A0" w:rsidR="00FC0AF8" w:rsidRDefault="00FC0AF8" w:rsidP="00FC0AF8">
                  <w:pPr>
                    <w:pStyle w:val="WOW"/>
                  </w:pPr>
                  <w:r>
                    <w:t xml:space="preserve">Menyimpan data dan menampilkan pesan data berhasil </w:t>
                  </w:r>
                  <w:r w:rsidRPr="003C382E">
                    <w:t>disimpan</w:t>
                  </w:r>
                </w:p>
              </w:tc>
            </w:tr>
            <w:tr w:rsidR="00FC0AF8" w14:paraId="2DD02C6C" w14:textId="77777777" w:rsidTr="00D47629">
              <w:tc>
                <w:tcPr>
                  <w:tcW w:w="2954" w:type="dxa"/>
                </w:tcPr>
                <w:p w14:paraId="46826431" w14:textId="2644FE55" w:rsidR="00FC0AF8" w:rsidRDefault="00FC0AF8" w:rsidP="00FC0AF8">
                  <w:pPr>
                    <w:pStyle w:val="WOW"/>
                  </w:pPr>
                  <w:r>
                    <w:t>Klik tombol detail pada data yang dipilih</w:t>
                  </w:r>
                </w:p>
              </w:tc>
              <w:tc>
                <w:tcPr>
                  <w:tcW w:w="2954" w:type="dxa"/>
                </w:tcPr>
                <w:p w14:paraId="134A8B56" w14:textId="77777777" w:rsidR="00FC0AF8" w:rsidRDefault="00FC0AF8" w:rsidP="00FC0AF8">
                  <w:pPr>
                    <w:pStyle w:val="WOW"/>
                    <w:numPr>
                      <w:ilvl w:val="0"/>
                      <w:numId w:val="0"/>
                    </w:numPr>
                    <w:ind w:left="314"/>
                  </w:pPr>
                </w:p>
              </w:tc>
            </w:tr>
            <w:tr w:rsidR="00FC0AF8" w:rsidRPr="00F25B7A" w14:paraId="4CF21617" w14:textId="77777777" w:rsidTr="00D47629">
              <w:tc>
                <w:tcPr>
                  <w:tcW w:w="2954" w:type="dxa"/>
                </w:tcPr>
                <w:p w14:paraId="6B51FAB8" w14:textId="77777777" w:rsidR="00FC0AF8" w:rsidRDefault="00FC0AF8" w:rsidP="00FC0AF8">
                  <w:pPr>
                    <w:pStyle w:val="WOW"/>
                    <w:numPr>
                      <w:ilvl w:val="0"/>
                      <w:numId w:val="0"/>
                    </w:numPr>
                    <w:ind w:left="314" w:hanging="314"/>
                  </w:pPr>
                </w:p>
              </w:tc>
              <w:tc>
                <w:tcPr>
                  <w:tcW w:w="2954" w:type="dxa"/>
                </w:tcPr>
                <w:p w14:paraId="430C6100" w14:textId="7E464911" w:rsidR="00FC0AF8" w:rsidRPr="00A21260" w:rsidRDefault="00FC0AF8" w:rsidP="00FC0AF8">
                  <w:pPr>
                    <w:pStyle w:val="WOW"/>
                    <w:rPr>
                      <w:lang w:val="sv-SE"/>
                    </w:rPr>
                  </w:pPr>
                  <w:r w:rsidRPr="00A21260">
                    <w:rPr>
                      <w:lang w:val="sv-SE"/>
                    </w:rPr>
                    <w:t xml:space="preserve">Menampilkan </w:t>
                  </w:r>
                  <w:r w:rsidRPr="00A21260">
                    <w:rPr>
                      <w:i/>
                      <w:iCs/>
                      <w:lang w:val="sv-SE"/>
                    </w:rPr>
                    <w:t xml:space="preserve">modal </w:t>
                  </w:r>
                  <w:r w:rsidRPr="00A21260">
                    <w:rPr>
                      <w:lang w:val="sv-SE"/>
                    </w:rPr>
                    <w:t>dengan menampilkan detail dari data yang dipilih</w:t>
                  </w:r>
                </w:p>
              </w:tc>
            </w:tr>
            <w:tr w:rsidR="00FC0AF8" w14:paraId="4835C1E6" w14:textId="77777777" w:rsidTr="00D47629">
              <w:tc>
                <w:tcPr>
                  <w:tcW w:w="2954" w:type="dxa"/>
                </w:tcPr>
                <w:p w14:paraId="0543EB69" w14:textId="515C7C2E" w:rsidR="00FC0AF8" w:rsidRDefault="00FC0AF8" w:rsidP="00FC0AF8">
                  <w:pPr>
                    <w:pStyle w:val="WOW"/>
                  </w:pPr>
                  <w:r>
                    <w:t xml:space="preserve">Klik </w:t>
                  </w:r>
                  <w:r w:rsidRPr="003C382E">
                    <w:t>tombol</w:t>
                  </w:r>
                  <w:r>
                    <w:t xml:space="preserve"> tutup</w:t>
                  </w:r>
                </w:p>
              </w:tc>
              <w:tc>
                <w:tcPr>
                  <w:tcW w:w="2954" w:type="dxa"/>
                </w:tcPr>
                <w:p w14:paraId="19AACAE0" w14:textId="77777777" w:rsidR="00FC0AF8" w:rsidRDefault="00FC0AF8" w:rsidP="00FC0AF8">
                  <w:pPr>
                    <w:pStyle w:val="WOW"/>
                    <w:numPr>
                      <w:ilvl w:val="0"/>
                      <w:numId w:val="0"/>
                    </w:numPr>
                    <w:ind w:left="314"/>
                  </w:pPr>
                </w:p>
              </w:tc>
            </w:tr>
            <w:tr w:rsidR="00FC0AF8" w14:paraId="48266B4B" w14:textId="77777777" w:rsidTr="00D47629">
              <w:tc>
                <w:tcPr>
                  <w:tcW w:w="2954" w:type="dxa"/>
                </w:tcPr>
                <w:p w14:paraId="3B52F0E2" w14:textId="77777777" w:rsidR="00FC0AF8" w:rsidRDefault="00FC0AF8" w:rsidP="00FC0AF8">
                  <w:pPr>
                    <w:pStyle w:val="WOW"/>
                    <w:numPr>
                      <w:ilvl w:val="0"/>
                      <w:numId w:val="0"/>
                    </w:numPr>
                    <w:ind w:left="314" w:hanging="314"/>
                  </w:pPr>
                </w:p>
              </w:tc>
              <w:tc>
                <w:tcPr>
                  <w:tcW w:w="2954" w:type="dxa"/>
                </w:tcPr>
                <w:p w14:paraId="77EFDE0C" w14:textId="04EEFCAF" w:rsidR="00FC0AF8" w:rsidRDefault="00FC0AF8" w:rsidP="00FC0AF8">
                  <w:pPr>
                    <w:pStyle w:val="WOW"/>
                  </w:pPr>
                  <w:r>
                    <w:t xml:space="preserve">Menutup </w:t>
                  </w:r>
                  <w:r w:rsidRPr="00151B82">
                    <w:rPr>
                      <w:i/>
                      <w:iCs/>
                    </w:rPr>
                    <w:t>modal</w:t>
                  </w:r>
                  <w:r>
                    <w:t xml:space="preserve"> detail</w:t>
                  </w:r>
                </w:p>
              </w:tc>
            </w:tr>
            <w:tr w:rsidR="00FC0AF8" w:rsidRPr="00F25B7A" w14:paraId="2768EF24" w14:textId="77777777" w:rsidTr="00D47629">
              <w:tc>
                <w:tcPr>
                  <w:tcW w:w="2954" w:type="dxa"/>
                </w:tcPr>
                <w:p w14:paraId="1D76CBE0" w14:textId="7FAAFE22" w:rsidR="00FC0AF8" w:rsidRPr="00A21260" w:rsidRDefault="00FC0AF8" w:rsidP="00FC0AF8">
                  <w:pPr>
                    <w:pStyle w:val="WOW"/>
                    <w:rPr>
                      <w:lang w:val="sv-SE"/>
                    </w:rPr>
                  </w:pPr>
                  <w:r w:rsidRPr="00A21260">
                    <w:rPr>
                      <w:lang w:val="sv-SE"/>
                    </w:rPr>
                    <w:t>Klik tombol ubah pada data yang akan diubah</w:t>
                  </w:r>
                </w:p>
              </w:tc>
              <w:tc>
                <w:tcPr>
                  <w:tcW w:w="2954" w:type="dxa"/>
                </w:tcPr>
                <w:p w14:paraId="71781921" w14:textId="77777777" w:rsidR="00FC0AF8" w:rsidRPr="00A21260" w:rsidRDefault="00FC0AF8" w:rsidP="00FC0AF8">
                  <w:pPr>
                    <w:pStyle w:val="WOW"/>
                    <w:numPr>
                      <w:ilvl w:val="0"/>
                      <w:numId w:val="0"/>
                    </w:numPr>
                    <w:ind w:left="314"/>
                    <w:rPr>
                      <w:lang w:val="sv-SE"/>
                    </w:rPr>
                  </w:pPr>
                </w:p>
              </w:tc>
            </w:tr>
            <w:tr w:rsidR="00FC0AF8" w14:paraId="65C1C0AB" w14:textId="77777777" w:rsidTr="00D47629">
              <w:tc>
                <w:tcPr>
                  <w:tcW w:w="2954" w:type="dxa"/>
                </w:tcPr>
                <w:p w14:paraId="5C883766" w14:textId="77777777" w:rsidR="00FC0AF8" w:rsidRPr="00A21260" w:rsidRDefault="00FC0AF8" w:rsidP="00FC0AF8">
                  <w:pPr>
                    <w:pStyle w:val="WOW"/>
                    <w:numPr>
                      <w:ilvl w:val="0"/>
                      <w:numId w:val="0"/>
                    </w:numPr>
                    <w:ind w:left="314" w:hanging="314"/>
                    <w:rPr>
                      <w:lang w:val="sv-SE"/>
                    </w:rPr>
                  </w:pPr>
                </w:p>
              </w:tc>
              <w:tc>
                <w:tcPr>
                  <w:tcW w:w="2954" w:type="dxa"/>
                </w:tcPr>
                <w:p w14:paraId="70C236EB" w14:textId="55093E28" w:rsidR="00FC0AF8" w:rsidRDefault="00FC0AF8" w:rsidP="00FC0AF8">
                  <w:pPr>
                    <w:pStyle w:val="WOW"/>
                  </w:pPr>
                  <w:r>
                    <w:t xml:space="preserve">Menampilkan </w:t>
                  </w:r>
                  <w:r w:rsidRPr="009D7FAA">
                    <w:t>Modal</w:t>
                  </w:r>
                  <w:r>
                    <w:rPr>
                      <w:i/>
                      <w:iCs/>
                    </w:rPr>
                    <w:t xml:space="preserve"> </w:t>
                  </w:r>
                  <w:r>
                    <w:t>ubah</w:t>
                  </w:r>
                </w:p>
              </w:tc>
            </w:tr>
            <w:tr w:rsidR="00FC0AF8" w14:paraId="0F09E883" w14:textId="77777777" w:rsidTr="00D47629">
              <w:tc>
                <w:tcPr>
                  <w:tcW w:w="2954" w:type="dxa"/>
                </w:tcPr>
                <w:p w14:paraId="3B1718C3" w14:textId="0A2999EC" w:rsidR="00FC0AF8" w:rsidRDefault="00FC0AF8" w:rsidP="00FC0AF8">
                  <w:pPr>
                    <w:pStyle w:val="WOW"/>
                  </w:pPr>
                  <w:r>
                    <w:t>Mengubah data pada form</w:t>
                  </w:r>
                </w:p>
              </w:tc>
              <w:tc>
                <w:tcPr>
                  <w:tcW w:w="2954" w:type="dxa"/>
                </w:tcPr>
                <w:p w14:paraId="001DB734" w14:textId="77777777" w:rsidR="00FC0AF8" w:rsidRDefault="00FC0AF8" w:rsidP="00FC0AF8">
                  <w:pPr>
                    <w:pStyle w:val="WOW"/>
                    <w:numPr>
                      <w:ilvl w:val="0"/>
                      <w:numId w:val="0"/>
                    </w:numPr>
                    <w:ind w:left="314"/>
                  </w:pPr>
                </w:p>
              </w:tc>
            </w:tr>
            <w:tr w:rsidR="00FC0AF8" w14:paraId="47D614E9" w14:textId="77777777" w:rsidTr="00D47629">
              <w:tc>
                <w:tcPr>
                  <w:tcW w:w="2954" w:type="dxa"/>
                </w:tcPr>
                <w:p w14:paraId="5B6E3D0B" w14:textId="7AED13DF" w:rsidR="00FC0AF8" w:rsidRDefault="00FC0AF8" w:rsidP="00FC0AF8">
                  <w:pPr>
                    <w:pStyle w:val="WOW"/>
                  </w:pPr>
                  <w:r>
                    <w:t xml:space="preserve">Klik </w:t>
                  </w:r>
                  <w:r w:rsidRPr="00063B54">
                    <w:t>tombol</w:t>
                  </w:r>
                  <w:r>
                    <w:t xml:space="preserve"> ubah</w:t>
                  </w:r>
                </w:p>
              </w:tc>
              <w:tc>
                <w:tcPr>
                  <w:tcW w:w="2954" w:type="dxa"/>
                </w:tcPr>
                <w:p w14:paraId="2F28B5E0" w14:textId="77777777" w:rsidR="00FC0AF8" w:rsidRDefault="00FC0AF8" w:rsidP="00FC0AF8">
                  <w:pPr>
                    <w:pStyle w:val="WOW"/>
                    <w:numPr>
                      <w:ilvl w:val="0"/>
                      <w:numId w:val="0"/>
                    </w:numPr>
                    <w:ind w:left="314"/>
                  </w:pPr>
                </w:p>
              </w:tc>
            </w:tr>
            <w:tr w:rsidR="00FC0AF8" w14:paraId="6EE6A3E0" w14:textId="77777777" w:rsidTr="00D47629">
              <w:tc>
                <w:tcPr>
                  <w:tcW w:w="2954" w:type="dxa"/>
                </w:tcPr>
                <w:p w14:paraId="2EF8A4A9" w14:textId="77777777" w:rsidR="00FC0AF8" w:rsidRDefault="00FC0AF8" w:rsidP="00FC0AF8">
                  <w:pPr>
                    <w:pStyle w:val="WOW"/>
                    <w:numPr>
                      <w:ilvl w:val="0"/>
                      <w:numId w:val="0"/>
                    </w:numPr>
                    <w:ind w:left="314" w:hanging="314"/>
                  </w:pPr>
                </w:p>
              </w:tc>
              <w:tc>
                <w:tcPr>
                  <w:tcW w:w="2954" w:type="dxa"/>
                </w:tcPr>
                <w:p w14:paraId="13D1B3AD" w14:textId="2129B2C6" w:rsidR="00FC0AF8" w:rsidRDefault="00FC0AF8" w:rsidP="00FC0AF8">
                  <w:pPr>
                    <w:pStyle w:val="WOW"/>
                  </w:pPr>
                  <w:r>
                    <w:t xml:space="preserve">Menampilkan pesan data </w:t>
                  </w:r>
                  <w:r w:rsidRPr="00CA4E89">
                    <w:t>berhasil</w:t>
                  </w:r>
                  <w:r>
                    <w:t xml:space="preserve"> diubah</w:t>
                  </w:r>
                </w:p>
              </w:tc>
            </w:tr>
            <w:tr w:rsidR="00FC0AF8" w:rsidRPr="00F25B7A" w14:paraId="5CB1483F" w14:textId="77777777" w:rsidTr="00D47629">
              <w:tc>
                <w:tcPr>
                  <w:tcW w:w="2954" w:type="dxa"/>
                </w:tcPr>
                <w:p w14:paraId="22EE9B7D" w14:textId="182D71C1" w:rsidR="00FC0AF8" w:rsidRPr="00A21260" w:rsidRDefault="00FC0AF8" w:rsidP="00FC0AF8">
                  <w:pPr>
                    <w:pStyle w:val="WOW"/>
                    <w:rPr>
                      <w:lang w:val="sv-SE"/>
                    </w:rPr>
                  </w:pPr>
                  <w:r w:rsidRPr="00A21260">
                    <w:rPr>
                      <w:lang w:val="sv-SE"/>
                    </w:rPr>
                    <w:t>Klik tombol hapus pada data yang akan dihapus</w:t>
                  </w:r>
                </w:p>
              </w:tc>
              <w:tc>
                <w:tcPr>
                  <w:tcW w:w="2954" w:type="dxa"/>
                </w:tcPr>
                <w:p w14:paraId="36CFCB26" w14:textId="77777777" w:rsidR="00FC0AF8" w:rsidRPr="00A21260" w:rsidRDefault="00FC0AF8" w:rsidP="00FC0AF8">
                  <w:pPr>
                    <w:pStyle w:val="WOW"/>
                    <w:numPr>
                      <w:ilvl w:val="0"/>
                      <w:numId w:val="0"/>
                    </w:numPr>
                    <w:ind w:left="314"/>
                    <w:rPr>
                      <w:lang w:val="sv-SE"/>
                    </w:rPr>
                  </w:pPr>
                </w:p>
              </w:tc>
            </w:tr>
            <w:tr w:rsidR="00FC0AF8" w14:paraId="26EA6BCE" w14:textId="77777777" w:rsidTr="00D47629">
              <w:tc>
                <w:tcPr>
                  <w:tcW w:w="2954" w:type="dxa"/>
                </w:tcPr>
                <w:p w14:paraId="6D1FB698" w14:textId="77777777" w:rsidR="00FC0AF8" w:rsidRPr="00A21260" w:rsidRDefault="00FC0AF8" w:rsidP="00FC0AF8">
                  <w:pPr>
                    <w:pStyle w:val="WOW"/>
                    <w:numPr>
                      <w:ilvl w:val="0"/>
                      <w:numId w:val="0"/>
                    </w:numPr>
                    <w:ind w:left="314" w:hanging="314"/>
                    <w:rPr>
                      <w:lang w:val="sv-SE"/>
                    </w:rPr>
                  </w:pPr>
                </w:p>
              </w:tc>
              <w:tc>
                <w:tcPr>
                  <w:tcW w:w="2954" w:type="dxa"/>
                </w:tcPr>
                <w:p w14:paraId="74ACDEC0" w14:textId="0A3681A6" w:rsidR="00FC0AF8" w:rsidRDefault="00FC0AF8" w:rsidP="00FC0AF8">
                  <w:pPr>
                    <w:pStyle w:val="WOW"/>
                  </w:pPr>
                  <w:r>
                    <w:t xml:space="preserve">Menampilkan pesan </w:t>
                  </w:r>
                  <w:r w:rsidRPr="00D96F81">
                    <w:t>konfirmasi</w:t>
                  </w:r>
                </w:p>
              </w:tc>
            </w:tr>
            <w:tr w:rsidR="00FC0AF8" w14:paraId="486E95AC" w14:textId="77777777" w:rsidTr="00D47629">
              <w:tc>
                <w:tcPr>
                  <w:tcW w:w="2954" w:type="dxa"/>
                </w:tcPr>
                <w:p w14:paraId="05B03E5F" w14:textId="5570BABB" w:rsidR="00FC0AF8" w:rsidRDefault="00FC0AF8" w:rsidP="00FC0AF8">
                  <w:pPr>
                    <w:pStyle w:val="WOW"/>
                  </w:pPr>
                  <w:r w:rsidRPr="00D96F81">
                    <w:t>Klik</w:t>
                  </w:r>
                  <w:r>
                    <w:t xml:space="preserve"> tombol hapus</w:t>
                  </w:r>
                </w:p>
              </w:tc>
              <w:tc>
                <w:tcPr>
                  <w:tcW w:w="2954" w:type="dxa"/>
                </w:tcPr>
                <w:p w14:paraId="55556773" w14:textId="77777777" w:rsidR="00FC0AF8" w:rsidRDefault="00FC0AF8" w:rsidP="00FC0AF8">
                  <w:pPr>
                    <w:pStyle w:val="WOW"/>
                    <w:numPr>
                      <w:ilvl w:val="0"/>
                      <w:numId w:val="0"/>
                    </w:numPr>
                    <w:ind w:left="314"/>
                  </w:pPr>
                </w:p>
              </w:tc>
            </w:tr>
            <w:tr w:rsidR="00FC0AF8" w14:paraId="5AFAE314" w14:textId="77777777" w:rsidTr="00D47629">
              <w:tc>
                <w:tcPr>
                  <w:tcW w:w="2954" w:type="dxa"/>
                </w:tcPr>
                <w:p w14:paraId="31974861" w14:textId="77777777" w:rsidR="00FC0AF8" w:rsidRPr="00D96F81" w:rsidRDefault="00FC0AF8" w:rsidP="00FC0AF8">
                  <w:pPr>
                    <w:pStyle w:val="WOW"/>
                    <w:numPr>
                      <w:ilvl w:val="0"/>
                      <w:numId w:val="0"/>
                    </w:numPr>
                    <w:ind w:left="314" w:hanging="314"/>
                  </w:pPr>
                </w:p>
              </w:tc>
              <w:tc>
                <w:tcPr>
                  <w:tcW w:w="2954" w:type="dxa"/>
                </w:tcPr>
                <w:p w14:paraId="13C07FFE" w14:textId="65E64BC2" w:rsidR="00FC0AF8" w:rsidRDefault="00FC0AF8" w:rsidP="00FC0AF8">
                  <w:pPr>
                    <w:pStyle w:val="WOW"/>
                  </w:pPr>
                  <w:r>
                    <w:t>Menghapus data produk</w:t>
                  </w:r>
                </w:p>
              </w:tc>
            </w:tr>
            <w:tr w:rsidR="00FC0AF8" w:rsidRPr="00F25B7A" w14:paraId="3C96C96D" w14:textId="77777777" w:rsidTr="00D47629">
              <w:tc>
                <w:tcPr>
                  <w:tcW w:w="2954" w:type="dxa"/>
                </w:tcPr>
                <w:p w14:paraId="4D38B85E" w14:textId="77777777" w:rsidR="00FC0AF8" w:rsidRPr="00D96F81" w:rsidRDefault="00FC0AF8" w:rsidP="00FC0AF8">
                  <w:pPr>
                    <w:pStyle w:val="WOW"/>
                    <w:numPr>
                      <w:ilvl w:val="0"/>
                      <w:numId w:val="0"/>
                    </w:numPr>
                    <w:ind w:left="314" w:hanging="314"/>
                  </w:pPr>
                </w:p>
              </w:tc>
              <w:tc>
                <w:tcPr>
                  <w:tcW w:w="2954" w:type="dxa"/>
                </w:tcPr>
                <w:p w14:paraId="1405C658" w14:textId="7FBA41EC" w:rsidR="00FC0AF8" w:rsidRPr="00A21260" w:rsidRDefault="00FC0AF8" w:rsidP="00FC0AF8">
                  <w:pPr>
                    <w:pStyle w:val="WOW"/>
                    <w:rPr>
                      <w:lang w:val="sv-SE"/>
                    </w:rPr>
                  </w:pPr>
                  <w:r w:rsidRPr="00A21260">
                    <w:rPr>
                      <w:lang w:val="sv-SE"/>
                    </w:rPr>
                    <w:t>Menampilkan pesan data telah dihapus</w:t>
                  </w:r>
                </w:p>
              </w:tc>
            </w:tr>
          </w:tbl>
          <w:p w14:paraId="1C18FA99" w14:textId="77777777" w:rsidR="001F0840" w:rsidRPr="00A21260" w:rsidRDefault="001F0840" w:rsidP="00D47629">
            <w:pPr>
              <w:ind w:firstLine="0"/>
              <w:rPr>
                <w:lang w:val="sv-SE"/>
              </w:rPr>
            </w:pPr>
          </w:p>
        </w:tc>
      </w:tr>
    </w:tbl>
    <w:p w14:paraId="053B33D5" w14:textId="77777777" w:rsidR="001F0840" w:rsidRPr="00A21260" w:rsidRDefault="001F0840" w:rsidP="001F0840">
      <w:pPr>
        <w:ind w:firstLine="0"/>
        <w:rPr>
          <w:lang w:val="sv-SE"/>
        </w:rPr>
      </w:pPr>
    </w:p>
    <w:p w14:paraId="4A7AD6B7" w14:textId="70AFC827" w:rsidR="005107CF" w:rsidRDefault="000D4F93" w:rsidP="00203304">
      <w:pPr>
        <w:pStyle w:val="Heading4"/>
      </w:pPr>
      <w:r w:rsidRPr="000D4F93">
        <w:rPr>
          <w:i/>
        </w:rPr>
        <w:t>Scenario</w:t>
      </w:r>
      <w:r w:rsidR="005107CF">
        <w:t xml:space="preserve"> Mengelola Data Pola Jahitan</w:t>
      </w:r>
    </w:p>
    <w:p w14:paraId="67CF621F" w14:textId="46A07F66" w:rsidR="00563E22" w:rsidRPr="00A21260" w:rsidRDefault="00563E22" w:rsidP="00563E22">
      <w:pPr>
        <w:pStyle w:val="Caption"/>
        <w:keepNext/>
        <w:rPr>
          <w:lang w:val="sv-SE"/>
        </w:rPr>
      </w:pPr>
      <w:r w:rsidRPr="00A21260">
        <w:rPr>
          <w:lang w:val="sv-SE"/>
        </w:rPr>
        <w:t xml:space="preserve">Tabel 4. </w:t>
      </w:r>
      <w:r w:rsidR="00FB7456">
        <w:fldChar w:fldCharType="begin"/>
      </w:r>
      <w:r w:rsidR="00FB7456" w:rsidRPr="00A21260">
        <w:rPr>
          <w:lang w:val="sv-SE"/>
        </w:rPr>
        <w:instrText xml:space="preserve"> SEQ Tabel_4. \* ARABIC </w:instrText>
      </w:r>
      <w:r w:rsidR="00FB7456">
        <w:fldChar w:fldCharType="separate"/>
      </w:r>
      <w:r w:rsidR="003A4866" w:rsidRPr="00A21260">
        <w:rPr>
          <w:noProof/>
          <w:lang w:val="sv-SE"/>
        </w:rPr>
        <w:t>5</w:t>
      </w:r>
      <w:r w:rsidR="00FB7456">
        <w:fldChar w:fldCharType="end"/>
      </w:r>
      <w:r w:rsidRPr="00A21260">
        <w:rPr>
          <w:lang w:val="sv-SE"/>
        </w:rPr>
        <w:t xml:space="preserve"> </w:t>
      </w:r>
      <w:r w:rsidRPr="00A21260">
        <w:rPr>
          <w:bCs/>
          <w:i/>
          <w:iCs w:val="0"/>
          <w:lang w:val="sv-SE"/>
        </w:rPr>
        <w:t xml:space="preserve">Scenario </w:t>
      </w:r>
      <w:r w:rsidRPr="00A21260">
        <w:rPr>
          <w:bCs/>
          <w:lang w:val="sv-SE"/>
        </w:rPr>
        <w:t>Mengelola Data Pola Jahitan</w:t>
      </w:r>
    </w:p>
    <w:tbl>
      <w:tblPr>
        <w:tblStyle w:val="TableGrid"/>
        <w:tblW w:w="0" w:type="auto"/>
        <w:jc w:val="center"/>
        <w:tblLook w:val="04A0" w:firstRow="1" w:lastRow="0" w:firstColumn="1" w:lastColumn="0" w:noHBand="0" w:noVBand="1"/>
      </w:tblPr>
      <w:tblGrid>
        <w:gridCol w:w="1800"/>
        <w:gridCol w:w="6134"/>
      </w:tblGrid>
      <w:tr w:rsidR="00563E22" w14:paraId="567F31EF" w14:textId="77777777" w:rsidTr="004C456F">
        <w:trPr>
          <w:jc w:val="center"/>
        </w:trPr>
        <w:tc>
          <w:tcPr>
            <w:tcW w:w="1800" w:type="dxa"/>
            <w:shd w:val="clear" w:color="auto" w:fill="D9D9D9" w:themeFill="background1" w:themeFillShade="D9"/>
          </w:tcPr>
          <w:p w14:paraId="19F42192" w14:textId="77777777" w:rsidR="00563E22" w:rsidRDefault="00563E22" w:rsidP="00D47629">
            <w:pPr>
              <w:ind w:firstLine="0"/>
            </w:pPr>
            <w:r>
              <w:t xml:space="preserve">No </w:t>
            </w:r>
            <w:r w:rsidRPr="00331087">
              <w:rPr>
                <w:i/>
                <w:iCs/>
              </w:rPr>
              <w:t>Use Case</w:t>
            </w:r>
          </w:p>
        </w:tc>
        <w:tc>
          <w:tcPr>
            <w:tcW w:w="6134" w:type="dxa"/>
          </w:tcPr>
          <w:p w14:paraId="45B89D81" w14:textId="77777777" w:rsidR="00563E22" w:rsidRDefault="00563E22" w:rsidP="00D47629">
            <w:pPr>
              <w:ind w:firstLine="0"/>
            </w:pPr>
            <w:r>
              <w:t>04</w:t>
            </w:r>
          </w:p>
        </w:tc>
      </w:tr>
      <w:tr w:rsidR="00563E22" w14:paraId="4595D281" w14:textId="77777777" w:rsidTr="004C456F">
        <w:trPr>
          <w:jc w:val="center"/>
        </w:trPr>
        <w:tc>
          <w:tcPr>
            <w:tcW w:w="1800" w:type="dxa"/>
            <w:shd w:val="clear" w:color="auto" w:fill="D9D9D9" w:themeFill="background1" w:themeFillShade="D9"/>
          </w:tcPr>
          <w:p w14:paraId="68AB7005" w14:textId="77777777" w:rsidR="00563E22" w:rsidRDefault="00563E22" w:rsidP="00D47629">
            <w:pPr>
              <w:ind w:firstLine="0"/>
            </w:pPr>
            <w:r>
              <w:t xml:space="preserve">Nama </w:t>
            </w:r>
            <w:r w:rsidRPr="00331087">
              <w:rPr>
                <w:i/>
                <w:iCs/>
              </w:rPr>
              <w:t>Use Case</w:t>
            </w:r>
          </w:p>
        </w:tc>
        <w:tc>
          <w:tcPr>
            <w:tcW w:w="6134" w:type="dxa"/>
          </w:tcPr>
          <w:p w14:paraId="13F553A0" w14:textId="77777777" w:rsidR="00563E22" w:rsidRDefault="00563E22" w:rsidP="00D47629">
            <w:pPr>
              <w:ind w:firstLine="0"/>
            </w:pPr>
            <w:r>
              <w:t>Mengelola Data Pola Jahitan</w:t>
            </w:r>
          </w:p>
        </w:tc>
      </w:tr>
      <w:tr w:rsidR="00563E22" w14:paraId="56C7ECEE" w14:textId="77777777" w:rsidTr="004C456F">
        <w:trPr>
          <w:jc w:val="center"/>
        </w:trPr>
        <w:tc>
          <w:tcPr>
            <w:tcW w:w="1800" w:type="dxa"/>
            <w:shd w:val="clear" w:color="auto" w:fill="D9D9D9" w:themeFill="background1" w:themeFillShade="D9"/>
          </w:tcPr>
          <w:p w14:paraId="1FB96D3E" w14:textId="77777777" w:rsidR="00563E22" w:rsidRPr="00331087" w:rsidRDefault="00563E22" w:rsidP="00D47629">
            <w:pPr>
              <w:ind w:firstLine="0"/>
              <w:rPr>
                <w:i/>
                <w:iCs/>
              </w:rPr>
            </w:pPr>
            <w:r>
              <w:rPr>
                <w:i/>
                <w:iCs/>
              </w:rPr>
              <w:t>Description</w:t>
            </w:r>
          </w:p>
        </w:tc>
        <w:tc>
          <w:tcPr>
            <w:tcW w:w="6134" w:type="dxa"/>
          </w:tcPr>
          <w:p w14:paraId="27A096DA" w14:textId="77777777" w:rsidR="00563E22" w:rsidRDefault="00563E22" w:rsidP="00D47629">
            <w:pPr>
              <w:ind w:firstLine="0"/>
            </w:pPr>
            <w:r>
              <w:rPr>
                <w:i/>
                <w:iCs/>
              </w:rPr>
              <w:t xml:space="preserve">Actor </w:t>
            </w:r>
            <w:r w:rsidRPr="00E34534">
              <w:t>menambah</w:t>
            </w:r>
            <w:r>
              <w:t>, melihat detail,</w:t>
            </w:r>
            <w:r>
              <w:rPr>
                <w:i/>
                <w:iCs/>
              </w:rPr>
              <w:t xml:space="preserve"> </w:t>
            </w:r>
            <w:r>
              <w:t>mengubah, menghapus data pola jahitan</w:t>
            </w:r>
          </w:p>
        </w:tc>
      </w:tr>
      <w:tr w:rsidR="00563E22" w:rsidRPr="00F25B7A" w14:paraId="69EEE6F5" w14:textId="77777777" w:rsidTr="004C456F">
        <w:trPr>
          <w:jc w:val="center"/>
        </w:trPr>
        <w:tc>
          <w:tcPr>
            <w:tcW w:w="1800" w:type="dxa"/>
            <w:shd w:val="clear" w:color="auto" w:fill="D9D9D9" w:themeFill="background1" w:themeFillShade="D9"/>
          </w:tcPr>
          <w:p w14:paraId="4ED94818" w14:textId="77777777" w:rsidR="00563E22" w:rsidRDefault="00563E22" w:rsidP="00D47629">
            <w:pPr>
              <w:ind w:firstLine="0"/>
              <w:rPr>
                <w:i/>
                <w:iCs/>
              </w:rPr>
            </w:pPr>
            <w:r>
              <w:rPr>
                <w:i/>
                <w:iCs/>
              </w:rPr>
              <w:t>Pre-condition</w:t>
            </w:r>
          </w:p>
        </w:tc>
        <w:tc>
          <w:tcPr>
            <w:tcW w:w="6134" w:type="dxa"/>
          </w:tcPr>
          <w:p w14:paraId="00AF8E33" w14:textId="77777777" w:rsidR="00563E22" w:rsidRPr="00A21260" w:rsidRDefault="00563E22" w:rsidP="00D47629">
            <w:pPr>
              <w:ind w:firstLine="0"/>
              <w:rPr>
                <w:lang w:val="sv-SE"/>
              </w:rPr>
            </w:pPr>
            <w:r w:rsidRPr="00A21260">
              <w:rPr>
                <w:i/>
                <w:iCs/>
                <w:lang w:val="sv-SE"/>
              </w:rPr>
              <w:t xml:space="preserve">Actor </w:t>
            </w:r>
            <w:r w:rsidRPr="00A21260">
              <w:rPr>
                <w:lang w:val="sv-SE"/>
              </w:rPr>
              <w:t>berada di halaman pola jahitan</w:t>
            </w:r>
          </w:p>
        </w:tc>
      </w:tr>
      <w:tr w:rsidR="00563E22" w14:paraId="144E02C7" w14:textId="77777777" w:rsidTr="004C456F">
        <w:trPr>
          <w:jc w:val="center"/>
        </w:trPr>
        <w:tc>
          <w:tcPr>
            <w:tcW w:w="1800" w:type="dxa"/>
            <w:shd w:val="clear" w:color="auto" w:fill="D9D9D9" w:themeFill="background1" w:themeFillShade="D9"/>
          </w:tcPr>
          <w:p w14:paraId="0D1F3A32" w14:textId="77777777" w:rsidR="00563E22" w:rsidRDefault="00563E22" w:rsidP="00D47629">
            <w:pPr>
              <w:ind w:firstLine="0"/>
              <w:rPr>
                <w:i/>
                <w:iCs/>
              </w:rPr>
            </w:pPr>
            <w:r>
              <w:rPr>
                <w:i/>
                <w:iCs/>
              </w:rPr>
              <w:t>Post-condition</w:t>
            </w:r>
          </w:p>
        </w:tc>
        <w:tc>
          <w:tcPr>
            <w:tcW w:w="6134" w:type="dxa"/>
          </w:tcPr>
          <w:p w14:paraId="02085268" w14:textId="0007138C" w:rsidR="00563E22" w:rsidRDefault="00563E22" w:rsidP="00D47629">
            <w:pPr>
              <w:ind w:firstLine="0"/>
            </w:pPr>
            <w:r w:rsidRPr="007565FA">
              <w:rPr>
                <w:i/>
                <w:iCs/>
              </w:rPr>
              <w:t>Actor</w:t>
            </w:r>
            <w:r>
              <w:rPr>
                <w:i/>
                <w:iCs/>
              </w:rPr>
              <w:t xml:space="preserve"> </w:t>
            </w:r>
            <w:r>
              <w:t xml:space="preserve">telah </w:t>
            </w:r>
            <w:r w:rsidR="00151B82">
              <w:t xml:space="preserve">menambah, </w:t>
            </w:r>
            <w:r>
              <w:t>melihat detail, mengubah, menghapus data pola jahitan</w:t>
            </w:r>
          </w:p>
        </w:tc>
      </w:tr>
      <w:tr w:rsidR="00563E22" w14:paraId="6002B793" w14:textId="77777777" w:rsidTr="004C456F">
        <w:trPr>
          <w:jc w:val="center"/>
        </w:trPr>
        <w:tc>
          <w:tcPr>
            <w:tcW w:w="1800" w:type="dxa"/>
            <w:shd w:val="clear" w:color="auto" w:fill="D9D9D9" w:themeFill="background1" w:themeFillShade="D9"/>
          </w:tcPr>
          <w:p w14:paraId="0FCD391B" w14:textId="77777777" w:rsidR="00563E22" w:rsidRDefault="00563E22" w:rsidP="00D47629">
            <w:pPr>
              <w:ind w:firstLine="0"/>
              <w:rPr>
                <w:i/>
                <w:iCs/>
              </w:rPr>
            </w:pPr>
            <w:r>
              <w:rPr>
                <w:i/>
                <w:iCs/>
              </w:rPr>
              <w:t>Actor</w:t>
            </w:r>
          </w:p>
        </w:tc>
        <w:tc>
          <w:tcPr>
            <w:tcW w:w="6134" w:type="dxa"/>
          </w:tcPr>
          <w:p w14:paraId="4F147CC0" w14:textId="77777777" w:rsidR="00563E22" w:rsidRDefault="00563E22" w:rsidP="00D47629">
            <w:pPr>
              <w:ind w:firstLine="0"/>
            </w:pPr>
            <w:r>
              <w:t>Admin</w:t>
            </w:r>
          </w:p>
        </w:tc>
      </w:tr>
      <w:tr w:rsidR="00563E22" w:rsidRPr="00F25B7A" w14:paraId="2CB0FB5D" w14:textId="77777777" w:rsidTr="004C456F">
        <w:trPr>
          <w:jc w:val="center"/>
        </w:trPr>
        <w:tc>
          <w:tcPr>
            <w:tcW w:w="1800" w:type="dxa"/>
            <w:shd w:val="clear" w:color="auto" w:fill="D9D9D9" w:themeFill="background1" w:themeFillShade="D9"/>
          </w:tcPr>
          <w:p w14:paraId="63497CD5"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072C104" w14:textId="77777777" w:rsidTr="00D47629">
              <w:tc>
                <w:tcPr>
                  <w:tcW w:w="2954" w:type="dxa"/>
                  <w:shd w:val="clear" w:color="auto" w:fill="D9D9D9" w:themeFill="background1" w:themeFillShade="D9"/>
                </w:tcPr>
                <w:p w14:paraId="1546EFF1" w14:textId="77777777" w:rsidR="00563E22" w:rsidRDefault="00563E22" w:rsidP="00D47629">
                  <w:pPr>
                    <w:ind w:firstLine="0"/>
                    <w:jc w:val="center"/>
                  </w:pPr>
                  <w:r>
                    <w:t>Admin</w:t>
                  </w:r>
                </w:p>
              </w:tc>
              <w:tc>
                <w:tcPr>
                  <w:tcW w:w="2954" w:type="dxa"/>
                  <w:shd w:val="clear" w:color="auto" w:fill="D9D9D9" w:themeFill="background1" w:themeFillShade="D9"/>
                </w:tcPr>
                <w:p w14:paraId="5D6FADFE" w14:textId="77777777" w:rsidR="00563E22" w:rsidRDefault="00563E22" w:rsidP="00D47629">
                  <w:pPr>
                    <w:ind w:firstLine="0"/>
                    <w:jc w:val="center"/>
                  </w:pPr>
                  <w:r>
                    <w:t>Sistem</w:t>
                  </w:r>
                </w:p>
              </w:tc>
            </w:tr>
            <w:tr w:rsidR="00151B82" w14:paraId="20190D31" w14:textId="77777777" w:rsidTr="00D47629">
              <w:tc>
                <w:tcPr>
                  <w:tcW w:w="2954" w:type="dxa"/>
                </w:tcPr>
                <w:p w14:paraId="5DACB1A4" w14:textId="0CE91932" w:rsidR="00151B82" w:rsidRDefault="00151B82" w:rsidP="00947ECF">
                  <w:pPr>
                    <w:pStyle w:val="WOW"/>
                    <w:numPr>
                      <w:ilvl w:val="0"/>
                      <w:numId w:val="16"/>
                    </w:numPr>
                    <w:ind w:left="320"/>
                  </w:pPr>
                  <w:r>
                    <w:t>Klik tombol tambah</w:t>
                  </w:r>
                </w:p>
              </w:tc>
              <w:tc>
                <w:tcPr>
                  <w:tcW w:w="2954" w:type="dxa"/>
                </w:tcPr>
                <w:p w14:paraId="4527BA0B" w14:textId="77777777" w:rsidR="00151B82" w:rsidRDefault="00151B82" w:rsidP="00947ECF">
                  <w:pPr>
                    <w:ind w:firstLine="0"/>
                  </w:pPr>
                </w:p>
              </w:tc>
            </w:tr>
            <w:tr w:rsidR="00151B82" w14:paraId="2D34AFD9" w14:textId="77777777" w:rsidTr="00D47629">
              <w:tc>
                <w:tcPr>
                  <w:tcW w:w="2954" w:type="dxa"/>
                </w:tcPr>
                <w:p w14:paraId="1085C0AD" w14:textId="77777777" w:rsidR="00151B82" w:rsidRDefault="00151B82" w:rsidP="00151B82">
                  <w:pPr>
                    <w:pStyle w:val="WOW"/>
                    <w:numPr>
                      <w:ilvl w:val="0"/>
                      <w:numId w:val="0"/>
                    </w:numPr>
                    <w:ind w:left="314" w:hanging="314"/>
                  </w:pPr>
                </w:p>
              </w:tc>
              <w:tc>
                <w:tcPr>
                  <w:tcW w:w="2954" w:type="dxa"/>
                </w:tcPr>
                <w:p w14:paraId="763D6ABC" w14:textId="6A26B84E" w:rsidR="00151B82" w:rsidRPr="00151B82" w:rsidRDefault="00151B82" w:rsidP="00E464E3">
                  <w:pPr>
                    <w:pStyle w:val="WOW"/>
                  </w:pPr>
                  <w:r>
                    <w:t xml:space="preserve">Menampilkan </w:t>
                  </w:r>
                  <w:r w:rsidRPr="00151B82">
                    <w:rPr>
                      <w:i/>
                      <w:iCs/>
                    </w:rPr>
                    <w:t>modal</w:t>
                  </w:r>
                  <w:r>
                    <w:rPr>
                      <w:i/>
                      <w:iCs/>
                    </w:rPr>
                    <w:t xml:space="preserve"> </w:t>
                  </w:r>
                </w:p>
              </w:tc>
            </w:tr>
            <w:tr w:rsidR="00240EBE" w14:paraId="40ECF385" w14:textId="77777777" w:rsidTr="00D47629">
              <w:tc>
                <w:tcPr>
                  <w:tcW w:w="2954" w:type="dxa"/>
                </w:tcPr>
                <w:p w14:paraId="5907195E" w14:textId="1A74F025" w:rsidR="00E20418" w:rsidRPr="00240EBE" w:rsidRDefault="00240EBE" w:rsidP="003C382E">
                  <w:pPr>
                    <w:pStyle w:val="WOW"/>
                  </w:pPr>
                  <w:r>
                    <w:t xml:space="preserve">Mengisi </w:t>
                  </w:r>
                  <w:r>
                    <w:rPr>
                      <w:i/>
                      <w:iCs/>
                    </w:rPr>
                    <w:t xml:space="preserve">form </w:t>
                  </w:r>
                  <w:r>
                    <w:t>tambah data</w:t>
                  </w:r>
                </w:p>
              </w:tc>
              <w:tc>
                <w:tcPr>
                  <w:tcW w:w="2954" w:type="dxa"/>
                </w:tcPr>
                <w:p w14:paraId="00651540" w14:textId="77777777" w:rsidR="00240EBE" w:rsidRDefault="00240EBE" w:rsidP="00E20418">
                  <w:pPr>
                    <w:pStyle w:val="WOW"/>
                    <w:numPr>
                      <w:ilvl w:val="0"/>
                      <w:numId w:val="0"/>
                    </w:numPr>
                    <w:ind w:left="314" w:hanging="314"/>
                  </w:pPr>
                </w:p>
              </w:tc>
            </w:tr>
            <w:tr w:rsidR="00E20418" w14:paraId="3C15BA92" w14:textId="77777777" w:rsidTr="00D47629">
              <w:tc>
                <w:tcPr>
                  <w:tcW w:w="2954" w:type="dxa"/>
                </w:tcPr>
                <w:p w14:paraId="47D83F7E" w14:textId="302A3864" w:rsidR="00E20418" w:rsidRDefault="00E20418" w:rsidP="003C382E">
                  <w:pPr>
                    <w:pStyle w:val="WOW"/>
                  </w:pPr>
                  <w:r>
                    <w:t>Klik tombol tambah</w:t>
                  </w:r>
                </w:p>
              </w:tc>
              <w:tc>
                <w:tcPr>
                  <w:tcW w:w="2954" w:type="dxa"/>
                </w:tcPr>
                <w:p w14:paraId="4E08A102" w14:textId="77777777" w:rsidR="00E20418" w:rsidRDefault="00E20418" w:rsidP="00E20418">
                  <w:pPr>
                    <w:pStyle w:val="WOW"/>
                    <w:numPr>
                      <w:ilvl w:val="0"/>
                      <w:numId w:val="0"/>
                    </w:numPr>
                    <w:ind w:left="314" w:hanging="314"/>
                  </w:pPr>
                </w:p>
              </w:tc>
            </w:tr>
            <w:tr w:rsidR="00E20418" w14:paraId="17BD1A78" w14:textId="77777777" w:rsidTr="00D47629">
              <w:tc>
                <w:tcPr>
                  <w:tcW w:w="2954" w:type="dxa"/>
                </w:tcPr>
                <w:p w14:paraId="36E34397" w14:textId="77777777" w:rsidR="00E20418" w:rsidRDefault="00E20418" w:rsidP="00947ECF">
                  <w:pPr>
                    <w:ind w:firstLine="0"/>
                  </w:pPr>
                </w:p>
              </w:tc>
              <w:tc>
                <w:tcPr>
                  <w:tcW w:w="2954" w:type="dxa"/>
                </w:tcPr>
                <w:p w14:paraId="47A4C8EE" w14:textId="219538FA" w:rsidR="00E20418" w:rsidRDefault="00E20418" w:rsidP="003C382E">
                  <w:pPr>
                    <w:pStyle w:val="WOW"/>
                  </w:pPr>
                  <w:r>
                    <w:t>Menyimpan data</w:t>
                  </w:r>
                  <w:r w:rsidR="00B86C21">
                    <w:t xml:space="preserve"> pola jahitan</w:t>
                  </w:r>
                  <w:r w:rsidR="003C382E">
                    <w:t xml:space="preserve"> dan menampilkan pesan data berhasil </w:t>
                  </w:r>
                  <w:r w:rsidR="003C382E" w:rsidRPr="003C382E">
                    <w:t>disimpan</w:t>
                  </w:r>
                </w:p>
              </w:tc>
            </w:tr>
            <w:tr w:rsidR="00876A9C" w14:paraId="1954DB20" w14:textId="77777777" w:rsidTr="00D47629">
              <w:tc>
                <w:tcPr>
                  <w:tcW w:w="2954" w:type="dxa"/>
                </w:tcPr>
                <w:p w14:paraId="02C98252" w14:textId="61282924" w:rsidR="00876A9C" w:rsidRDefault="00876A9C" w:rsidP="003C382E">
                  <w:pPr>
                    <w:pStyle w:val="WOW"/>
                  </w:pPr>
                  <w:r>
                    <w:lastRenderedPageBreak/>
                    <w:t>Klik tombol detail pada data yang dipilih</w:t>
                  </w:r>
                </w:p>
              </w:tc>
              <w:tc>
                <w:tcPr>
                  <w:tcW w:w="2954" w:type="dxa"/>
                </w:tcPr>
                <w:p w14:paraId="07992609" w14:textId="77777777" w:rsidR="00876A9C" w:rsidRDefault="00876A9C" w:rsidP="00947ECF">
                  <w:pPr>
                    <w:ind w:firstLine="0"/>
                  </w:pPr>
                </w:p>
              </w:tc>
            </w:tr>
            <w:tr w:rsidR="00876A9C" w:rsidRPr="00F25B7A" w14:paraId="48D7743F" w14:textId="77777777" w:rsidTr="00D47629">
              <w:tc>
                <w:tcPr>
                  <w:tcW w:w="2954" w:type="dxa"/>
                </w:tcPr>
                <w:p w14:paraId="7D360E7B" w14:textId="77777777" w:rsidR="00876A9C" w:rsidRDefault="00876A9C" w:rsidP="00054254">
                  <w:pPr>
                    <w:pStyle w:val="WOW"/>
                    <w:numPr>
                      <w:ilvl w:val="0"/>
                      <w:numId w:val="0"/>
                    </w:numPr>
                    <w:ind w:left="314" w:hanging="314"/>
                  </w:pPr>
                </w:p>
              </w:tc>
              <w:tc>
                <w:tcPr>
                  <w:tcW w:w="2954" w:type="dxa"/>
                </w:tcPr>
                <w:p w14:paraId="1DD67F1E" w14:textId="13683153" w:rsidR="00876A9C" w:rsidRPr="00A21260" w:rsidRDefault="00054254" w:rsidP="00054254">
                  <w:pPr>
                    <w:pStyle w:val="WOW"/>
                    <w:rPr>
                      <w:lang w:val="sv-SE"/>
                    </w:rPr>
                  </w:pPr>
                  <w:r w:rsidRPr="00A21260">
                    <w:rPr>
                      <w:lang w:val="sv-SE"/>
                    </w:rPr>
                    <w:t xml:space="preserve">Menampilkan </w:t>
                  </w:r>
                  <w:r w:rsidRPr="00A21260">
                    <w:rPr>
                      <w:i/>
                      <w:iCs/>
                      <w:lang w:val="sv-SE"/>
                    </w:rPr>
                    <w:t xml:space="preserve">modal </w:t>
                  </w:r>
                  <w:r w:rsidRPr="00A21260">
                    <w:rPr>
                      <w:lang w:val="sv-SE"/>
                    </w:rPr>
                    <w:t>dengan menampilkan detail dari data yang dipilih</w:t>
                  </w:r>
                </w:p>
              </w:tc>
            </w:tr>
            <w:tr w:rsidR="00947ECF" w14:paraId="4C65DEDA" w14:textId="77777777" w:rsidTr="00D47629">
              <w:tc>
                <w:tcPr>
                  <w:tcW w:w="2954" w:type="dxa"/>
                </w:tcPr>
                <w:p w14:paraId="2C7B3CA9" w14:textId="7B232749" w:rsidR="00947ECF" w:rsidRDefault="00947ECF" w:rsidP="003C382E">
                  <w:pPr>
                    <w:pStyle w:val="WOW"/>
                  </w:pPr>
                  <w:r>
                    <w:t xml:space="preserve">Klik </w:t>
                  </w:r>
                  <w:r w:rsidRPr="003C382E">
                    <w:t>tombol</w:t>
                  </w:r>
                  <w:r>
                    <w:t xml:space="preserve"> tutup</w:t>
                  </w:r>
                </w:p>
              </w:tc>
              <w:tc>
                <w:tcPr>
                  <w:tcW w:w="2954" w:type="dxa"/>
                </w:tcPr>
                <w:p w14:paraId="0ED2E9F4" w14:textId="77777777" w:rsidR="00947ECF" w:rsidRDefault="00947ECF" w:rsidP="00947ECF">
                  <w:pPr>
                    <w:ind w:firstLine="0"/>
                  </w:pPr>
                </w:p>
              </w:tc>
            </w:tr>
            <w:tr w:rsidR="00947ECF" w14:paraId="15AA5718" w14:textId="77777777" w:rsidTr="00D47629">
              <w:tc>
                <w:tcPr>
                  <w:tcW w:w="2954" w:type="dxa"/>
                </w:tcPr>
                <w:p w14:paraId="76FF70A2" w14:textId="77777777" w:rsidR="00947ECF" w:rsidRDefault="00947ECF" w:rsidP="00947ECF">
                  <w:pPr>
                    <w:ind w:firstLine="0"/>
                  </w:pPr>
                </w:p>
              </w:tc>
              <w:tc>
                <w:tcPr>
                  <w:tcW w:w="2954" w:type="dxa"/>
                </w:tcPr>
                <w:p w14:paraId="4090FF99" w14:textId="419E55CC" w:rsidR="00947ECF" w:rsidRDefault="00947ECF" w:rsidP="00947ECF">
                  <w:pPr>
                    <w:pStyle w:val="WOW"/>
                  </w:pPr>
                  <w:r>
                    <w:t xml:space="preserve">Menutup </w:t>
                  </w:r>
                  <w:r w:rsidR="00151B82" w:rsidRPr="00151B82">
                    <w:rPr>
                      <w:i/>
                      <w:iCs/>
                    </w:rPr>
                    <w:t>m</w:t>
                  </w:r>
                  <w:r w:rsidRPr="00151B82">
                    <w:rPr>
                      <w:i/>
                      <w:iCs/>
                    </w:rPr>
                    <w:t>odal</w:t>
                  </w:r>
                  <w:r>
                    <w:t xml:space="preserve"> detail</w:t>
                  </w:r>
                </w:p>
              </w:tc>
            </w:tr>
            <w:tr w:rsidR="00947ECF" w:rsidRPr="00F25B7A" w14:paraId="0F2184F2" w14:textId="77777777" w:rsidTr="00D47629">
              <w:tc>
                <w:tcPr>
                  <w:tcW w:w="2954" w:type="dxa"/>
                </w:tcPr>
                <w:p w14:paraId="56AD97AB" w14:textId="13F5F61C" w:rsidR="00947ECF" w:rsidRPr="00A21260" w:rsidRDefault="00947ECF" w:rsidP="00947ECF">
                  <w:pPr>
                    <w:pStyle w:val="WOW"/>
                    <w:rPr>
                      <w:lang w:val="sv-SE"/>
                    </w:rPr>
                  </w:pPr>
                  <w:r w:rsidRPr="00A21260">
                    <w:rPr>
                      <w:lang w:val="sv-SE"/>
                    </w:rPr>
                    <w:t>Klik tombol ubah pada data yang akan diubah</w:t>
                  </w:r>
                </w:p>
              </w:tc>
              <w:tc>
                <w:tcPr>
                  <w:tcW w:w="2954" w:type="dxa"/>
                </w:tcPr>
                <w:p w14:paraId="5CA05D20" w14:textId="77777777" w:rsidR="00947ECF" w:rsidRPr="00A21260" w:rsidRDefault="00947ECF" w:rsidP="00947ECF">
                  <w:pPr>
                    <w:ind w:firstLine="0"/>
                    <w:rPr>
                      <w:lang w:val="sv-SE"/>
                    </w:rPr>
                  </w:pPr>
                </w:p>
              </w:tc>
            </w:tr>
            <w:tr w:rsidR="00947ECF" w14:paraId="43FBB034" w14:textId="77777777" w:rsidTr="00D47629">
              <w:tc>
                <w:tcPr>
                  <w:tcW w:w="2954" w:type="dxa"/>
                </w:tcPr>
                <w:p w14:paraId="64EDC18C" w14:textId="77777777" w:rsidR="00947ECF" w:rsidRPr="00A21260" w:rsidRDefault="00947ECF" w:rsidP="00947ECF">
                  <w:pPr>
                    <w:ind w:firstLine="0"/>
                    <w:rPr>
                      <w:lang w:val="sv-SE"/>
                    </w:rPr>
                  </w:pPr>
                </w:p>
              </w:tc>
              <w:tc>
                <w:tcPr>
                  <w:tcW w:w="2954" w:type="dxa"/>
                </w:tcPr>
                <w:p w14:paraId="1027051C" w14:textId="4CB6895F" w:rsidR="00947ECF" w:rsidRDefault="00947ECF" w:rsidP="00947ECF">
                  <w:pPr>
                    <w:pStyle w:val="WOW"/>
                  </w:pPr>
                  <w:r>
                    <w:t xml:space="preserve">Menampilkan </w:t>
                  </w:r>
                  <w:r w:rsidR="0017368F" w:rsidRPr="0017368F">
                    <w:rPr>
                      <w:i/>
                      <w:iCs/>
                    </w:rPr>
                    <w:t>modal</w:t>
                  </w:r>
                  <w:r>
                    <w:rPr>
                      <w:i/>
                      <w:iCs/>
                    </w:rPr>
                    <w:t xml:space="preserve"> </w:t>
                  </w:r>
                  <w:r>
                    <w:t>ubah</w:t>
                  </w:r>
                </w:p>
              </w:tc>
            </w:tr>
            <w:tr w:rsidR="00947ECF" w14:paraId="2714312D" w14:textId="77777777" w:rsidTr="00D47629">
              <w:tc>
                <w:tcPr>
                  <w:tcW w:w="2954" w:type="dxa"/>
                </w:tcPr>
                <w:p w14:paraId="6508DC7C" w14:textId="4CAF4BA3" w:rsidR="00947ECF" w:rsidRDefault="00947ECF" w:rsidP="00947ECF">
                  <w:pPr>
                    <w:pStyle w:val="WOW"/>
                  </w:pPr>
                  <w:r>
                    <w:t>Mengubah data pada form</w:t>
                  </w:r>
                </w:p>
              </w:tc>
              <w:tc>
                <w:tcPr>
                  <w:tcW w:w="2954" w:type="dxa"/>
                </w:tcPr>
                <w:p w14:paraId="1FFF7ABC" w14:textId="77777777" w:rsidR="00947ECF" w:rsidRDefault="00947ECF" w:rsidP="00947ECF">
                  <w:pPr>
                    <w:ind w:firstLine="0"/>
                  </w:pPr>
                </w:p>
              </w:tc>
            </w:tr>
            <w:tr w:rsidR="00947ECF" w14:paraId="3074C359" w14:textId="77777777" w:rsidTr="00D47629">
              <w:tc>
                <w:tcPr>
                  <w:tcW w:w="2954" w:type="dxa"/>
                </w:tcPr>
                <w:p w14:paraId="1E90E066" w14:textId="0A76F544" w:rsidR="00947ECF" w:rsidRDefault="00947ECF" w:rsidP="00947ECF">
                  <w:pPr>
                    <w:pStyle w:val="WOW"/>
                  </w:pPr>
                  <w:r>
                    <w:t xml:space="preserve">Klik </w:t>
                  </w:r>
                  <w:r w:rsidRPr="00063B54">
                    <w:t>tombol</w:t>
                  </w:r>
                  <w:r>
                    <w:t xml:space="preserve"> ubah</w:t>
                  </w:r>
                </w:p>
              </w:tc>
              <w:tc>
                <w:tcPr>
                  <w:tcW w:w="2954" w:type="dxa"/>
                </w:tcPr>
                <w:p w14:paraId="36FD5A0F" w14:textId="77777777" w:rsidR="00947ECF" w:rsidRDefault="00947ECF" w:rsidP="00947ECF">
                  <w:pPr>
                    <w:ind w:firstLine="0"/>
                  </w:pPr>
                </w:p>
              </w:tc>
            </w:tr>
            <w:tr w:rsidR="00947ECF" w14:paraId="6B417219" w14:textId="77777777" w:rsidTr="00D47629">
              <w:tc>
                <w:tcPr>
                  <w:tcW w:w="2954" w:type="dxa"/>
                </w:tcPr>
                <w:p w14:paraId="6D1FDEFF" w14:textId="77777777" w:rsidR="00947ECF" w:rsidRDefault="00947ECF" w:rsidP="00947ECF">
                  <w:pPr>
                    <w:ind w:firstLine="0"/>
                  </w:pPr>
                </w:p>
              </w:tc>
              <w:tc>
                <w:tcPr>
                  <w:tcW w:w="2954" w:type="dxa"/>
                </w:tcPr>
                <w:p w14:paraId="7ABACC6D" w14:textId="48C316B4" w:rsidR="00947ECF" w:rsidRDefault="00947ECF" w:rsidP="00947ECF">
                  <w:pPr>
                    <w:pStyle w:val="WOW"/>
                  </w:pPr>
                  <w:r>
                    <w:t xml:space="preserve">Menampilkan pesan data </w:t>
                  </w:r>
                  <w:r w:rsidRPr="00CA4E89">
                    <w:t>berhasil</w:t>
                  </w:r>
                  <w:r>
                    <w:t xml:space="preserve"> diubah</w:t>
                  </w:r>
                </w:p>
              </w:tc>
            </w:tr>
            <w:tr w:rsidR="00947ECF" w:rsidRPr="00F25B7A" w14:paraId="651883CF" w14:textId="77777777" w:rsidTr="00D47629">
              <w:tc>
                <w:tcPr>
                  <w:tcW w:w="2954" w:type="dxa"/>
                </w:tcPr>
                <w:p w14:paraId="69C1C9C7" w14:textId="78858745" w:rsidR="00947ECF" w:rsidRPr="00A21260" w:rsidRDefault="00947ECF" w:rsidP="00947ECF">
                  <w:pPr>
                    <w:pStyle w:val="WOW"/>
                    <w:rPr>
                      <w:lang w:val="sv-SE"/>
                    </w:rPr>
                  </w:pPr>
                  <w:r w:rsidRPr="00A21260">
                    <w:rPr>
                      <w:lang w:val="sv-SE"/>
                    </w:rPr>
                    <w:t>Klik tombol hapus pada data yang akan dihapus</w:t>
                  </w:r>
                </w:p>
              </w:tc>
              <w:tc>
                <w:tcPr>
                  <w:tcW w:w="2954" w:type="dxa"/>
                </w:tcPr>
                <w:p w14:paraId="4A66CECE" w14:textId="77777777" w:rsidR="00947ECF" w:rsidRPr="00A21260" w:rsidRDefault="00947ECF" w:rsidP="00947ECF">
                  <w:pPr>
                    <w:ind w:firstLine="0"/>
                    <w:rPr>
                      <w:lang w:val="sv-SE"/>
                    </w:rPr>
                  </w:pPr>
                </w:p>
              </w:tc>
            </w:tr>
            <w:tr w:rsidR="00947ECF" w14:paraId="4445B0BE" w14:textId="77777777" w:rsidTr="00D47629">
              <w:tc>
                <w:tcPr>
                  <w:tcW w:w="2954" w:type="dxa"/>
                </w:tcPr>
                <w:p w14:paraId="2DCE686F" w14:textId="77777777" w:rsidR="00947ECF" w:rsidRPr="00A21260" w:rsidRDefault="00947ECF" w:rsidP="00947ECF">
                  <w:pPr>
                    <w:ind w:firstLine="0"/>
                    <w:rPr>
                      <w:lang w:val="sv-SE"/>
                    </w:rPr>
                  </w:pPr>
                </w:p>
              </w:tc>
              <w:tc>
                <w:tcPr>
                  <w:tcW w:w="2954" w:type="dxa"/>
                </w:tcPr>
                <w:p w14:paraId="628931BB" w14:textId="409A52BF" w:rsidR="00947ECF" w:rsidRDefault="00947ECF" w:rsidP="00947ECF">
                  <w:pPr>
                    <w:pStyle w:val="WOW"/>
                  </w:pPr>
                  <w:r>
                    <w:t xml:space="preserve">Menampilkan pesan </w:t>
                  </w:r>
                  <w:r w:rsidRPr="00D96F81">
                    <w:t>konfirmasi</w:t>
                  </w:r>
                </w:p>
              </w:tc>
            </w:tr>
            <w:tr w:rsidR="00947ECF" w14:paraId="6774D987" w14:textId="77777777" w:rsidTr="00D47629">
              <w:tc>
                <w:tcPr>
                  <w:tcW w:w="2954" w:type="dxa"/>
                </w:tcPr>
                <w:p w14:paraId="50C69CFA" w14:textId="08C9FAAB" w:rsidR="00947ECF" w:rsidRDefault="00947ECF" w:rsidP="00E464E3">
                  <w:pPr>
                    <w:pStyle w:val="WOW"/>
                  </w:pPr>
                  <w:r w:rsidRPr="00D96F81">
                    <w:t>Klik</w:t>
                  </w:r>
                  <w:r>
                    <w:t xml:space="preserve"> </w:t>
                  </w:r>
                  <w:r w:rsidRPr="00E464E3">
                    <w:t>tombol</w:t>
                  </w:r>
                  <w:r>
                    <w:t xml:space="preserve"> hapus</w:t>
                  </w:r>
                </w:p>
              </w:tc>
              <w:tc>
                <w:tcPr>
                  <w:tcW w:w="2954" w:type="dxa"/>
                </w:tcPr>
                <w:p w14:paraId="6E810A4B" w14:textId="77777777" w:rsidR="00947ECF" w:rsidRDefault="00947ECF" w:rsidP="00947ECF">
                  <w:pPr>
                    <w:ind w:firstLine="0"/>
                  </w:pPr>
                </w:p>
              </w:tc>
            </w:tr>
            <w:tr w:rsidR="00947ECF" w14:paraId="7B21FE46" w14:textId="77777777" w:rsidTr="00D47629">
              <w:tc>
                <w:tcPr>
                  <w:tcW w:w="2954" w:type="dxa"/>
                </w:tcPr>
                <w:p w14:paraId="00E38A70" w14:textId="77777777" w:rsidR="00947ECF" w:rsidRPr="00D96F81" w:rsidRDefault="00947ECF" w:rsidP="00947ECF">
                  <w:pPr>
                    <w:ind w:firstLine="0"/>
                  </w:pPr>
                </w:p>
              </w:tc>
              <w:tc>
                <w:tcPr>
                  <w:tcW w:w="2954" w:type="dxa"/>
                </w:tcPr>
                <w:p w14:paraId="3442A0DD" w14:textId="63916B97" w:rsidR="00947ECF" w:rsidRDefault="00947ECF" w:rsidP="00947ECF">
                  <w:pPr>
                    <w:pStyle w:val="WOW"/>
                  </w:pPr>
                  <w:r>
                    <w:t>Menghapus data p</w:t>
                  </w:r>
                  <w:r w:rsidR="00A63786">
                    <w:t>ola jahitan</w:t>
                  </w:r>
                </w:p>
              </w:tc>
            </w:tr>
            <w:tr w:rsidR="00947ECF" w:rsidRPr="00F25B7A" w14:paraId="02AFAF26" w14:textId="77777777" w:rsidTr="00D47629">
              <w:tc>
                <w:tcPr>
                  <w:tcW w:w="2954" w:type="dxa"/>
                </w:tcPr>
                <w:p w14:paraId="63C8587A" w14:textId="77777777" w:rsidR="00947ECF" w:rsidRPr="00D96F81" w:rsidRDefault="00947ECF" w:rsidP="00947ECF">
                  <w:pPr>
                    <w:ind w:firstLine="0"/>
                  </w:pPr>
                </w:p>
              </w:tc>
              <w:tc>
                <w:tcPr>
                  <w:tcW w:w="2954" w:type="dxa"/>
                </w:tcPr>
                <w:p w14:paraId="17F73B6E" w14:textId="28DF0385" w:rsidR="00947ECF" w:rsidRPr="00A21260" w:rsidRDefault="00947ECF" w:rsidP="00947ECF">
                  <w:pPr>
                    <w:pStyle w:val="WOW"/>
                    <w:rPr>
                      <w:lang w:val="sv-SE"/>
                    </w:rPr>
                  </w:pPr>
                  <w:r w:rsidRPr="00A21260">
                    <w:rPr>
                      <w:lang w:val="sv-SE"/>
                    </w:rPr>
                    <w:t>Menampilkan pesan data telah dihapus</w:t>
                  </w:r>
                </w:p>
              </w:tc>
            </w:tr>
          </w:tbl>
          <w:p w14:paraId="3B1195EA" w14:textId="77777777" w:rsidR="00563E22" w:rsidRPr="00A21260" w:rsidRDefault="00563E22" w:rsidP="00D47629">
            <w:pPr>
              <w:ind w:firstLine="0"/>
              <w:rPr>
                <w:lang w:val="sv-SE"/>
              </w:rPr>
            </w:pPr>
          </w:p>
        </w:tc>
      </w:tr>
    </w:tbl>
    <w:p w14:paraId="229E7BE0" w14:textId="77777777" w:rsidR="00563E22" w:rsidRPr="00A21260" w:rsidRDefault="00563E22" w:rsidP="00563E22">
      <w:pPr>
        <w:ind w:firstLine="0"/>
        <w:rPr>
          <w:lang w:val="sv-SE"/>
        </w:rPr>
      </w:pPr>
    </w:p>
    <w:p w14:paraId="2A1009C0" w14:textId="77777777" w:rsidR="00755B5B" w:rsidRPr="00A21260" w:rsidRDefault="00755B5B">
      <w:pPr>
        <w:spacing w:before="0" w:after="160" w:line="259" w:lineRule="auto"/>
        <w:ind w:firstLine="0"/>
        <w:jc w:val="left"/>
        <w:rPr>
          <w:rFonts w:eastAsiaTheme="majorEastAsia" w:cstheme="majorBidi"/>
          <w:i/>
          <w:iCs/>
          <w:color w:val="000000" w:themeColor="text1"/>
          <w:lang w:val="sv-SE"/>
        </w:rPr>
      </w:pPr>
      <w:r w:rsidRPr="00A21260">
        <w:rPr>
          <w:i/>
          <w:lang w:val="sv-SE"/>
        </w:rPr>
        <w:br w:type="page"/>
      </w:r>
    </w:p>
    <w:p w14:paraId="02A66CD9" w14:textId="7D831D82" w:rsidR="00203304" w:rsidRDefault="000D4F93" w:rsidP="00203304">
      <w:pPr>
        <w:pStyle w:val="Heading4"/>
      </w:pPr>
      <w:r w:rsidRPr="000D4F93">
        <w:rPr>
          <w:i/>
        </w:rPr>
        <w:lastRenderedPageBreak/>
        <w:t>Scenario</w:t>
      </w:r>
      <w:r w:rsidR="00203304">
        <w:t xml:space="preserve"> Mengelola Data Bahan</w:t>
      </w:r>
    </w:p>
    <w:p w14:paraId="478765B0" w14:textId="4F200F99" w:rsidR="00563E22" w:rsidRPr="003470F4"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6</w:t>
      </w:r>
      <w:r w:rsidR="00FB7456">
        <w:fldChar w:fldCharType="end"/>
      </w:r>
      <w:r>
        <w:t xml:space="preserve"> </w:t>
      </w:r>
      <w:r>
        <w:rPr>
          <w:bCs/>
          <w:i/>
          <w:iCs w:val="0"/>
        </w:rPr>
        <w:t xml:space="preserve">Scenario </w:t>
      </w:r>
      <w:r>
        <w:rPr>
          <w:bCs/>
        </w:rPr>
        <w:t>Mengelola Data Bahan</w:t>
      </w:r>
    </w:p>
    <w:tbl>
      <w:tblPr>
        <w:tblStyle w:val="TableGrid"/>
        <w:tblW w:w="0" w:type="auto"/>
        <w:jc w:val="center"/>
        <w:tblLook w:val="04A0" w:firstRow="1" w:lastRow="0" w:firstColumn="1" w:lastColumn="0" w:noHBand="0" w:noVBand="1"/>
      </w:tblPr>
      <w:tblGrid>
        <w:gridCol w:w="1800"/>
        <w:gridCol w:w="6134"/>
      </w:tblGrid>
      <w:tr w:rsidR="00563E22" w14:paraId="7FB33DDC" w14:textId="77777777" w:rsidTr="004C456F">
        <w:trPr>
          <w:jc w:val="center"/>
        </w:trPr>
        <w:tc>
          <w:tcPr>
            <w:tcW w:w="1800" w:type="dxa"/>
            <w:shd w:val="clear" w:color="auto" w:fill="D9D9D9" w:themeFill="background1" w:themeFillShade="D9"/>
          </w:tcPr>
          <w:p w14:paraId="3054DFFD" w14:textId="77777777" w:rsidR="00563E22" w:rsidRDefault="00563E22" w:rsidP="00D47629">
            <w:pPr>
              <w:ind w:firstLine="0"/>
            </w:pPr>
            <w:r>
              <w:t xml:space="preserve">No </w:t>
            </w:r>
            <w:r w:rsidRPr="00331087">
              <w:rPr>
                <w:i/>
                <w:iCs/>
              </w:rPr>
              <w:t>Use Case</w:t>
            </w:r>
          </w:p>
        </w:tc>
        <w:tc>
          <w:tcPr>
            <w:tcW w:w="6134" w:type="dxa"/>
          </w:tcPr>
          <w:p w14:paraId="4321B896" w14:textId="77777777" w:rsidR="00563E22" w:rsidRDefault="00563E22" w:rsidP="00D47629">
            <w:pPr>
              <w:ind w:firstLine="0"/>
            </w:pPr>
            <w:r>
              <w:t>05</w:t>
            </w:r>
          </w:p>
        </w:tc>
      </w:tr>
      <w:tr w:rsidR="00563E22" w14:paraId="591FD0B5" w14:textId="77777777" w:rsidTr="004C456F">
        <w:trPr>
          <w:jc w:val="center"/>
        </w:trPr>
        <w:tc>
          <w:tcPr>
            <w:tcW w:w="1800" w:type="dxa"/>
            <w:shd w:val="clear" w:color="auto" w:fill="D9D9D9" w:themeFill="background1" w:themeFillShade="D9"/>
          </w:tcPr>
          <w:p w14:paraId="1A592C4B" w14:textId="77777777" w:rsidR="00563E22" w:rsidRDefault="00563E22" w:rsidP="00D47629">
            <w:pPr>
              <w:ind w:firstLine="0"/>
            </w:pPr>
            <w:r>
              <w:t xml:space="preserve">Nama </w:t>
            </w:r>
            <w:r w:rsidRPr="00331087">
              <w:rPr>
                <w:i/>
                <w:iCs/>
              </w:rPr>
              <w:t>Use Case</w:t>
            </w:r>
          </w:p>
        </w:tc>
        <w:tc>
          <w:tcPr>
            <w:tcW w:w="6134" w:type="dxa"/>
          </w:tcPr>
          <w:p w14:paraId="6A04E706" w14:textId="77777777" w:rsidR="00563E22" w:rsidRDefault="00563E22" w:rsidP="00D47629">
            <w:pPr>
              <w:ind w:firstLine="0"/>
            </w:pPr>
            <w:r>
              <w:t>Mengelola Data Bahan</w:t>
            </w:r>
          </w:p>
        </w:tc>
      </w:tr>
      <w:tr w:rsidR="00563E22" w14:paraId="7D7810B0" w14:textId="77777777" w:rsidTr="004C456F">
        <w:trPr>
          <w:jc w:val="center"/>
        </w:trPr>
        <w:tc>
          <w:tcPr>
            <w:tcW w:w="1800" w:type="dxa"/>
            <w:shd w:val="clear" w:color="auto" w:fill="D9D9D9" w:themeFill="background1" w:themeFillShade="D9"/>
          </w:tcPr>
          <w:p w14:paraId="34968F70" w14:textId="77777777" w:rsidR="00563E22" w:rsidRPr="00331087" w:rsidRDefault="00563E22" w:rsidP="00D47629">
            <w:pPr>
              <w:ind w:firstLine="0"/>
              <w:rPr>
                <w:i/>
                <w:iCs/>
              </w:rPr>
            </w:pPr>
            <w:r>
              <w:rPr>
                <w:i/>
                <w:iCs/>
              </w:rPr>
              <w:t>Description</w:t>
            </w:r>
          </w:p>
        </w:tc>
        <w:tc>
          <w:tcPr>
            <w:tcW w:w="6134" w:type="dxa"/>
          </w:tcPr>
          <w:p w14:paraId="0F0993CE" w14:textId="77777777" w:rsidR="00563E22" w:rsidRDefault="00563E22" w:rsidP="00D47629">
            <w:pPr>
              <w:ind w:firstLine="0"/>
            </w:pPr>
            <w:r>
              <w:rPr>
                <w:i/>
                <w:iCs/>
              </w:rPr>
              <w:t xml:space="preserve">Actor </w:t>
            </w:r>
            <w:r w:rsidRPr="00E34534">
              <w:t>menambah</w:t>
            </w:r>
            <w:r>
              <w:t>,</w:t>
            </w:r>
            <w:r>
              <w:rPr>
                <w:i/>
                <w:iCs/>
              </w:rPr>
              <w:t xml:space="preserve"> </w:t>
            </w:r>
            <w:r>
              <w:t>melihat detail,</w:t>
            </w:r>
            <w:r>
              <w:rPr>
                <w:i/>
                <w:iCs/>
              </w:rPr>
              <w:t xml:space="preserve"> </w:t>
            </w:r>
            <w:r>
              <w:t>mengubah, menghapus data bahan</w:t>
            </w:r>
          </w:p>
        </w:tc>
      </w:tr>
      <w:tr w:rsidR="00563E22" w14:paraId="4643192B" w14:textId="77777777" w:rsidTr="004C456F">
        <w:trPr>
          <w:jc w:val="center"/>
        </w:trPr>
        <w:tc>
          <w:tcPr>
            <w:tcW w:w="1800" w:type="dxa"/>
            <w:shd w:val="clear" w:color="auto" w:fill="D9D9D9" w:themeFill="background1" w:themeFillShade="D9"/>
          </w:tcPr>
          <w:p w14:paraId="02251B64" w14:textId="77777777" w:rsidR="00563E22" w:rsidRDefault="00563E22" w:rsidP="00D47629">
            <w:pPr>
              <w:ind w:firstLine="0"/>
              <w:rPr>
                <w:i/>
                <w:iCs/>
              </w:rPr>
            </w:pPr>
            <w:r>
              <w:rPr>
                <w:i/>
                <w:iCs/>
              </w:rPr>
              <w:t>Pre-condition</w:t>
            </w:r>
          </w:p>
        </w:tc>
        <w:tc>
          <w:tcPr>
            <w:tcW w:w="6134" w:type="dxa"/>
          </w:tcPr>
          <w:p w14:paraId="64986AB9" w14:textId="77777777" w:rsidR="00563E22" w:rsidRPr="006C715E" w:rsidRDefault="00563E22" w:rsidP="00D47629">
            <w:pPr>
              <w:ind w:firstLine="0"/>
            </w:pPr>
            <w:r>
              <w:rPr>
                <w:i/>
                <w:iCs/>
              </w:rPr>
              <w:t xml:space="preserve">Actor </w:t>
            </w:r>
            <w:r>
              <w:t xml:space="preserve">berada di halaman </w:t>
            </w:r>
          </w:p>
        </w:tc>
      </w:tr>
      <w:tr w:rsidR="00563E22" w14:paraId="7AA83C6B" w14:textId="77777777" w:rsidTr="004C456F">
        <w:trPr>
          <w:jc w:val="center"/>
        </w:trPr>
        <w:tc>
          <w:tcPr>
            <w:tcW w:w="1800" w:type="dxa"/>
            <w:shd w:val="clear" w:color="auto" w:fill="D9D9D9" w:themeFill="background1" w:themeFillShade="D9"/>
          </w:tcPr>
          <w:p w14:paraId="17296EED" w14:textId="77777777" w:rsidR="00563E22" w:rsidRDefault="00563E22" w:rsidP="00D47629">
            <w:pPr>
              <w:ind w:firstLine="0"/>
              <w:rPr>
                <w:i/>
                <w:iCs/>
              </w:rPr>
            </w:pPr>
            <w:r>
              <w:rPr>
                <w:i/>
                <w:iCs/>
              </w:rPr>
              <w:t>Post-condition</w:t>
            </w:r>
          </w:p>
        </w:tc>
        <w:tc>
          <w:tcPr>
            <w:tcW w:w="6134" w:type="dxa"/>
          </w:tcPr>
          <w:p w14:paraId="2B912795" w14:textId="77777777" w:rsidR="00563E22" w:rsidRDefault="00563E22" w:rsidP="00D47629">
            <w:pPr>
              <w:ind w:firstLine="0"/>
            </w:pPr>
            <w:r w:rsidRPr="007565FA">
              <w:rPr>
                <w:i/>
                <w:iCs/>
              </w:rPr>
              <w:t>Actor</w:t>
            </w:r>
            <w:r>
              <w:rPr>
                <w:i/>
                <w:iCs/>
              </w:rPr>
              <w:t xml:space="preserve"> </w:t>
            </w:r>
            <w:r>
              <w:t>telah melihat detail, mengubah, menghapus data bahan</w:t>
            </w:r>
          </w:p>
        </w:tc>
      </w:tr>
      <w:tr w:rsidR="00563E22" w14:paraId="4CD03B0F" w14:textId="77777777" w:rsidTr="004C456F">
        <w:trPr>
          <w:jc w:val="center"/>
        </w:trPr>
        <w:tc>
          <w:tcPr>
            <w:tcW w:w="1800" w:type="dxa"/>
            <w:shd w:val="clear" w:color="auto" w:fill="D9D9D9" w:themeFill="background1" w:themeFillShade="D9"/>
          </w:tcPr>
          <w:p w14:paraId="2322C50A" w14:textId="77777777" w:rsidR="00563E22" w:rsidRDefault="00563E22" w:rsidP="00D47629">
            <w:pPr>
              <w:ind w:firstLine="0"/>
              <w:rPr>
                <w:i/>
                <w:iCs/>
              </w:rPr>
            </w:pPr>
            <w:r>
              <w:rPr>
                <w:i/>
                <w:iCs/>
              </w:rPr>
              <w:t>Actor</w:t>
            </w:r>
          </w:p>
        </w:tc>
        <w:tc>
          <w:tcPr>
            <w:tcW w:w="6134" w:type="dxa"/>
          </w:tcPr>
          <w:p w14:paraId="07EDE754" w14:textId="77777777" w:rsidR="00563E22" w:rsidRDefault="00563E22" w:rsidP="00D47629">
            <w:pPr>
              <w:ind w:firstLine="0"/>
            </w:pPr>
            <w:r>
              <w:t>Admin</w:t>
            </w:r>
          </w:p>
        </w:tc>
      </w:tr>
      <w:tr w:rsidR="00563E22" w:rsidRPr="00F25B7A" w14:paraId="66D9F6CB" w14:textId="77777777" w:rsidTr="004C456F">
        <w:trPr>
          <w:jc w:val="center"/>
        </w:trPr>
        <w:tc>
          <w:tcPr>
            <w:tcW w:w="1800" w:type="dxa"/>
            <w:shd w:val="clear" w:color="auto" w:fill="D9D9D9" w:themeFill="background1" w:themeFillShade="D9"/>
          </w:tcPr>
          <w:p w14:paraId="6B769B78"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34BA8B2" w14:textId="77777777" w:rsidTr="00D47629">
              <w:tc>
                <w:tcPr>
                  <w:tcW w:w="2954" w:type="dxa"/>
                  <w:shd w:val="clear" w:color="auto" w:fill="D9D9D9" w:themeFill="background1" w:themeFillShade="D9"/>
                </w:tcPr>
                <w:p w14:paraId="40372F73" w14:textId="77777777" w:rsidR="00563E22" w:rsidRDefault="00563E22" w:rsidP="00D47629">
                  <w:pPr>
                    <w:ind w:firstLine="0"/>
                    <w:jc w:val="center"/>
                  </w:pPr>
                  <w:r>
                    <w:t>Admin</w:t>
                  </w:r>
                </w:p>
              </w:tc>
              <w:tc>
                <w:tcPr>
                  <w:tcW w:w="2954" w:type="dxa"/>
                  <w:shd w:val="clear" w:color="auto" w:fill="D9D9D9" w:themeFill="background1" w:themeFillShade="D9"/>
                </w:tcPr>
                <w:p w14:paraId="20241523" w14:textId="77777777" w:rsidR="00563E22" w:rsidRDefault="00563E22" w:rsidP="00D47629">
                  <w:pPr>
                    <w:ind w:firstLine="0"/>
                    <w:jc w:val="center"/>
                  </w:pPr>
                  <w:r>
                    <w:t>Sistem</w:t>
                  </w:r>
                </w:p>
              </w:tc>
            </w:tr>
            <w:tr w:rsidR="00685D8B" w14:paraId="61964DC0" w14:textId="77777777" w:rsidTr="00D47629">
              <w:tc>
                <w:tcPr>
                  <w:tcW w:w="2954" w:type="dxa"/>
                </w:tcPr>
                <w:p w14:paraId="28938B5C" w14:textId="4002B9F2" w:rsidR="00685D8B" w:rsidRDefault="00685D8B" w:rsidP="00685D8B">
                  <w:pPr>
                    <w:pStyle w:val="WOW"/>
                    <w:numPr>
                      <w:ilvl w:val="0"/>
                      <w:numId w:val="20"/>
                    </w:numPr>
                    <w:ind w:left="320"/>
                  </w:pPr>
                  <w:r>
                    <w:t xml:space="preserve">Klik tombol </w:t>
                  </w:r>
                  <w:r w:rsidRPr="00FC0AF8">
                    <w:t>tambah</w:t>
                  </w:r>
                </w:p>
              </w:tc>
              <w:tc>
                <w:tcPr>
                  <w:tcW w:w="2954" w:type="dxa"/>
                </w:tcPr>
                <w:p w14:paraId="3F5601F8" w14:textId="77777777" w:rsidR="00685D8B" w:rsidRDefault="00685D8B" w:rsidP="00685D8B">
                  <w:pPr>
                    <w:ind w:firstLine="0"/>
                    <w:jc w:val="left"/>
                  </w:pPr>
                </w:p>
              </w:tc>
            </w:tr>
            <w:tr w:rsidR="00685D8B" w14:paraId="2896C51B" w14:textId="77777777" w:rsidTr="00D47629">
              <w:tc>
                <w:tcPr>
                  <w:tcW w:w="2954" w:type="dxa"/>
                </w:tcPr>
                <w:p w14:paraId="4FA0B374" w14:textId="77777777" w:rsidR="00685D8B" w:rsidRDefault="00685D8B" w:rsidP="00685D8B">
                  <w:pPr>
                    <w:ind w:firstLine="0"/>
                    <w:jc w:val="left"/>
                  </w:pPr>
                </w:p>
              </w:tc>
              <w:tc>
                <w:tcPr>
                  <w:tcW w:w="2954" w:type="dxa"/>
                </w:tcPr>
                <w:p w14:paraId="63114527" w14:textId="3B1471C7" w:rsidR="00685D8B" w:rsidRDefault="00685D8B" w:rsidP="00685D8B">
                  <w:pPr>
                    <w:pStyle w:val="WOW"/>
                  </w:pPr>
                  <w:r w:rsidRPr="00FC0AF8">
                    <w:t>Menampilkan</w:t>
                  </w:r>
                  <w:r>
                    <w:t xml:space="preserve"> </w:t>
                  </w:r>
                  <w:r w:rsidRPr="00151B82">
                    <w:rPr>
                      <w:i/>
                      <w:iCs/>
                    </w:rPr>
                    <w:t>modal</w:t>
                  </w:r>
                  <w:r>
                    <w:rPr>
                      <w:i/>
                      <w:iCs/>
                    </w:rPr>
                    <w:t xml:space="preserve"> </w:t>
                  </w:r>
                </w:p>
              </w:tc>
            </w:tr>
            <w:tr w:rsidR="00685D8B" w14:paraId="51E4D087" w14:textId="77777777" w:rsidTr="00D47629">
              <w:tc>
                <w:tcPr>
                  <w:tcW w:w="2954" w:type="dxa"/>
                </w:tcPr>
                <w:p w14:paraId="15CAC46D" w14:textId="5220A029" w:rsidR="00685D8B" w:rsidRDefault="00685D8B" w:rsidP="00685D8B">
                  <w:pPr>
                    <w:pStyle w:val="WOW"/>
                  </w:pPr>
                  <w:r>
                    <w:t xml:space="preserve">Mengisi </w:t>
                  </w:r>
                  <w:r>
                    <w:rPr>
                      <w:i/>
                      <w:iCs/>
                    </w:rPr>
                    <w:t xml:space="preserve">form </w:t>
                  </w:r>
                  <w:r>
                    <w:t>tambah data</w:t>
                  </w:r>
                </w:p>
              </w:tc>
              <w:tc>
                <w:tcPr>
                  <w:tcW w:w="2954" w:type="dxa"/>
                </w:tcPr>
                <w:p w14:paraId="1EDE5162" w14:textId="77777777" w:rsidR="00685D8B" w:rsidRDefault="00685D8B" w:rsidP="00685D8B">
                  <w:pPr>
                    <w:ind w:firstLine="0"/>
                    <w:jc w:val="left"/>
                  </w:pPr>
                </w:p>
              </w:tc>
            </w:tr>
            <w:tr w:rsidR="00685D8B" w14:paraId="011C1B21" w14:textId="77777777" w:rsidTr="00D47629">
              <w:tc>
                <w:tcPr>
                  <w:tcW w:w="2954" w:type="dxa"/>
                </w:tcPr>
                <w:p w14:paraId="201F473E" w14:textId="2E4978A9" w:rsidR="00685D8B" w:rsidRDefault="00685D8B" w:rsidP="00685D8B">
                  <w:pPr>
                    <w:pStyle w:val="WOW"/>
                  </w:pPr>
                  <w:r>
                    <w:t>Klik tombol tambah</w:t>
                  </w:r>
                </w:p>
              </w:tc>
              <w:tc>
                <w:tcPr>
                  <w:tcW w:w="2954" w:type="dxa"/>
                </w:tcPr>
                <w:p w14:paraId="6AFCD8F5" w14:textId="77777777" w:rsidR="00685D8B" w:rsidRDefault="00685D8B" w:rsidP="00685D8B">
                  <w:pPr>
                    <w:ind w:firstLine="0"/>
                    <w:jc w:val="left"/>
                  </w:pPr>
                </w:p>
              </w:tc>
            </w:tr>
            <w:tr w:rsidR="00685D8B" w14:paraId="508A1A14" w14:textId="77777777" w:rsidTr="00D47629">
              <w:tc>
                <w:tcPr>
                  <w:tcW w:w="2954" w:type="dxa"/>
                </w:tcPr>
                <w:p w14:paraId="6D194176" w14:textId="77777777" w:rsidR="00685D8B" w:rsidRDefault="00685D8B" w:rsidP="00685D8B">
                  <w:pPr>
                    <w:ind w:firstLine="0"/>
                    <w:jc w:val="left"/>
                  </w:pPr>
                </w:p>
              </w:tc>
              <w:tc>
                <w:tcPr>
                  <w:tcW w:w="2954" w:type="dxa"/>
                </w:tcPr>
                <w:p w14:paraId="7CF14FAA" w14:textId="5D174BB4" w:rsidR="00685D8B" w:rsidRDefault="00685D8B" w:rsidP="00685D8B">
                  <w:pPr>
                    <w:pStyle w:val="WOW"/>
                  </w:pPr>
                  <w:r>
                    <w:t xml:space="preserve">Menyimpan data dan menampilkan pesan data berhasil </w:t>
                  </w:r>
                  <w:r w:rsidRPr="003C382E">
                    <w:t>disimpan</w:t>
                  </w:r>
                </w:p>
              </w:tc>
            </w:tr>
            <w:tr w:rsidR="00685D8B" w14:paraId="51A06840" w14:textId="77777777" w:rsidTr="00D47629">
              <w:tc>
                <w:tcPr>
                  <w:tcW w:w="2954" w:type="dxa"/>
                </w:tcPr>
                <w:p w14:paraId="1FF24CC0" w14:textId="11CC4F1F" w:rsidR="00685D8B" w:rsidRDefault="00685D8B" w:rsidP="00685D8B">
                  <w:pPr>
                    <w:pStyle w:val="WOW"/>
                  </w:pPr>
                  <w:r>
                    <w:t>Klik tombol detail pada data yang dipilih</w:t>
                  </w:r>
                </w:p>
              </w:tc>
              <w:tc>
                <w:tcPr>
                  <w:tcW w:w="2954" w:type="dxa"/>
                </w:tcPr>
                <w:p w14:paraId="2D7737B2" w14:textId="77777777" w:rsidR="00685D8B" w:rsidRDefault="00685D8B" w:rsidP="00685D8B">
                  <w:pPr>
                    <w:ind w:firstLine="0"/>
                    <w:jc w:val="left"/>
                  </w:pPr>
                </w:p>
              </w:tc>
            </w:tr>
            <w:tr w:rsidR="00685D8B" w:rsidRPr="00F25B7A" w14:paraId="1B6C89CB" w14:textId="77777777" w:rsidTr="00D47629">
              <w:tc>
                <w:tcPr>
                  <w:tcW w:w="2954" w:type="dxa"/>
                </w:tcPr>
                <w:p w14:paraId="275D6CAA" w14:textId="77777777" w:rsidR="00685D8B" w:rsidRDefault="00685D8B" w:rsidP="00685D8B">
                  <w:pPr>
                    <w:ind w:firstLine="0"/>
                    <w:jc w:val="left"/>
                  </w:pPr>
                </w:p>
              </w:tc>
              <w:tc>
                <w:tcPr>
                  <w:tcW w:w="2954" w:type="dxa"/>
                </w:tcPr>
                <w:p w14:paraId="461E81F6" w14:textId="2DEEF8E7" w:rsidR="00685D8B" w:rsidRPr="00A21260" w:rsidRDefault="00685D8B" w:rsidP="00685D8B">
                  <w:pPr>
                    <w:pStyle w:val="WOW"/>
                    <w:rPr>
                      <w:lang w:val="sv-SE"/>
                    </w:rPr>
                  </w:pPr>
                  <w:r w:rsidRPr="00A21260">
                    <w:rPr>
                      <w:lang w:val="sv-SE"/>
                    </w:rPr>
                    <w:t xml:space="preserve">Menampilkan </w:t>
                  </w:r>
                  <w:r w:rsidRPr="00A21260">
                    <w:rPr>
                      <w:i/>
                      <w:iCs/>
                      <w:lang w:val="sv-SE"/>
                    </w:rPr>
                    <w:t xml:space="preserve">modal </w:t>
                  </w:r>
                  <w:r w:rsidRPr="00A21260">
                    <w:rPr>
                      <w:lang w:val="sv-SE"/>
                    </w:rPr>
                    <w:t>dengan menampilkan detail dari data yang dipilih</w:t>
                  </w:r>
                </w:p>
              </w:tc>
            </w:tr>
            <w:tr w:rsidR="00685D8B" w14:paraId="791D3BF3" w14:textId="77777777" w:rsidTr="00D47629">
              <w:tc>
                <w:tcPr>
                  <w:tcW w:w="2954" w:type="dxa"/>
                </w:tcPr>
                <w:p w14:paraId="3365B0AE" w14:textId="7191CC70" w:rsidR="00685D8B" w:rsidRDefault="00685D8B" w:rsidP="00685D8B">
                  <w:pPr>
                    <w:pStyle w:val="WOW"/>
                  </w:pPr>
                  <w:r>
                    <w:t xml:space="preserve">Klik </w:t>
                  </w:r>
                  <w:r w:rsidRPr="003C382E">
                    <w:t>tombol</w:t>
                  </w:r>
                  <w:r>
                    <w:t xml:space="preserve"> tutup</w:t>
                  </w:r>
                </w:p>
              </w:tc>
              <w:tc>
                <w:tcPr>
                  <w:tcW w:w="2954" w:type="dxa"/>
                </w:tcPr>
                <w:p w14:paraId="5F37C213" w14:textId="77777777" w:rsidR="00685D8B" w:rsidRDefault="00685D8B" w:rsidP="00685D8B">
                  <w:pPr>
                    <w:ind w:firstLine="0"/>
                    <w:jc w:val="left"/>
                  </w:pPr>
                </w:p>
              </w:tc>
            </w:tr>
            <w:tr w:rsidR="00685D8B" w14:paraId="7FD619F0" w14:textId="77777777" w:rsidTr="00D47629">
              <w:tc>
                <w:tcPr>
                  <w:tcW w:w="2954" w:type="dxa"/>
                </w:tcPr>
                <w:p w14:paraId="34BA597C" w14:textId="77777777" w:rsidR="00685D8B" w:rsidRDefault="00685D8B" w:rsidP="00685D8B">
                  <w:pPr>
                    <w:ind w:firstLine="0"/>
                    <w:jc w:val="left"/>
                  </w:pPr>
                </w:p>
              </w:tc>
              <w:tc>
                <w:tcPr>
                  <w:tcW w:w="2954" w:type="dxa"/>
                </w:tcPr>
                <w:p w14:paraId="6C07BC77" w14:textId="53ADFE01" w:rsidR="00685D8B" w:rsidRDefault="00685D8B" w:rsidP="00685D8B">
                  <w:pPr>
                    <w:pStyle w:val="WOW"/>
                  </w:pPr>
                  <w:r>
                    <w:t xml:space="preserve">Menutup </w:t>
                  </w:r>
                  <w:r w:rsidRPr="00151B82">
                    <w:rPr>
                      <w:i/>
                      <w:iCs/>
                    </w:rPr>
                    <w:t>modal</w:t>
                  </w:r>
                  <w:r>
                    <w:t xml:space="preserve"> detail</w:t>
                  </w:r>
                </w:p>
              </w:tc>
            </w:tr>
            <w:tr w:rsidR="00685D8B" w:rsidRPr="00F25B7A" w14:paraId="307D86EB" w14:textId="77777777" w:rsidTr="00D47629">
              <w:tc>
                <w:tcPr>
                  <w:tcW w:w="2954" w:type="dxa"/>
                </w:tcPr>
                <w:p w14:paraId="4DB7DC83" w14:textId="5AADA343" w:rsidR="00685D8B" w:rsidRPr="00A21260" w:rsidRDefault="00685D8B" w:rsidP="00685D8B">
                  <w:pPr>
                    <w:pStyle w:val="WOW"/>
                    <w:rPr>
                      <w:lang w:val="sv-SE"/>
                    </w:rPr>
                  </w:pPr>
                  <w:r w:rsidRPr="00A21260">
                    <w:rPr>
                      <w:lang w:val="sv-SE"/>
                    </w:rPr>
                    <w:t>Klik tombol ubah pada data yang akan diubah</w:t>
                  </w:r>
                </w:p>
              </w:tc>
              <w:tc>
                <w:tcPr>
                  <w:tcW w:w="2954" w:type="dxa"/>
                </w:tcPr>
                <w:p w14:paraId="219371B2" w14:textId="77777777" w:rsidR="00685D8B" w:rsidRPr="00A21260" w:rsidRDefault="00685D8B" w:rsidP="00685D8B">
                  <w:pPr>
                    <w:ind w:firstLine="0"/>
                    <w:jc w:val="left"/>
                    <w:rPr>
                      <w:lang w:val="sv-SE"/>
                    </w:rPr>
                  </w:pPr>
                </w:p>
              </w:tc>
            </w:tr>
            <w:tr w:rsidR="00685D8B" w14:paraId="185625E6" w14:textId="77777777" w:rsidTr="00D47629">
              <w:tc>
                <w:tcPr>
                  <w:tcW w:w="2954" w:type="dxa"/>
                </w:tcPr>
                <w:p w14:paraId="2C454C06" w14:textId="77777777" w:rsidR="00685D8B" w:rsidRPr="00A21260" w:rsidRDefault="00685D8B" w:rsidP="00685D8B">
                  <w:pPr>
                    <w:ind w:firstLine="0"/>
                    <w:jc w:val="left"/>
                    <w:rPr>
                      <w:lang w:val="sv-SE"/>
                    </w:rPr>
                  </w:pPr>
                </w:p>
              </w:tc>
              <w:tc>
                <w:tcPr>
                  <w:tcW w:w="2954" w:type="dxa"/>
                </w:tcPr>
                <w:p w14:paraId="79825725" w14:textId="445C1C08" w:rsidR="00685D8B" w:rsidRDefault="00685D8B" w:rsidP="00685D8B">
                  <w:pPr>
                    <w:pStyle w:val="WOW"/>
                  </w:pPr>
                  <w:r>
                    <w:t xml:space="preserve">Menampilkan </w:t>
                  </w:r>
                  <w:r w:rsidRPr="00685D8B">
                    <w:rPr>
                      <w:i/>
                      <w:iCs/>
                    </w:rPr>
                    <w:t>modal</w:t>
                  </w:r>
                  <w:r>
                    <w:rPr>
                      <w:i/>
                      <w:iCs/>
                    </w:rPr>
                    <w:t xml:space="preserve"> </w:t>
                  </w:r>
                  <w:r>
                    <w:t>ubah</w:t>
                  </w:r>
                </w:p>
              </w:tc>
            </w:tr>
            <w:tr w:rsidR="00685D8B" w14:paraId="14F2AB3A" w14:textId="77777777" w:rsidTr="00D47629">
              <w:tc>
                <w:tcPr>
                  <w:tcW w:w="2954" w:type="dxa"/>
                </w:tcPr>
                <w:p w14:paraId="085A24EC" w14:textId="3C9F7F03" w:rsidR="00685D8B" w:rsidRDefault="00685D8B" w:rsidP="00685D8B">
                  <w:pPr>
                    <w:pStyle w:val="WOW"/>
                  </w:pPr>
                  <w:r>
                    <w:t>Mengubah data pada form</w:t>
                  </w:r>
                </w:p>
              </w:tc>
              <w:tc>
                <w:tcPr>
                  <w:tcW w:w="2954" w:type="dxa"/>
                </w:tcPr>
                <w:p w14:paraId="05472211" w14:textId="77777777" w:rsidR="00685D8B" w:rsidRDefault="00685D8B" w:rsidP="00685D8B">
                  <w:pPr>
                    <w:ind w:firstLine="0"/>
                    <w:jc w:val="left"/>
                  </w:pPr>
                </w:p>
              </w:tc>
            </w:tr>
            <w:tr w:rsidR="00685D8B" w14:paraId="38FA95AC" w14:textId="77777777" w:rsidTr="00D47629">
              <w:tc>
                <w:tcPr>
                  <w:tcW w:w="2954" w:type="dxa"/>
                </w:tcPr>
                <w:p w14:paraId="18E9C922" w14:textId="004CCBE4" w:rsidR="00685D8B" w:rsidRDefault="00685D8B" w:rsidP="00685D8B">
                  <w:pPr>
                    <w:pStyle w:val="WOW"/>
                  </w:pPr>
                  <w:r>
                    <w:t xml:space="preserve">Klik </w:t>
                  </w:r>
                  <w:r w:rsidRPr="00063B54">
                    <w:t>tombol</w:t>
                  </w:r>
                  <w:r>
                    <w:t xml:space="preserve"> ubah</w:t>
                  </w:r>
                </w:p>
              </w:tc>
              <w:tc>
                <w:tcPr>
                  <w:tcW w:w="2954" w:type="dxa"/>
                </w:tcPr>
                <w:p w14:paraId="5BD5ED39" w14:textId="77777777" w:rsidR="00685D8B" w:rsidRDefault="00685D8B" w:rsidP="00685D8B">
                  <w:pPr>
                    <w:ind w:firstLine="0"/>
                    <w:jc w:val="left"/>
                  </w:pPr>
                </w:p>
              </w:tc>
            </w:tr>
            <w:tr w:rsidR="00685D8B" w14:paraId="10F027AA" w14:textId="77777777" w:rsidTr="00D47629">
              <w:tc>
                <w:tcPr>
                  <w:tcW w:w="2954" w:type="dxa"/>
                </w:tcPr>
                <w:p w14:paraId="5B271532" w14:textId="77777777" w:rsidR="00685D8B" w:rsidRDefault="00685D8B" w:rsidP="00685D8B">
                  <w:pPr>
                    <w:ind w:firstLine="0"/>
                    <w:jc w:val="left"/>
                  </w:pPr>
                </w:p>
              </w:tc>
              <w:tc>
                <w:tcPr>
                  <w:tcW w:w="2954" w:type="dxa"/>
                </w:tcPr>
                <w:p w14:paraId="05650EA9" w14:textId="682E560F" w:rsidR="00685D8B" w:rsidRDefault="00685D8B" w:rsidP="00685D8B">
                  <w:pPr>
                    <w:pStyle w:val="WOW"/>
                  </w:pPr>
                  <w:r>
                    <w:t xml:space="preserve">Menampilkan pesan data </w:t>
                  </w:r>
                  <w:r w:rsidRPr="00CA4E89">
                    <w:t>berhasil</w:t>
                  </w:r>
                  <w:r>
                    <w:t xml:space="preserve"> diubah</w:t>
                  </w:r>
                </w:p>
              </w:tc>
            </w:tr>
            <w:tr w:rsidR="00685D8B" w:rsidRPr="00F25B7A" w14:paraId="5A422043" w14:textId="77777777" w:rsidTr="00D47629">
              <w:tc>
                <w:tcPr>
                  <w:tcW w:w="2954" w:type="dxa"/>
                </w:tcPr>
                <w:p w14:paraId="3DD2BEE4" w14:textId="35DCA1A0" w:rsidR="00685D8B" w:rsidRPr="00A21260" w:rsidRDefault="00685D8B" w:rsidP="00685D8B">
                  <w:pPr>
                    <w:pStyle w:val="WOW"/>
                    <w:rPr>
                      <w:lang w:val="sv-SE"/>
                    </w:rPr>
                  </w:pPr>
                  <w:r w:rsidRPr="00A21260">
                    <w:rPr>
                      <w:lang w:val="sv-SE"/>
                    </w:rPr>
                    <w:t>Klik tombol hapus pada data yang akan dihapus</w:t>
                  </w:r>
                </w:p>
              </w:tc>
              <w:tc>
                <w:tcPr>
                  <w:tcW w:w="2954" w:type="dxa"/>
                </w:tcPr>
                <w:p w14:paraId="58F215FB" w14:textId="77777777" w:rsidR="00685D8B" w:rsidRPr="00A21260" w:rsidRDefault="00685D8B" w:rsidP="00685D8B">
                  <w:pPr>
                    <w:ind w:firstLine="0"/>
                    <w:jc w:val="left"/>
                    <w:rPr>
                      <w:lang w:val="sv-SE"/>
                    </w:rPr>
                  </w:pPr>
                </w:p>
              </w:tc>
            </w:tr>
            <w:tr w:rsidR="00685D8B" w14:paraId="3261A59B" w14:textId="77777777" w:rsidTr="00D47629">
              <w:tc>
                <w:tcPr>
                  <w:tcW w:w="2954" w:type="dxa"/>
                </w:tcPr>
                <w:p w14:paraId="54D0E056" w14:textId="77777777" w:rsidR="00685D8B" w:rsidRPr="00A21260" w:rsidRDefault="00685D8B" w:rsidP="00685D8B">
                  <w:pPr>
                    <w:ind w:firstLine="0"/>
                    <w:jc w:val="left"/>
                    <w:rPr>
                      <w:lang w:val="sv-SE"/>
                    </w:rPr>
                  </w:pPr>
                </w:p>
              </w:tc>
              <w:tc>
                <w:tcPr>
                  <w:tcW w:w="2954" w:type="dxa"/>
                </w:tcPr>
                <w:p w14:paraId="6C3B1A02" w14:textId="671AEDEB" w:rsidR="00685D8B" w:rsidRDefault="00685D8B" w:rsidP="00685D8B">
                  <w:pPr>
                    <w:pStyle w:val="WOW"/>
                  </w:pPr>
                  <w:r>
                    <w:t xml:space="preserve">Menampilkan pesan </w:t>
                  </w:r>
                  <w:r w:rsidRPr="00D96F81">
                    <w:t>konfirmasi</w:t>
                  </w:r>
                </w:p>
              </w:tc>
            </w:tr>
            <w:tr w:rsidR="00685D8B" w14:paraId="23269C44" w14:textId="77777777" w:rsidTr="00D47629">
              <w:tc>
                <w:tcPr>
                  <w:tcW w:w="2954" w:type="dxa"/>
                </w:tcPr>
                <w:p w14:paraId="7DA2E67B" w14:textId="1B459906" w:rsidR="00685D8B" w:rsidRDefault="00685D8B" w:rsidP="00685D8B">
                  <w:pPr>
                    <w:pStyle w:val="WOW"/>
                  </w:pPr>
                  <w:r w:rsidRPr="00D96F81">
                    <w:t>Klik</w:t>
                  </w:r>
                  <w:r>
                    <w:t xml:space="preserve"> tombol hapus</w:t>
                  </w:r>
                </w:p>
              </w:tc>
              <w:tc>
                <w:tcPr>
                  <w:tcW w:w="2954" w:type="dxa"/>
                </w:tcPr>
                <w:p w14:paraId="6D710055" w14:textId="77777777" w:rsidR="00685D8B" w:rsidRDefault="00685D8B" w:rsidP="00685D8B">
                  <w:pPr>
                    <w:ind w:firstLine="0"/>
                    <w:jc w:val="left"/>
                  </w:pPr>
                </w:p>
              </w:tc>
            </w:tr>
            <w:tr w:rsidR="00685D8B" w14:paraId="3F0B0E8D" w14:textId="77777777" w:rsidTr="00D47629">
              <w:tc>
                <w:tcPr>
                  <w:tcW w:w="2954" w:type="dxa"/>
                </w:tcPr>
                <w:p w14:paraId="3A43F46D" w14:textId="77777777" w:rsidR="00685D8B" w:rsidRPr="00D96F81" w:rsidRDefault="00685D8B" w:rsidP="00685D8B">
                  <w:pPr>
                    <w:ind w:firstLine="0"/>
                    <w:jc w:val="left"/>
                  </w:pPr>
                </w:p>
              </w:tc>
              <w:tc>
                <w:tcPr>
                  <w:tcW w:w="2954" w:type="dxa"/>
                </w:tcPr>
                <w:p w14:paraId="5C04CBCB" w14:textId="4037CC8B" w:rsidR="00685D8B" w:rsidRDefault="00685D8B" w:rsidP="00685D8B">
                  <w:pPr>
                    <w:pStyle w:val="WOW"/>
                  </w:pPr>
                  <w:r>
                    <w:t>Menghapus data bahan</w:t>
                  </w:r>
                </w:p>
              </w:tc>
            </w:tr>
            <w:tr w:rsidR="00685D8B" w:rsidRPr="00F25B7A" w14:paraId="23562F70" w14:textId="77777777" w:rsidTr="00D47629">
              <w:tc>
                <w:tcPr>
                  <w:tcW w:w="2954" w:type="dxa"/>
                </w:tcPr>
                <w:p w14:paraId="667B4B3C" w14:textId="77777777" w:rsidR="00685D8B" w:rsidRPr="00D96F81" w:rsidRDefault="00685D8B" w:rsidP="00685D8B">
                  <w:pPr>
                    <w:ind w:firstLine="0"/>
                    <w:jc w:val="left"/>
                  </w:pPr>
                </w:p>
              </w:tc>
              <w:tc>
                <w:tcPr>
                  <w:tcW w:w="2954" w:type="dxa"/>
                </w:tcPr>
                <w:p w14:paraId="23021E6E" w14:textId="3C66AE7C" w:rsidR="00685D8B" w:rsidRPr="00A21260" w:rsidRDefault="00685D8B" w:rsidP="00685D8B">
                  <w:pPr>
                    <w:pStyle w:val="WOW"/>
                    <w:rPr>
                      <w:lang w:val="sv-SE"/>
                    </w:rPr>
                  </w:pPr>
                  <w:r w:rsidRPr="00A21260">
                    <w:rPr>
                      <w:lang w:val="sv-SE"/>
                    </w:rPr>
                    <w:t>Menampilkan pesan data telah dihapus</w:t>
                  </w:r>
                </w:p>
              </w:tc>
            </w:tr>
          </w:tbl>
          <w:p w14:paraId="697C7679" w14:textId="77777777" w:rsidR="00563E22" w:rsidRPr="00A21260" w:rsidRDefault="00563E22" w:rsidP="00D47629">
            <w:pPr>
              <w:ind w:firstLine="0"/>
              <w:rPr>
                <w:lang w:val="sv-SE"/>
              </w:rPr>
            </w:pPr>
          </w:p>
        </w:tc>
      </w:tr>
    </w:tbl>
    <w:p w14:paraId="30A55E75" w14:textId="77777777" w:rsidR="00563E22" w:rsidRPr="00A21260" w:rsidRDefault="00563E22" w:rsidP="00563E22">
      <w:pPr>
        <w:ind w:firstLine="0"/>
        <w:rPr>
          <w:lang w:val="sv-SE"/>
        </w:rPr>
      </w:pPr>
    </w:p>
    <w:p w14:paraId="6FE898DD" w14:textId="5E13ADF4" w:rsidR="0054240B" w:rsidRPr="00782F4E" w:rsidRDefault="000D4F93" w:rsidP="00782F4E">
      <w:pPr>
        <w:pStyle w:val="Heading4"/>
      </w:pPr>
      <w:r w:rsidRPr="000D4F93">
        <w:rPr>
          <w:i/>
        </w:rPr>
        <w:t>Scenario</w:t>
      </w:r>
      <w:r w:rsidR="00203304">
        <w:t xml:space="preserve"> </w:t>
      </w:r>
      <w:r w:rsidR="00782F4E">
        <w:t>Mencetak Faktur</w:t>
      </w:r>
    </w:p>
    <w:p w14:paraId="401F13DE" w14:textId="53AAC2F4" w:rsidR="00782F4E" w:rsidRPr="00CA7FB7" w:rsidRDefault="00782F4E" w:rsidP="00782F4E">
      <w:pPr>
        <w:pStyle w:val="Caption"/>
        <w:keepNext/>
        <w:rPr>
          <w:b/>
          <w:bCs/>
        </w:rPr>
      </w:pPr>
      <w:r>
        <w:t xml:space="preserve">Tabel 4. </w:t>
      </w:r>
      <w:r>
        <w:fldChar w:fldCharType="begin"/>
      </w:r>
      <w:r>
        <w:instrText xml:space="preserve"> SEQ Tabel_4. \* ARABIC </w:instrText>
      </w:r>
      <w:r>
        <w:fldChar w:fldCharType="separate"/>
      </w:r>
      <w:r w:rsidR="003A4866">
        <w:rPr>
          <w:noProof/>
        </w:rPr>
        <w:t>7</w:t>
      </w:r>
      <w:r>
        <w:fldChar w:fldCharType="end"/>
      </w:r>
      <w:r>
        <w:t xml:space="preserve"> </w:t>
      </w:r>
      <w:r w:rsidR="00CA7FB7">
        <w:rPr>
          <w:bCs/>
          <w:i/>
          <w:iCs w:val="0"/>
        </w:rPr>
        <w:t xml:space="preserve">Scenario </w:t>
      </w:r>
      <w:r w:rsidR="00CA7FB7">
        <w:rPr>
          <w:bCs/>
        </w:rPr>
        <w:t>Mencetak Faktur</w:t>
      </w:r>
    </w:p>
    <w:tbl>
      <w:tblPr>
        <w:tblStyle w:val="TableGrid"/>
        <w:tblW w:w="0" w:type="auto"/>
        <w:jc w:val="center"/>
        <w:tblLook w:val="04A0" w:firstRow="1" w:lastRow="0" w:firstColumn="1" w:lastColumn="0" w:noHBand="0" w:noVBand="1"/>
      </w:tblPr>
      <w:tblGrid>
        <w:gridCol w:w="1800"/>
        <w:gridCol w:w="6134"/>
      </w:tblGrid>
      <w:tr w:rsidR="0054240B" w14:paraId="128AEEAE" w14:textId="77777777" w:rsidTr="004C456F">
        <w:trPr>
          <w:jc w:val="center"/>
        </w:trPr>
        <w:tc>
          <w:tcPr>
            <w:tcW w:w="1800" w:type="dxa"/>
            <w:shd w:val="clear" w:color="auto" w:fill="D9D9D9" w:themeFill="background1" w:themeFillShade="D9"/>
          </w:tcPr>
          <w:p w14:paraId="493D4986" w14:textId="77777777" w:rsidR="0054240B" w:rsidRDefault="0054240B" w:rsidP="00B079E6">
            <w:pPr>
              <w:ind w:firstLine="0"/>
            </w:pPr>
            <w:r>
              <w:t xml:space="preserve">No </w:t>
            </w:r>
            <w:r w:rsidRPr="00331087">
              <w:rPr>
                <w:i/>
                <w:iCs/>
              </w:rPr>
              <w:t>Use Case</w:t>
            </w:r>
          </w:p>
        </w:tc>
        <w:tc>
          <w:tcPr>
            <w:tcW w:w="6134" w:type="dxa"/>
          </w:tcPr>
          <w:p w14:paraId="4F3A819B" w14:textId="3B77017A" w:rsidR="0054240B" w:rsidRDefault="0054240B" w:rsidP="00B079E6">
            <w:pPr>
              <w:ind w:firstLine="0"/>
            </w:pPr>
            <w:r>
              <w:t>0</w:t>
            </w:r>
            <w:r w:rsidR="0083366A">
              <w:t>6</w:t>
            </w:r>
          </w:p>
        </w:tc>
      </w:tr>
      <w:tr w:rsidR="0054240B" w14:paraId="5CC54AA6" w14:textId="77777777" w:rsidTr="004C456F">
        <w:trPr>
          <w:jc w:val="center"/>
        </w:trPr>
        <w:tc>
          <w:tcPr>
            <w:tcW w:w="1800" w:type="dxa"/>
            <w:shd w:val="clear" w:color="auto" w:fill="D9D9D9" w:themeFill="background1" w:themeFillShade="D9"/>
          </w:tcPr>
          <w:p w14:paraId="76F334BE" w14:textId="77777777" w:rsidR="0054240B" w:rsidRDefault="0054240B" w:rsidP="00B079E6">
            <w:pPr>
              <w:ind w:firstLine="0"/>
            </w:pPr>
            <w:r>
              <w:t xml:space="preserve">Nama </w:t>
            </w:r>
            <w:r w:rsidRPr="00331087">
              <w:rPr>
                <w:i/>
                <w:iCs/>
              </w:rPr>
              <w:t>Use Case</w:t>
            </w:r>
          </w:p>
        </w:tc>
        <w:tc>
          <w:tcPr>
            <w:tcW w:w="6134" w:type="dxa"/>
          </w:tcPr>
          <w:p w14:paraId="6B3B4B51" w14:textId="77777777" w:rsidR="0054240B" w:rsidRDefault="0054240B" w:rsidP="00B079E6">
            <w:pPr>
              <w:ind w:firstLine="0"/>
            </w:pPr>
            <w:r>
              <w:t>Cetak Faktur</w:t>
            </w:r>
          </w:p>
        </w:tc>
      </w:tr>
      <w:tr w:rsidR="0054240B" w14:paraId="00AB19C1" w14:textId="77777777" w:rsidTr="004C456F">
        <w:trPr>
          <w:jc w:val="center"/>
        </w:trPr>
        <w:tc>
          <w:tcPr>
            <w:tcW w:w="1800" w:type="dxa"/>
            <w:shd w:val="clear" w:color="auto" w:fill="D9D9D9" w:themeFill="background1" w:themeFillShade="D9"/>
          </w:tcPr>
          <w:p w14:paraId="17CDB59F" w14:textId="77777777" w:rsidR="0054240B" w:rsidRPr="00331087" w:rsidRDefault="0054240B" w:rsidP="00B079E6">
            <w:pPr>
              <w:ind w:firstLine="0"/>
              <w:rPr>
                <w:i/>
                <w:iCs/>
              </w:rPr>
            </w:pPr>
            <w:r>
              <w:rPr>
                <w:i/>
                <w:iCs/>
              </w:rPr>
              <w:t>Description</w:t>
            </w:r>
          </w:p>
        </w:tc>
        <w:tc>
          <w:tcPr>
            <w:tcW w:w="6134" w:type="dxa"/>
          </w:tcPr>
          <w:p w14:paraId="49BD5D24" w14:textId="77777777" w:rsidR="0054240B" w:rsidRPr="004216F6" w:rsidRDefault="0054240B" w:rsidP="00B079E6">
            <w:pPr>
              <w:ind w:firstLine="0"/>
            </w:pPr>
            <w:r>
              <w:rPr>
                <w:i/>
                <w:iCs/>
              </w:rPr>
              <w:t xml:space="preserve">Actor </w:t>
            </w:r>
            <w:r>
              <w:t>mencetak faktur pembayaran</w:t>
            </w:r>
          </w:p>
        </w:tc>
      </w:tr>
      <w:tr w:rsidR="0054240B" w:rsidRPr="00F25B7A" w14:paraId="135796EA" w14:textId="77777777" w:rsidTr="004C456F">
        <w:trPr>
          <w:jc w:val="center"/>
        </w:trPr>
        <w:tc>
          <w:tcPr>
            <w:tcW w:w="1800" w:type="dxa"/>
            <w:shd w:val="clear" w:color="auto" w:fill="D9D9D9" w:themeFill="background1" w:themeFillShade="D9"/>
          </w:tcPr>
          <w:p w14:paraId="3F07B544" w14:textId="77777777" w:rsidR="0054240B" w:rsidRDefault="0054240B" w:rsidP="00B079E6">
            <w:pPr>
              <w:ind w:firstLine="0"/>
              <w:rPr>
                <w:i/>
                <w:iCs/>
              </w:rPr>
            </w:pPr>
            <w:r>
              <w:rPr>
                <w:i/>
                <w:iCs/>
              </w:rPr>
              <w:t>Pre-condition</w:t>
            </w:r>
          </w:p>
        </w:tc>
        <w:tc>
          <w:tcPr>
            <w:tcW w:w="6134" w:type="dxa"/>
          </w:tcPr>
          <w:p w14:paraId="25C1B55E" w14:textId="77777777" w:rsidR="0054240B" w:rsidRPr="00A21260" w:rsidRDefault="0054240B" w:rsidP="00B079E6">
            <w:pPr>
              <w:ind w:firstLine="0"/>
              <w:rPr>
                <w:lang w:val="sv-SE"/>
              </w:rPr>
            </w:pPr>
            <w:r w:rsidRPr="00A21260">
              <w:rPr>
                <w:i/>
                <w:iCs/>
                <w:lang w:val="sv-SE"/>
              </w:rPr>
              <w:t xml:space="preserve">Actor </w:t>
            </w:r>
            <w:r w:rsidRPr="00A21260">
              <w:rPr>
                <w:lang w:val="sv-SE"/>
              </w:rPr>
              <w:t>berada di halaman cetak faktur</w:t>
            </w:r>
          </w:p>
        </w:tc>
      </w:tr>
      <w:tr w:rsidR="0054240B" w:rsidRPr="00F25B7A" w14:paraId="79F351FA" w14:textId="77777777" w:rsidTr="004C456F">
        <w:trPr>
          <w:jc w:val="center"/>
        </w:trPr>
        <w:tc>
          <w:tcPr>
            <w:tcW w:w="1800" w:type="dxa"/>
            <w:shd w:val="clear" w:color="auto" w:fill="D9D9D9" w:themeFill="background1" w:themeFillShade="D9"/>
          </w:tcPr>
          <w:p w14:paraId="22455897" w14:textId="77777777" w:rsidR="0054240B" w:rsidRDefault="0054240B" w:rsidP="00B079E6">
            <w:pPr>
              <w:ind w:firstLine="0"/>
              <w:rPr>
                <w:i/>
                <w:iCs/>
              </w:rPr>
            </w:pPr>
            <w:r>
              <w:rPr>
                <w:i/>
                <w:iCs/>
              </w:rPr>
              <w:t>Post-condition</w:t>
            </w:r>
          </w:p>
        </w:tc>
        <w:tc>
          <w:tcPr>
            <w:tcW w:w="6134" w:type="dxa"/>
          </w:tcPr>
          <w:p w14:paraId="59645A91" w14:textId="77777777" w:rsidR="0054240B" w:rsidRPr="00A21260" w:rsidRDefault="0054240B" w:rsidP="00B079E6">
            <w:pPr>
              <w:ind w:firstLine="0"/>
              <w:rPr>
                <w:lang w:val="sv-SE"/>
              </w:rPr>
            </w:pPr>
            <w:r w:rsidRPr="00A21260">
              <w:rPr>
                <w:i/>
                <w:iCs/>
                <w:lang w:val="sv-SE"/>
              </w:rPr>
              <w:t xml:space="preserve">Actor </w:t>
            </w:r>
            <w:r w:rsidRPr="00A21260">
              <w:rPr>
                <w:lang w:val="sv-SE"/>
              </w:rPr>
              <w:t>berada di halaman cetak faktur</w:t>
            </w:r>
          </w:p>
        </w:tc>
      </w:tr>
      <w:tr w:rsidR="0054240B" w14:paraId="0E6F8B13" w14:textId="77777777" w:rsidTr="004C456F">
        <w:trPr>
          <w:jc w:val="center"/>
        </w:trPr>
        <w:tc>
          <w:tcPr>
            <w:tcW w:w="1800" w:type="dxa"/>
            <w:shd w:val="clear" w:color="auto" w:fill="D9D9D9" w:themeFill="background1" w:themeFillShade="D9"/>
          </w:tcPr>
          <w:p w14:paraId="069CD3D8" w14:textId="77777777" w:rsidR="0054240B" w:rsidRDefault="0054240B" w:rsidP="00B079E6">
            <w:pPr>
              <w:ind w:firstLine="0"/>
              <w:rPr>
                <w:i/>
                <w:iCs/>
              </w:rPr>
            </w:pPr>
            <w:r>
              <w:rPr>
                <w:i/>
                <w:iCs/>
              </w:rPr>
              <w:t>Actor</w:t>
            </w:r>
          </w:p>
        </w:tc>
        <w:tc>
          <w:tcPr>
            <w:tcW w:w="6134" w:type="dxa"/>
          </w:tcPr>
          <w:p w14:paraId="4977A7DC" w14:textId="77777777" w:rsidR="0054240B" w:rsidRDefault="0054240B" w:rsidP="00B079E6">
            <w:pPr>
              <w:ind w:firstLine="0"/>
            </w:pPr>
            <w:r>
              <w:t>Admin</w:t>
            </w:r>
          </w:p>
        </w:tc>
      </w:tr>
      <w:tr w:rsidR="0054240B" w14:paraId="5214D32F" w14:textId="77777777" w:rsidTr="004C456F">
        <w:trPr>
          <w:jc w:val="center"/>
        </w:trPr>
        <w:tc>
          <w:tcPr>
            <w:tcW w:w="1800" w:type="dxa"/>
            <w:shd w:val="clear" w:color="auto" w:fill="D9D9D9" w:themeFill="background1" w:themeFillShade="D9"/>
          </w:tcPr>
          <w:p w14:paraId="68371DCF" w14:textId="77777777" w:rsidR="0054240B" w:rsidRPr="00327167" w:rsidRDefault="0054240B" w:rsidP="00B079E6">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4240B" w14:paraId="786C4E5F" w14:textId="77777777" w:rsidTr="00B079E6">
              <w:tc>
                <w:tcPr>
                  <w:tcW w:w="2954" w:type="dxa"/>
                  <w:shd w:val="clear" w:color="auto" w:fill="D9D9D9" w:themeFill="background1" w:themeFillShade="D9"/>
                </w:tcPr>
                <w:p w14:paraId="257F7A19" w14:textId="77777777" w:rsidR="0054240B" w:rsidRDefault="0054240B" w:rsidP="00B079E6">
                  <w:pPr>
                    <w:ind w:firstLine="0"/>
                    <w:jc w:val="center"/>
                  </w:pPr>
                  <w:r>
                    <w:t>Pelanggan</w:t>
                  </w:r>
                </w:p>
              </w:tc>
              <w:tc>
                <w:tcPr>
                  <w:tcW w:w="2954" w:type="dxa"/>
                  <w:shd w:val="clear" w:color="auto" w:fill="D9D9D9" w:themeFill="background1" w:themeFillShade="D9"/>
                </w:tcPr>
                <w:p w14:paraId="267BDA24" w14:textId="77777777" w:rsidR="0054240B" w:rsidRDefault="0054240B" w:rsidP="00B079E6">
                  <w:pPr>
                    <w:ind w:firstLine="0"/>
                    <w:jc w:val="center"/>
                  </w:pPr>
                  <w:r>
                    <w:t>Sistem</w:t>
                  </w:r>
                </w:p>
              </w:tc>
            </w:tr>
            <w:tr w:rsidR="0054240B" w14:paraId="0DCA7AAA" w14:textId="77777777" w:rsidTr="00B079E6">
              <w:tc>
                <w:tcPr>
                  <w:tcW w:w="2954" w:type="dxa"/>
                </w:tcPr>
                <w:p w14:paraId="6E0794A9" w14:textId="77777777" w:rsidR="0054240B" w:rsidRDefault="0054240B" w:rsidP="0054240B">
                  <w:pPr>
                    <w:pStyle w:val="WOW"/>
                    <w:numPr>
                      <w:ilvl w:val="0"/>
                      <w:numId w:val="15"/>
                    </w:numPr>
                    <w:ind w:left="320"/>
                  </w:pPr>
                  <w:r>
                    <w:t>Mengisi data faktur</w:t>
                  </w:r>
                </w:p>
              </w:tc>
              <w:tc>
                <w:tcPr>
                  <w:tcW w:w="2954" w:type="dxa"/>
                </w:tcPr>
                <w:p w14:paraId="33DF04DE" w14:textId="77777777" w:rsidR="0054240B" w:rsidRDefault="0054240B" w:rsidP="00B079E6">
                  <w:pPr>
                    <w:ind w:firstLine="0"/>
                  </w:pPr>
                </w:p>
              </w:tc>
            </w:tr>
            <w:tr w:rsidR="0054240B" w14:paraId="5DCF1F8F" w14:textId="77777777" w:rsidTr="00B079E6">
              <w:tc>
                <w:tcPr>
                  <w:tcW w:w="2954" w:type="dxa"/>
                </w:tcPr>
                <w:p w14:paraId="2BD08036" w14:textId="77777777" w:rsidR="0054240B" w:rsidRPr="00021311" w:rsidRDefault="0054240B" w:rsidP="00B079E6">
                  <w:pPr>
                    <w:pStyle w:val="WOW"/>
                  </w:pPr>
                  <w:r>
                    <w:t xml:space="preserve">Klik tombol </w:t>
                  </w:r>
                  <w:r w:rsidRPr="00021311">
                    <w:rPr>
                      <w:i/>
                      <w:iCs/>
                    </w:rPr>
                    <w:t>print</w:t>
                  </w:r>
                  <w:r>
                    <w:rPr>
                      <w:i/>
                      <w:iCs/>
                    </w:rPr>
                    <w:t xml:space="preserve"> </w:t>
                  </w:r>
                </w:p>
              </w:tc>
              <w:tc>
                <w:tcPr>
                  <w:tcW w:w="2954" w:type="dxa"/>
                </w:tcPr>
                <w:p w14:paraId="78D350C9" w14:textId="77777777" w:rsidR="0054240B" w:rsidRPr="00860960" w:rsidRDefault="0054240B" w:rsidP="00B079E6">
                  <w:pPr>
                    <w:pStyle w:val="WOW"/>
                    <w:numPr>
                      <w:ilvl w:val="0"/>
                      <w:numId w:val="0"/>
                    </w:numPr>
                    <w:ind w:left="314" w:hanging="314"/>
                  </w:pPr>
                </w:p>
              </w:tc>
            </w:tr>
            <w:tr w:rsidR="0054240B" w14:paraId="4B580944" w14:textId="77777777" w:rsidTr="00B079E6">
              <w:tc>
                <w:tcPr>
                  <w:tcW w:w="2954" w:type="dxa"/>
                </w:tcPr>
                <w:p w14:paraId="6DFAAA8E" w14:textId="77777777" w:rsidR="0054240B" w:rsidRDefault="0054240B" w:rsidP="00B079E6">
                  <w:pPr>
                    <w:ind w:firstLine="0"/>
                  </w:pPr>
                </w:p>
              </w:tc>
              <w:tc>
                <w:tcPr>
                  <w:tcW w:w="2954" w:type="dxa"/>
                </w:tcPr>
                <w:p w14:paraId="446E0238" w14:textId="77777777" w:rsidR="0054240B" w:rsidRPr="00860960" w:rsidRDefault="0054240B" w:rsidP="00B079E6">
                  <w:pPr>
                    <w:pStyle w:val="WOW"/>
                  </w:pPr>
                  <w:r>
                    <w:t>Mencetak faktur</w:t>
                  </w:r>
                </w:p>
              </w:tc>
            </w:tr>
            <w:tr w:rsidR="0054240B" w14:paraId="3B7E3AC0" w14:textId="77777777" w:rsidTr="00B079E6">
              <w:tc>
                <w:tcPr>
                  <w:tcW w:w="2954" w:type="dxa"/>
                </w:tcPr>
                <w:p w14:paraId="0B685743" w14:textId="77777777" w:rsidR="0054240B" w:rsidRDefault="0054240B" w:rsidP="00B079E6">
                  <w:pPr>
                    <w:ind w:firstLine="0"/>
                  </w:pPr>
                </w:p>
              </w:tc>
              <w:tc>
                <w:tcPr>
                  <w:tcW w:w="2954" w:type="dxa"/>
                </w:tcPr>
                <w:p w14:paraId="3CE86BD9" w14:textId="77777777" w:rsidR="0054240B" w:rsidRDefault="0054240B" w:rsidP="00B079E6">
                  <w:pPr>
                    <w:pStyle w:val="WOW"/>
                  </w:pPr>
                  <w:r>
                    <w:t>Menampilkan halaman cetak faktur</w:t>
                  </w:r>
                </w:p>
              </w:tc>
            </w:tr>
          </w:tbl>
          <w:p w14:paraId="74A0A632" w14:textId="77777777" w:rsidR="0054240B" w:rsidRDefault="0054240B" w:rsidP="00B079E6">
            <w:pPr>
              <w:ind w:firstLine="0"/>
            </w:pPr>
          </w:p>
        </w:tc>
      </w:tr>
    </w:tbl>
    <w:p w14:paraId="7F6988F0" w14:textId="3110D876" w:rsidR="00563E22" w:rsidRDefault="00563E22" w:rsidP="00563E22">
      <w:pPr>
        <w:ind w:firstLine="0"/>
      </w:pPr>
    </w:p>
    <w:p w14:paraId="3F4EE14A" w14:textId="02C4F2E7" w:rsidR="0054240B" w:rsidRDefault="00DB3CA4" w:rsidP="0054240B">
      <w:pPr>
        <w:pStyle w:val="Heading4"/>
      </w:pPr>
      <w:r w:rsidRPr="00DB3CA4">
        <w:rPr>
          <w:i/>
          <w:iCs w:val="0"/>
        </w:rPr>
        <w:t>Scenerio</w:t>
      </w:r>
      <w:r>
        <w:rPr>
          <w:i/>
          <w:iCs w:val="0"/>
        </w:rPr>
        <w:t xml:space="preserve"> </w:t>
      </w:r>
      <w:r w:rsidR="00782F4E">
        <w:t xml:space="preserve">Memesan </w:t>
      </w:r>
      <w:r w:rsidR="00782F4E" w:rsidRPr="00782F4E">
        <w:rPr>
          <w:i/>
          <w:iCs w:val="0"/>
        </w:rPr>
        <w:t>Jersey Custom</w:t>
      </w:r>
    </w:p>
    <w:p w14:paraId="6C491F2C" w14:textId="58361B09" w:rsidR="00CA7FB7" w:rsidRPr="00CA7FB7" w:rsidRDefault="00CA7FB7" w:rsidP="00CA7FB7">
      <w:pPr>
        <w:pStyle w:val="Caption"/>
        <w:keepNext/>
        <w:rPr>
          <w:b/>
          <w:bCs/>
        </w:rPr>
      </w:pPr>
      <w:r>
        <w:t xml:space="preserve">Tabel 4. </w:t>
      </w:r>
      <w:r>
        <w:fldChar w:fldCharType="begin"/>
      </w:r>
      <w:r>
        <w:instrText xml:space="preserve"> SEQ Tabel_4. \* ARABIC </w:instrText>
      </w:r>
      <w:r>
        <w:fldChar w:fldCharType="separate"/>
      </w:r>
      <w:r w:rsidR="003A4866">
        <w:rPr>
          <w:noProof/>
        </w:rPr>
        <w:t>8</w:t>
      </w:r>
      <w:r>
        <w:fldChar w:fldCharType="end"/>
      </w:r>
      <w:r>
        <w:t xml:space="preserve"> </w:t>
      </w:r>
      <w:r>
        <w:rPr>
          <w:bCs/>
          <w:i/>
          <w:iCs w:val="0"/>
        </w:rPr>
        <w:t xml:space="preserve">Scenario </w:t>
      </w:r>
      <w:r>
        <w:rPr>
          <w:bCs/>
        </w:rPr>
        <w:t xml:space="preserve">memesan </w:t>
      </w:r>
      <w:r w:rsidRPr="00CA7FB7">
        <w:rPr>
          <w:bCs/>
          <w:i/>
          <w:iCs w:val="0"/>
        </w:rPr>
        <w:t>jersey custom</w:t>
      </w:r>
    </w:p>
    <w:tbl>
      <w:tblPr>
        <w:tblStyle w:val="TableGrid"/>
        <w:tblW w:w="0" w:type="auto"/>
        <w:jc w:val="center"/>
        <w:tblLook w:val="04A0" w:firstRow="1" w:lastRow="0" w:firstColumn="1" w:lastColumn="0" w:noHBand="0" w:noVBand="1"/>
      </w:tblPr>
      <w:tblGrid>
        <w:gridCol w:w="1800"/>
        <w:gridCol w:w="6134"/>
      </w:tblGrid>
      <w:tr w:rsidR="0054240B" w14:paraId="5BA2CE1A" w14:textId="77777777" w:rsidTr="004C456F">
        <w:trPr>
          <w:jc w:val="center"/>
        </w:trPr>
        <w:tc>
          <w:tcPr>
            <w:tcW w:w="1800" w:type="dxa"/>
            <w:shd w:val="clear" w:color="auto" w:fill="D9D9D9" w:themeFill="background1" w:themeFillShade="D9"/>
          </w:tcPr>
          <w:p w14:paraId="46E47607" w14:textId="77777777" w:rsidR="0054240B" w:rsidRDefault="0054240B" w:rsidP="00B079E6">
            <w:pPr>
              <w:ind w:firstLine="0"/>
            </w:pPr>
            <w:r>
              <w:t xml:space="preserve">No </w:t>
            </w:r>
            <w:r w:rsidRPr="00331087">
              <w:rPr>
                <w:i/>
                <w:iCs/>
              </w:rPr>
              <w:t>Use Case</w:t>
            </w:r>
          </w:p>
        </w:tc>
        <w:tc>
          <w:tcPr>
            <w:tcW w:w="6134" w:type="dxa"/>
          </w:tcPr>
          <w:p w14:paraId="4590B5FF" w14:textId="5DF76C72" w:rsidR="0054240B" w:rsidRDefault="0054240B" w:rsidP="00B079E6">
            <w:pPr>
              <w:ind w:firstLine="0"/>
            </w:pPr>
            <w:r>
              <w:t>0</w:t>
            </w:r>
            <w:r w:rsidR="0083366A">
              <w:t>7</w:t>
            </w:r>
          </w:p>
        </w:tc>
      </w:tr>
      <w:tr w:rsidR="0054240B" w14:paraId="1F2689DC" w14:textId="77777777" w:rsidTr="004C456F">
        <w:trPr>
          <w:jc w:val="center"/>
        </w:trPr>
        <w:tc>
          <w:tcPr>
            <w:tcW w:w="1800" w:type="dxa"/>
            <w:shd w:val="clear" w:color="auto" w:fill="D9D9D9" w:themeFill="background1" w:themeFillShade="D9"/>
          </w:tcPr>
          <w:p w14:paraId="0FC9ACD1" w14:textId="77777777" w:rsidR="0054240B" w:rsidRDefault="0054240B" w:rsidP="00B079E6">
            <w:pPr>
              <w:ind w:firstLine="0"/>
            </w:pPr>
            <w:r>
              <w:t xml:space="preserve">Nama </w:t>
            </w:r>
            <w:r w:rsidRPr="00331087">
              <w:rPr>
                <w:i/>
                <w:iCs/>
              </w:rPr>
              <w:t>Use Case</w:t>
            </w:r>
          </w:p>
        </w:tc>
        <w:tc>
          <w:tcPr>
            <w:tcW w:w="6134" w:type="dxa"/>
          </w:tcPr>
          <w:p w14:paraId="46F77A95" w14:textId="77777777" w:rsidR="0054240B" w:rsidRDefault="0054240B" w:rsidP="00B079E6">
            <w:pPr>
              <w:ind w:firstLine="0"/>
            </w:pPr>
            <w:r>
              <w:t xml:space="preserve">Memesan </w:t>
            </w:r>
            <w:r w:rsidRPr="002049E2">
              <w:rPr>
                <w:i/>
                <w:iCs/>
              </w:rPr>
              <w:t>Jersey Custom</w:t>
            </w:r>
          </w:p>
        </w:tc>
      </w:tr>
      <w:tr w:rsidR="0054240B" w14:paraId="52A8D635" w14:textId="77777777" w:rsidTr="004C456F">
        <w:trPr>
          <w:jc w:val="center"/>
        </w:trPr>
        <w:tc>
          <w:tcPr>
            <w:tcW w:w="1800" w:type="dxa"/>
            <w:shd w:val="clear" w:color="auto" w:fill="D9D9D9" w:themeFill="background1" w:themeFillShade="D9"/>
          </w:tcPr>
          <w:p w14:paraId="24838DB2" w14:textId="77777777" w:rsidR="0054240B" w:rsidRPr="00331087" w:rsidRDefault="0054240B" w:rsidP="00B079E6">
            <w:pPr>
              <w:ind w:firstLine="0"/>
              <w:rPr>
                <w:i/>
                <w:iCs/>
              </w:rPr>
            </w:pPr>
            <w:r>
              <w:rPr>
                <w:i/>
                <w:iCs/>
              </w:rPr>
              <w:t>Description</w:t>
            </w:r>
          </w:p>
        </w:tc>
        <w:tc>
          <w:tcPr>
            <w:tcW w:w="6134" w:type="dxa"/>
          </w:tcPr>
          <w:p w14:paraId="65DFB828" w14:textId="77777777" w:rsidR="0054240B" w:rsidRPr="00D51B1C" w:rsidRDefault="0054240B" w:rsidP="00B079E6">
            <w:pPr>
              <w:ind w:firstLine="0"/>
            </w:pPr>
            <w:r w:rsidRPr="00107099">
              <w:rPr>
                <w:i/>
                <w:iCs/>
              </w:rPr>
              <w:t>Actor</w:t>
            </w:r>
            <w:r>
              <w:t xml:space="preserve"> melakukan pemesanan </w:t>
            </w:r>
            <w:r>
              <w:rPr>
                <w:i/>
                <w:iCs/>
              </w:rPr>
              <w:t>jersey custom</w:t>
            </w:r>
          </w:p>
        </w:tc>
      </w:tr>
      <w:tr w:rsidR="0054240B" w:rsidRPr="00F25B7A" w14:paraId="111A1BDB" w14:textId="77777777" w:rsidTr="004C456F">
        <w:trPr>
          <w:jc w:val="center"/>
        </w:trPr>
        <w:tc>
          <w:tcPr>
            <w:tcW w:w="1800" w:type="dxa"/>
            <w:shd w:val="clear" w:color="auto" w:fill="D9D9D9" w:themeFill="background1" w:themeFillShade="D9"/>
          </w:tcPr>
          <w:p w14:paraId="322E9CE0" w14:textId="77777777" w:rsidR="0054240B" w:rsidRDefault="0054240B" w:rsidP="00B079E6">
            <w:pPr>
              <w:ind w:firstLine="0"/>
              <w:rPr>
                <w:i/>
                <w:iCs/>
              </w:rPr>
            </w:pPr>
            <w:r>
              <w:rPr>
                <w:i/>
                <w:iCs/>
              </w:rPr>
              <w:t>Pre-condition</w:t>
            </w:r>
          </w:p>
        </w:tc>
        <w:tc>
          <w:tcPr>
            <w:tcW w:w="6134" w:type="dxa"/>
          </w:tcPr>
          <w:p w14:paraId="41450D40" w14:textId="77777777" w:rsidR="0054240B" w:rsidRPr="00A21260" w:rsidRDefault="0054240B" w:rsidP="00B079E6">
            <w:pPr>
              <w:ind w:firstLine="0"/>
              <w:rPr>
                <w:lang w:val="sv-SE"/>
              </w:rPr>
            </w:pPr>
            <w:r w:rsidRPr="00A21260">
              <w:rPr>
                <w:i/>
                <w:iCs/>
                <w:lang w:val="sv-SE"/>
              </w:rPr>
              <w:t xml:space="preserve">Actor </w:t>
            </w:r>
            <w:r w:rsidRPr="00A21260">
              <w:rPr>
                <w:lang w:val="sv-SE"/>
              </w:rPr>
              <w:t>berada di halaman utama</w:t>
            </w:r>
          </w:p>
        </w:tc>
      </w:tr>
      <w:tr w:rsidR="0054240B" w14:paraId="6EE37F85" w14:textId="77777777" w:rsidTr="004C456F">
        <w:trPr>
          <w:jc w:val="center"/>
        </w:trPr>
        <w:tc>
          <w:tcPr>
            <w:tcW w:w="1800" w:type="dxa"/>
            <w:shd w:val="clear" w:color="auto" w:fill="D9D9D9" w:themeFill="background1" w:themeFillShade="D9"/>
          </w:tcPr>
          <w:p w14:paraId="31AB5E9A" w14:textId="77777777" w:rsidR="0054240B" w:rsidRDefault="0054240B" w:rsidP="00B079E6">
            <w:pPr>
              <w:ind w:firstLine="0"/>
              <w:rPr>
                <w:i/>
                <w:iCs/>
              </w:rPr>
            </w:pPr>
            <w:r>
              <w:rPr>
                <w:i/>
                <w:iCs/>
              </w:rPr>
              <w:t>Post-condition</w:t>
            </w:r>
          </w:p>
        </w:tc>
        <w:tc>
          <w:tcPr>
            <w:tcW w:w="6134" w:type="dxa"/>
          </w:tcPr>
          <w:p w14:paraId="1658FCB6" w14:textId="77777777" w:rsidR="0054240B" w:rsidRPr="00107099" w:rsidRDefault="0054240B" w:rsidP="00B079E6">
            <w:pPr>
              <w:ind w:firstLine="0"/>
            </w:pPr>
            <w:r>
              <w:rPr>
                <w:i/>
                <w:iCs/>
              </w:rPr>
              <w:t xml:space="preserve">Actor </w:t>
            </w:r>
            <w:r>
              <w:t>berada di halaman order</w:t>
            </w:r>
          </w:p>
        </w:tc>
      </w:tr>
      <w:tr w:rsidR="0054240B" w14:paraId="72231703" w14:textId="77777777" w:rsidTr="004C456F">
        <w:trPr>
          <w:jc w:val="center"/>
        </w:trPr>
        <w:tc>
          <w:tcPr>
            <w:tcW w:w="1800" w:type="dxa"/>
            <w:shd w:val="clear" w:color="auto" w:fill="D9D9D9" w:themeFill="background1" w:themeFillShade="D9"/>
          </w:tcPr>
          <w:p w14:paraId="28A0145E" w14:textId="77777777" w:rsidR="0054240B" w:rsidRDefault="0054240B" w:rsidP="00B079E6">
            <w:pPr>
              <w:ind w:firstLine="0"/>
              <w:rPr>
                <w:i/>
                <w:iCs/>
              </w:rPr>
            </w:pPr>
            <w:r>
              <w:rPr>
                <w:i/>
                <w:iCs/>
              </w:rPr>
              <w:t>Actor</w:t>
            </w:r>
          </w:p>
        </w:tc>
        <w:tc>
          <w:tcPr>
            <w:tcW w:w="6134" w:type="dxa"/>
          </w:tcPr>
          <w:p w14:paraId="203A2827" w14:textId="77777777" w:rsidR="0054240B" w:rsidRDefault="0054240B" w:rsidP="00B079E6">
            <w:pPr>
              <w:ind w:firstLine="0"/>
            </w:pPr>
            <w:r>
              <w:t>Pelanggan</w:t>
            </w:r>
          </w:p>
        </w:tc>
      </w:tr>
      <w:tr w:rsidR="0054240B" w14:paraId="469C86CE" w14:textId="77777777" w:rsidTr="004C456F">
        <w:trPr>
          <w:jc w:val="center"/>
        </w:trPr>
        <w:tc>
          <w:tcPr>
            <w:tcW w:w="1800" w:type="dxa"/>
            <w:shd w:val="clear" w:color="auto" w:fill="D9D9D9" w:themeFill="background1" w:themeFillShade="D9"/>
          </w:tcPr>
          <w:p w14:paraId="4736CCCB" w14:textId="77777777" w:rsidR="0054240B" w:rsidRPr="00327167" w:rsidRDefault="0054240B" w:rsidP="00B079E6">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4240B" w14:paraId="438B00E7" w14:textId="77777777" w:rsidTr="00B079E6">
              <w:tc>
                <w:tcPr>
                  <w:tcW w:w="2954" w:type="dxa"/>
                  <w:shd w:val="clear" w:color="auto" w:fill="D9D9D9" w:themeFill="background1" w:themeFillShade="D9"/>
                </w:tcPr>
                <w:p w14:paraId="1C5B6795" w14:textId="77777777" w:rsidR="0054240B" w:rsidRDefault="0054240B" w:rsidP="00B079E6">
                  <w:pPr>
                    <w:ind w:firstLine="0"/>
                    <w:jc w:val="center"/>
                  </w:pPr>
                  <w:r>
                    <w:t>Pelanggan</w:t>
                  </w:r>
                </w:p>
              </w:tc>
              <w:tc>
                <w:tcPr>
                  <w:tcW w:w="2954" w:type="dxa"/>
                  <w:shd w:val="clear" w:color="auto" w:fill="D9D9D9" w:themeFill="background1" w:themeFillShade="D9"/>
                </w:tcPr>
                <w:p w14:paraId="79A17ED1" w14:textId="77777777" w:rsidR="0054240B" w:rsidRDefault="0054240B" w:rsidP="00B079E6">
                  <w:pPr>
                    <w:ind w:firstLine="0"/>
                    <w:jc w:val="center"/>
                  </w:pPr>
                  <w:r>
                    <w:t>Sistem</w:t>
                  </w:r>
                </w:p>
              </w:tc>
            </w:tr>
            <w:tr w:rsidR="0054240B" w14:paraId="31CEC747" w14:textId="77777777" w:rsidTr="00B079E6">
              <w:tc>
                <w:tcPr>
                  <w:tcW w:w="2954" w:type="dxa"/>
                </w:tcPr>
                <w:p w14:paraId="46AE63D3" w14:textId="77777777" w:rsidR="0054240B" w:rsidRDefault="0054240B" w:rsidP="005D54D8">
                  <w:pPr>
                    <w:pStyle w:val="WOW"/>
                    <w:numPr>
                      <w:ilvl w:val="0"/>
                      <w:numId w:val="22"/>
                    </w:numPr>
                    <w:ind w:left="409"/>
                  </w:pPr>
                  <w:r>
                    <w:t>Klik tombol pesan sekarang</w:t>
                  </w:r>
                </w:p>
              </w:tc>
              <w:tc>
                <w:tcPr>
                  <w:tcW w:w="2954" w:type="dxa"/>
                </w:tcPr>
                <w:p w14:paraId="2B38818D" w14:textId="77777777" w:rsidR="0054240B" w:rsidRDefault="0054240B" w:rsidP="00B079E6">
                  <w:pPr>
                    <w:ind w:firstLine="0"/>
                  </w:pPr>
                </w:p>
              </w:tc>
            </w:tr>
            <w:tr w:rsidR="0054240B" w14:paraId="5A6DC67E" w14:textId="77777777" w:rsidTr="00B079E6">
              <w:tc>
                <w:tcPr>
                  <w:tcW w:w="2954" w:type="dxa"/>
                </w:tcPr>
                <w:p w14:paraId="64BFCC74" w14:textId="77777777" w:rsidR="0054240B" w:rsidRDefault="0054240B" w:rsidP="00B079E6">
                  <w:pPr>
                    <w:ind w:firstLine="0"/>
                  </w:pPr>
                </w:p>
              </w:tc>
              <w:tc>
                <w:tcPr>
                  <w:tcW w:w="2954" w:type="dxa"/>
                </w:tcPr>
                <w:p w14:paraId="2D1359EE" w14:textId="77777777" w:rsidR="0054240B" w:rsidRDefault="0054240B" w:rsidP="00B079E6">
                  <w:pPr>
                    <w:pStyle w:val="WOW"/>
                  </w:pPr>
                  <w:r>
                    <w:t>Menampilkan halaman order</w:t>
                  </w:r>
                </w:p>
              </w:tc>
            </w:tr>
            <w:tr w:rsidR="0054240B" w14:paraId="66BAFF35" w14:textId="77777777" w:rsidTr="00B079E6">
              <w:tc>
                <w:tcPr>
                  <w:tcW w:w="2954" w:type="dxa"/>
                </w:tcPr>
                <w:p w14:paraId="4064B11B" w14:textId="77777777" w:rsidR="0054240B" w:rsidRDefault="0054240B" w:rsidP="005D54D8">
                  <w:pPr>
                    <w:pStyle w:val="WOW"/>
                  </w:pPr>
                  <w:r>
                    <w:t>Mengisi data pemesanan</w:t>
                  </w:r>
                </w:p>
              </w:tc>
              <w:tc>
                <w:tcPr>
                  <w:tcW w:w="2954" w:type="dxa"/>
                </w:tcPr>
                <w:p w14:paraId="71EB30C6" w14:textId="77777777" w:rsidR="0054240B" w:rsidRDefault="0054240B" w:rsidP="00B079E6">
                  <w:pPr>
                    <w:ind w:firstLine="0"/>
                  </w:pPr>
                </w:p>
              </w:tc>
            </w:tr>
            <w:tr w:rsidR="0054240B" w14:paraId="430AD3E3" w14:textId="77777777" w:rsidTr="00B079E6">
              <w:tc>
                <w:tcPr>
                  <w:tcW w:w="2954" w:type="dxa"/>
                </w:tcPr>
                <w:p w14:paraId="2EDD8805" w14:textId="77777777" w:rsidR="0054240B" w:rsidRDefault="0054240B" w:rsidP="00B079E6">
                  <w:pPr>
                    <w:pStyle w:val="WOW"/>
                  </w:pPr>
                  <w:r>
                    <w:t>Klik tombol kirim</w:t>
                  </w:r>
                </w:p>
              </w:tc>
              <w:tc>
                <w:tcPr>
                  <w:tcW w:w="2954" w:type="dxa"/>
                </w:tcPr>
                <w:p w14:paraId="03B7F3A6" w14:textId="77777777" w:rsidR="0054240B" w:rsidRDefault="0054240B" w:rsidP="00B079E6">
                  <w:pPr>
                    <w:ind w:firstLine="0"/>
                  </w:pPr>
                </w:p>
              </w:tc>
            </w:tr>
            <w:tr w:rsidR="0054240B" w14:paraId="23BAEEDB" w14:textId="77777777" w:rsidTr="00B079E6">
              <w:tc>
                <w:tcPr>
                  <w:tcW w:w="2954" w:type="dxa"/>
                </w:tcPr>
                <w:p w14:paraId="116F883B" w14:textId="77777777" w:rsidR="0054240B" w:rsidRDefault="0054240B" w:rsidP="00B079E6">
                  <w:pPr>
                    <w:ind w:firstLine="0"/>
                  </w:pPr>
                </w:p>
              </w:tc>
              <w:tc>
                <w:tcPr>
                  <w:tcW w:w="2954" w:type="dxa"/>
                </w:tcPr>
                <w:p w14:paraId="7EC9EDF6" w14:textId="77777777" w:rsidR="0054240B" w:rsidRDefault="0054240B" w:rsidP="00B079E6">
                  <w:pPr>
                    <w:pStyle w:val="WOW"/>
                  </w:pPr>
                  <w:r>
                    <w:t>Menyimpan data pemesanan ke dalam database</w:t>
                  </w:r>
                </w:p>
              </w:tc>
            </w:tr>
            <w:tr w:rsidR="0054240B" w14:paraId="5817D791" w14:textId="77777777" w:rsidTr="00B079E6">
              <w:tc>
                <w:tcPr>
                  <w:tcW w:w="2954" w:type="dxa"/>
                </w:tcPr>
                <w:p w14:paraId="5569FE08" w14:textId="77777777" w:rsidR="0054240B" w:rsidRDefault="0054240B" w:rsidP="00B079E6">
                  <w:pPr>
                    <w:ind w:firstLine="0"/>
                  </w:pPr>
                </w:p>
              </w:tc>
              <w:tc>
                <w:tcPr>
                  <w:tcW w:w="2954" w:type="dxa"/>
                </w:tcPr>
                <w:p w14:paraId="5E4354C4" w14:textId="77777777" w:rsidR="0054240B" w:rsidRDefault="0054240B" w:rsidP="00B079E6">
                  <w:pPr>
                    <w:pStyle w:val="WOW"/>
                  </w:pPr>
                  <w:r>
                    <w:t>Menampilkan pesan pemesanan berhasil</w:t>
                  </w:r>
                </w:p>
              </w:tc>
            </w:tr>
          </w:tbl>
          <w:p w14:paraId="25B5B2E3" w14:textId="77777777" w:rsidR="0054240B" w:rsidRDefault="0054240B" w:rsidP="00B079E6">
            <w:pPr>
              <w:ind w:firstLine="0"/>
            </w:pPr>
          </w:p>
        </w:tc>
      </w:tr>
    </w:tbl>
    <w:p w14:paraId="1407B559" w14:textId="77777777" w:rsidR="0054240B" w:rsidRPr="00DB3CA4" w:rsidRDefault="0054240B" w:rsidP="00DB3CA4"/>
    <w:p w14:paraId="6D7E33C8" w14:textId="74640D20" w:rsidR="00203304" w:rsidRDefault="000D4F93" w:rsidP="00203304">
      <w:pPr>
        <w:pStyle w:val="Heading4"/>
      </w:pPr>
      <w:r w:rsidRPr="000D4F93">
        <w:rPr>
          <w:i/>
        </w:rPr>
        <w:lastRenderedPageBreak/>
        <w:t>Scenario</w:t>
      </w:r>
      <w:r w:rsidR="00203304">
        <w:t xml:space="preserve"> Memesan Produk</w:t>
      </w:r>
    </w:p>
    <w:p w14:paraId="72DED7ED" w14:textId="0A929E0A" w:rsidR="00563E22" w:rsidRPr="00FA7498"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9</w:t>
      </w:r>
      <w:r w:rsidR="00FB7456">
        <w:fldChar w:fldCharType="end"/>
      </w:r>
      <w:r>
        <w:t xml:space="preserve"> </w:t>
      </w:r>
      <w:r>
        <w:rPr>
          <w:bCs/>
          <w:i/>
          <w:iCs w:val="0"/>
        </w:rPr>
        <w:t xml:space="preserve">Scenario </w:t>
      </w:r>
      <w:r>
        <w:rPr>
          <w:bCs/>
        </w:rPr>
        <w:t>Memesan Produk</w:t>
      </w:r>
    </w:p>
    <w:tbl>
      <w:tblPr>
        <w:tblStyle w:val="TableGrid"/>
        <w:tblW w:w="0" w:type="auto"/>
        <w:jc w:val="center"/>
        <w:tblLook w:val="04A0" w:firstRow="1" w:lastRow="0" w:firstColumn="1" w:lastColumn="0" w:noHBand="0" w:noVBand="1"/>
      </w:tblPr>
      <w:tblGrid>
        <w:gridCol w:w="1800"/>
        <w:gridCol w:w="6134"/>
      </w:tblGrid>
      <w:tr w:rsidR="00563E22" w14:paraId="7D83E1CD" w14:textId="77777777" w:rsidTr="004C456F">
        <w:trPr>
          <w:jc w:val="center"/>
        </w:trPr>
        <w:tc>
          <w:tcPr>
            <w:tcW w:w="1800" w:type="dxa"/>
            <w:shd w:val="clear" w:color="auto" w:fill="D9D9D9" w:themeFill="background1" w:themeFillShade="D9"/>
          </w:tcPr>
          <w:p w14:paraId="6A0E9D6D" w14:textId="77777777" w:rsidR="00563E22" w:rsidRDefault="00563E22" w:rsidP="00D47629">
            <w:pPr>
              <w:ind w:firstLine="0"/>
            </w:pPr>
            <w:r>
              <w:t xml:space="preserve">No </w:t>
            </w:r>
            <w:r w:rsidRPr="00331087">
              <w:rPr>
                <w:i/>
                <w:iCs/>
              </w:rPr>
              <w:t>Use Case</w:t>
            </w:r>
          </w:p>
        </w:tc>
        <w:tc>
          <w:tcPr>
            <w:tcW w:w="6134" w:type="dxa"/>
          </w:tcPr>
          <w:p w14:paraId="4DBA4207" w14:textId="71F51447" w:rsidR="00563E22" w:rsidRDefault="00563E22" w:rsidP="00D47629">
            <w:pPr>
              <w:ind w:firstLine="0"/>
            </w:pPr>
            <w:r>
              <w:t>0</w:t>
            </w:r>
            <w:r w:rsidR="00C23DE9">
              <w:t>8</w:t>
            </w:r>
          </w:p>
        </w:tc>
      </w:tr>
      <w:tr w:rsidR="00563E22" w14:paraId="1880013D" w14:textId="77777777" w:rsidTr="004C456F">
        <w:trPr>
          <w:jc w:val="center"/>
        </w:trPr>
        <w:tc>
          <w:tcPr>
            <w:tcW w:w="1800" w:type="dxa"/>
            <w:shd w:val="clear" w:color="auto" w:fill="D9D9D9" w:themeFill="background1" w:themeFillShade="D9"/>
          </w:tcPr>
          <w:p w14:paraId="477A7ED1" w14:textId="77777777" w:rsidR="00563E22" w:rsidRDefault="00563E22" w:rsidP="00D47629">
            <w:pPr>
              <w:ind w:firstLine="0"/>
            </w:pPr>
            <w:r>
              <w:t xml:space="preserve">Nama </w:t>
            </w:r>
            <w:r w:rsidRPr="00331087">
              <w:rPr>
                <w:i/>
                <w:iCs/>
              </w:rPr>
              <w:t>Use Case</w:t>
            </w:r>
          </w:p>
        </w:tc>
        <w:tc>
          <w:tcPr>
            <w:tcW w:w="6134" w:type="dxa"/>
          </w:tcPr>
          <w:p w14:paraId="415FEFD1" w14:textId="64EA113A" w:rsidR="00563E22" w:rsidRDefault="004216F6" w:rsidP="00D47629">
            <w:pPr>
              <w:ind w:firstLine="0"/>
            </w:pPr>
            <w:r>
              <w:t>Memesan Produk</w:t>
            </w:r>
          </w:p>
        </w:tc>
      </w:tr>
      <w:tr w:rsidR="00563E22" w14:paraId="6818AC1F" w14:textId="77777777" w:rsidTr="004C456F">
        <w:trPr>
          <w:jc w:val="center"/>
        </w:trPr>
        <w:tc>
          <w:tcPr>
            <w:tcW w:w="1800" w:type="dxa"/>
            <w:shd w:val="clear" w:color="auto" w:fill="D9D9D9" w:themeFill="background1" w:themeFillShade="D9"/>
          </w:tcPr>
          <w:p w14:paraId="01BC529D" w14:textId="77777777" w:rsidR="00563E22" w:rsidRPr="00331087" w:rsidRDefault="00563E22" w:rsidP="00D47629">
            <w:pPr>
              <w:ind w:firstLine="0"/>
              <w:rPr>
                <w:i/>
                <w:iCs/>
              </w:rPr>
            </w:pPr>
            <w:r>
              <w:rPr>
                <w:i/>
                <w:iCs/>
              </w:rPr>
              <w:t>Description</w:t>
            </w:r>
          </w:p>
        </w:tc>
        <w:tc>
          <w:tcPr>
            <w:tcW w:w="6134" w:type="dxa"/>
          </w:tcPr>
          <w:p w14:paraId="30B9EF28" w14:textId="139C61CE" w:rsidR="00563E22" w:rsidRPr="004216F6" w:rsidRDefault="004216F6" w:rsidP="00D47629">
            <w:pPr>
              <w:ind w:firstLine="0"/>
            </w:pPr>
            <w:r>
              <w:rPr>
                <w:i/>
                <w:iCs/>
              </w:rPr>
              <w:t xml:space="preserve">Actor </w:t>
            </w:r>
            <w:r>
              <w:t>melakukan pemesanan produk</w:t>
            </w:r>
          </w:p>
        </w:tc>
      </w:tr>
      <w:tr w:rsidR="00563E22" w:rsidRPr="00F25B7A" w14:paraId="3743EAEB" w14:textId="77777777" w:rsidTr="004C456F">
        <w:trPr>
          <w:jc w:val="center"/>
        </w:trPr>
        <w:tc>
          <w:tcPr>
            <w:tcW w:w="1800" w:type="dxa"/>
            <w:shd w:val="clear" w:color="auto" w:fill="D9D9D9" w:themeFill="background1" w:themeFillShade="D9"/>
          </w:tcPr>
          <w:p w14:paraId="159002E5" w14:textId="77777777" w:rsidR="00563E22" w:rsidRDefault="00563E22" w:rsidP="00D47629">
            <w:pPr>
              <w:ind w:firstLine="0"/>
              <w:rPr>
                <w:i/>
                <w:iCs/>
              </w:rPr>
            </w:pPr>
            <w:r>
              <w:rPr>
                <w:i/>
                <w:iCs/>
              </w:rPr>
              <w:t>Pre-condition</w:t>
            </w:r>
          </w:p>
        </w:tc>
        <w:tc>
          <w:tcPr>
            <w:tcW w:w="6134" w:type="dxa"/>
          </w:tcPr>
          <w:p w14:paraId="50CBD8AB" w14:textId="5BFABFBC" w:rsidR="00563E22" w:rsidRPr="00A21260" w:rsidRDefault="004216F6" w:rsidP="00D47629">
            <w:pPr>
              <w:ind w:firstLine="0"/>
              <w:rPr>
                <w:lang w:val="sv-SE"/>
              </w:rPr>
            </w:pPr>
            <w:r w:rsidRPr="00A21260">
              <w:rPr>
                <w:i/>
                <w:iCs/>
                <w:lang w:val="sv-SE"/>
              </w:rPr>
              <w:t xml:space="preserve">Actor </w:t>
            </w:r>
            <w:r w:rsidRPr="00A21260">
              <w:rPr>
                <w:lang w:val="sv-SE"/>
              </w:rPr>
              <w:t>berada di halaman produk</w:t>
            </w:r>
          </w:p>
        </w:tc>
      </w:tr>
      <w:tr w:rsidR="00563E22" w:rsidRPr="00F25B7A" w14:paraId="3F45B258" w14:textId="77777777" w:rsidTr="004C456F">
        <w:trPr>
          <w:jc w:val="center"/>
        </w:trPr>
        <w:tc>
          <w:tcPr>
            <w:tcW w:w="1800" w:type="dxa"/>
            <w:shd w:val="clear" w:color="auto" w:fill="D9D9D9" w:themeFill="background1" w:themeFillShade="D9"/>
          </w:tcPr>
          <w:p w14:paraId="43980832" w14:textId="77777777" w:rsidR="00563E22" w:rsidRDefault="00563E22" w:rsidP="00D47629">
            <w:pPr>
              <w:ind w:firstLine="0"/>
              <w:rPr>
                <w:i/>
                <w:iCs/>
              </w:rPr>
            </w:pPr>
            <w:r>
              <w:rPr>
                <w:i/>
                <w:iCs/>
              </w:rPr>
              <w:t>Post-condition</w:t>
            </w:r>
          </w:p>
        </w:tc>
        <w:tc>
          <w:tcPr>
            <w:tcW w:w="6134" w:type="dxa"/>
          </w:tcPr>
          <w:p w14:paraId="3A7F434D" w14:textId="0F5D55F0" w:rsidR="00563E22" w:rsidRPr="00A21260" w:rsidRDefault="006C67AF" w:rsidP="00D47629">
            <w:pPr>
              <w:ind w:firstLine="0"/>
              <w:rPr>
                <w:lang w:val="sv-SE"/>
              </w:rPr>
            </w:pPr>
            <w:r w:rsidRPr="00A21260">
              <w:rPr>
                <w:i/>
                <w:iCs/>
                <w:lang w:val="sv-SE"/>
              </w:rPr>
              <w:t xml:space="preserve">Actor </w:t>
            </w:r>
            <w:r w:rsidRPr="00A21260">
              <w:rPr>
                <w:lang w:val="sv-SE"/>
              </w:rPr>
              <w:t xml:space="preserve">berada di dalam aplikasi </w:t>
            </w:r>
            <w:r w:rsidRPr="00A21260">
              <w:rPr>
                <w:i/>
                <w:iCs/>
                <w:lang w:val="sv-SE"/>
              </w:rPr>
              <w:t>WhatsApp</w:t>
            </w:r>
          </w:p>
        </w:tc>
      </w:tr>
      <w:tr w:rsidR="00563E22" w14:paraId="513CFAC0" w14:textId="77777777" w:rsidTr="004C456F">
        <w:trPr>
          <w:jc w:val="center"/>
        </w:trPr>
        <w:tc>
          <w:tcPr>
            <w:tcW w:w="1800" w:type="dxa"/>
            <w:shd w:val="clear" w:color="auto" w:fill="D9D9D9" w:themeFill="background1" w:themeFillShade="D9"/>
          </w:tcPr>
          <w:p w14:paraId="6FD7BDD8" w14:textId="77777777" w:rsidR="00563E22" w:rsidRDefault="00563E22" w:rsidP="00D47629">
            <w:pPr>
              <w:ind w:firstLine="0"/>
              <w:rPr>
                <w:i/>
                <w:iCs/>
              </w:rPr>
            </w:pPr>
            <w:r>
              <w:rPr>
                <w:i/>
                <w:iCs/>
              </w:rPr>
              <w:t>Actor</w:t>
            </w:r>
          </w:p>
        </w:tc>
        <w:tc>
          <w:tcPr>
            <w:tcW w:w="6134" w:type="dxa"/>
          </w:tcPr>
          <w:p w14:paraId="429B0C8B" w14:textId="0D99182D" w:rsidR="00563E22" w:rsidRDefault="006C67AF" w:rsidP="00D47629">
            <w:pPr>
              <w:ind w:firstLine="0"/>
            </w:pPr>
            <w:r>
              <w:t>Pelanggan</w:t>
            </w:r>
          </w:p>
        </w:tc>
      </w:tr>
      <w:tr w:rsidR="00563E22" w14:paraId="2FD8F8EF" w14:textId="77777777" w:rsidTr="004C456F">
        <w:trPr>
          <w:jc w:val="center"/>
        </w:trPr>
        <w:tc>
          <w:tcPr>
            <w:tcW w:w="1800" w:type="dxa"/>
            <w:shd w:val="clear" w:color="auto" w:fill="D9D9D9" w:themeFill="background1" w:themeFillShade="D9"/>
          </w:tcPr>
          <w:p w14:paraId="2B6C71D1"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5635C29" w14:textId="77777777" w:rsidTr="00D47629">
              <w:tc>
                <w:tcPr>
                  <w:tcW w:w="2954" w:type="dxa"/>
                  <w:shd w:val="clear" w:color="auto" w:fill="D9D9D9" w:themeFill="background1" w:themeFillShade="D9"/>
                </w:tcPr>
                <w:p w14:paraId="7A571F23" w14:textId="77777777" w:rsidR="00563E22" w:rsidRDefault="00563E22" w:rsidP="00D47629">
                  <w:pPr>
                    <w:ind w:firstLine="0"/>
                    <w:jc w:val="center"/>
                  </w:pPr>
                  <w:r>
                    <w:t>Pelanggan</w:t>
                  </w:r>
                </w:p>
              </w:tc>
              <w:tc>
                <w:tcPr>
                  <w:tcW w:w="2954" w:type="dxa"/>
                  <w:shd w:val="clear" w:color="auto" w:fill="D9D9D9" w:themeFill="background1" w:themeFillShade="D9"/>
                </w:tcPr>
                <w:p w14:paraId="7B52751A" w14:textId="77777777" w:rsidR="00563E22" w:rsidRDefault="00563E22" w:rsidP="00D47629">
                  <w:pPr>
                    <w:ind w:firstLine="0"/>
                    <w:jc w:val="center"/>
                  </w:pPr>
                  <w:r>
                    <w:t>Sistem</w:t>
                  </w:r>
                </w:p>
              </w:tc>
            </w:tr>
            <w:tr w:rsidR="00563E22" w:rsidRPr="00F25B7A" w14:paraId="3CAC7A7F" w14:textId="77777777" w:rsidTr="00D47629">
              <w:tc>
                <w:tcPr>
                  <w:tcW w:w="2954" w:type="dxa"/>
                </w:tcPr>
                <w:p w14:paraId="6FD35228" w14:textId="6ABBBF8D" w:rsidR="00563E22" w:rsidRPr="00A21260" w:rsidRDefault="00860960" w:rsidP="002F6047">
                  <w:pPr>
                    <w:pStyle w:val="WOW"/>
                    <w:numPr>
                      <w:ilvl w:val="0"/>
                      <w:numId w:val="21"/>
                    </w:numPr>
                    <w:ind w:left="320"/>
                    <w:rPr>
                      <w:lang w:val="sv-SE"/>
                    </w:rPr>
                  </w:pPr>
                  <w:r w:rsidRPr="00A21260">
                    <w:rPr>
                      <w:lang w:val="sv-SE"/>
                    </w:rPr>
                    <w:t>Menekan tombol beli pada produk yang dipilih</w:t>
                  </w:r>
                </w:p>
              </w:tc>
              <w:tc>
                <w:tcPr>
                  <w:tcW w:w="2954" w:type="dxa"/>
                </w:tcPr>
                <w:p w14:paraId="1903AA64" w14:textId="77777777" w:rsidR="00563E22" w:rsidRPr="00A21260" w:rsidRDefault="00563E22" w:rsidP="00D47629">
                  <w:pPr>
                    <w:ind w:firstLine="0"/>
                    <w:rPr>
                      <w:lang w:val="sv-SE"/>
                    </w:rPr>
                  </w:pPr>
                </w:p>
              </w:tc>
            </w:tr>
            <w:tr w:rsidR="00860960" w:rsidRPr="00F25B7A" w14:paraId="1083E802" w14:textId="77777777" w:rsidTr="00D47629">
              <w:tc>
                <w:tcPr>
                  <w:tcW w:w="2954" w:type="dxa"/>
                </w:tcPr>
                <w:p w14:paraId="574B3C10" w14:textId="77777777" w:rsidR="00860960" w:rsidRPr="00A21260" w:rsidRDefault="00860960" w:rsidP="00D47629">
                  <w:pPr>
                    <w:ind w:firstLine="0"/>
                    <w:rPr>
                      <w:lang w:val="sv-SE"/>
                    </w:rPr>
                  </w:pPr>
                </w:p>
              </w:tc>
              <w:tc>
                <w:tcPr>
                  <w:tcW w:w="2954" w:type="dxa"/>
                </w:tcPr>
                <w:p w14:paraId="7C4C2712" w14:textId="42AD916F" w:rsidR="00860960" w:rsidRPr="00A21260" w:rsidRDefault="00860960" w:rsidP="002F6047">
                  <w:pPr>
                    <w:pStyle w:val="WOW"/>
                    <w:rPr>
                      <w:lang w:val="sv-SE"/>
                    </w:rPr>
                  </w:pPr>
                  <w:r w:rsidRPr="00A21260">
                    <w:rPr>
                      <w:lang w:val="sv-SE"/>
                    </w:rPr>
                    <w:t xml:space="preserve">Mengarahkan </w:t>
                  </w:r>
                  <w:r w:rsidRPr="00A21260">
                    <w:rPr>
                      <w:i/>
                      <w:iCs/>
                      <w:lang w:val="sv-SE"/>
                    </w:rPr>
                    <w:t xml:space="preserve">actor </w:t>
                  </w:r>
                  <w:r w:rsidRPr="00A21260">
                    <w:rPr>
                      <w:lang w:val="sv-SE"/>
                    </w:rPr>
                    <w:t xml:space="preserve">ke dalam aplikasi </w:t>
                  </w:r>
                  <w:r w:rsidRPr="00A21260">
                    <w:rPr>
                      <w:i/>
                      <w:iCs/>
                      <w:lang w:val="sv-SE"/>
                    </w:rPr>
                    <w:t xml:space="preserve">WhatsApp </w:t>
                  </w:r>
                  <w:r w:rsidRPr="00A21260">
                    <w:rPr>
                      <w:lang w:val="sv-SE"/>
                    </w:rPr>
                    <w:t>dengan</w:t>
                  </w:r>
                  <w:r w:rsidR="002F6047" w:rsidRPr="00A21260">
                    <w:rPr>
                      <w:lang w:val="sv-SE"/>
                    </w:rPr>
                    <w:t xml:space="preserve"> pesan yang telah terisi</w:t>
                  </w:r>
                  <w:r w:rsidRPr="00A21260">
                    <w:rPr>
                      <w:lang w:val="sv-SE"/>
                    </w:rPr>
                    <w:t xml:space="preserve"> </w:t>
                  </w:r>
                  <w:r w:rsidR="002F6047" w:rsidRPr="00A21260">
                    <w:rPr>
                      <w:lang w:val="sv-SE"/>
                    </w:rPr>
                    <w:t>detail produk yang dipilih</w:t>
                  </w:r>
                </w:p>
              </w:tc>
            </w:tr>
            <w:tr w:rsidR="00394030" w14:paraId="6CE2C4B1" w14:textId="77777777" w:rsidTr="00D47629">
              <w:tc>
                <w:tcPr>
                  <w:tcW w:w="2954" w:type="dxa"/>
                </w:tcPr>
                <w:p w14:paraId="78F56A0E" w14:textId="6D3DE713" w:rsidR="00394030" w:rsidRDefault="005D54D8" w:rsidP="005D54D8">
                  <w:pPr>
                    <w:pStyle w:val="WOW"/>
                  </w:pPr>
                  <w:r>
                    <w:t>Mengisi data pemesanan</w:t>
                  </w:r>
                </w:p>
              </w:tc>
              <w:tc>
                <w:tcPr>
                  <w:tcW w:w="2954" w:type="dxa"/>
                </w:tcPr>
                <w:p w14:paraId="79F2A64D" w14:textId="77777777" w:rsidR="00394030" w:rsidRDefault="00394030" w:rsidP="00394030">
                  <w:pPr>
                    <w:pStyle w:val="WOW"/>
                    <w:numPr>
                      <w:ilvl w:val="0"/>
                      <w:numId w:val="0"/>
                    </w:numPr>
                    <w:ind w:left="314" w:hanging="314"/>
                  </w:pPr>
                </w:p>
              </w:tc>
            </w:tr>
          </w:tbl>
          <w:p w14:paraId="3FE42E82" w14:textId="77777777" w:rsidR="00563E22" w:rsidRDefault="00563E22" w:rsidP="00D47629">
            <w:pPr>
              <w:ind w:firstLine="0"/>
            </w:pPr>
          </w:p>
        </w:tc>
      </w:tr>
    </w:tbl>
    <w:p w14:paraId="3D58861A" w14:textId="77777777" w:rsidR="00563E22" w:rsidRPr="00563E22" w:rsidRDefault="00563E22" w:rsidP="00563E22">
      <w:pPr>
        <w:ind w:firstLine="0"/>
      </w:pPr>
    </w:p>
    <w:p w14:paraId="0D35DD23" w14:textId="77777777" w:rsidR="00D26BB7" w:rsidRDefault="00D26BB7">
      <w:pPr>
        <w:spacing w:before="0" w:after="160" w:line="259" w:lineRule="auto"/>
        <w:ind w:firstLine="0"/>
        <w:jc w:val="left"/>
        <w:rPr>
          <w:rFonts w:eastAsiaTheme="majorEastAsia" w:cstheme="majorBidi"/>
          <w:i/>
          <w:iCs/>
          <w:color w:val="000000" w:themeColor="text1"/>
        </w:rPr>
      </w:pPr>
      <w:r>
        <w:rPr>
          <w:i/>
        </w:rPr>
        <w:br w:type="page"/>
      </w:r>
    </w:p>
    <w:p w14:paraId="1E7BD81C" w14:textId="55112143" w:rsidR="00203304" w:rsidRDefault="000D4F93" w:rsidP="00203304">
      <w:pPr>
        <w:pStyle w:val="Heading4"/>
        <w:rPr>
          <w:i/>
          <w:iCs w:val="0"/>
        </w:rPr>
      </w:pPr>
      <w:r w:rsidRPr="000D4F93">
        <w:rPr>
          <w:i/>
        </w:rPr>
        <w:lastRenderedPageBreak/>
        <w:t>Scenario</w:t>
      </w:r>
      <w:r w:rsidR="00203304">
        <w:t xml:space="preserve"> </w:t>
      </w:r>
      <w:r w:rsidR="00203304" w:rsidRPr="000D4F93">
        <w:rPr>
          <w:i/>
          <w:iCs w:val="0"/>
        </w:rPr>
        <w:t>Logout</w:t>
      </w:r>
    </w:p>
    <w:p w14:paraId="1640A895" w14:textId="473BF8DA" w:rsidR="00563E22" w:rsidRPr="00F3584F" w:rsidRDefault="00563E22" w:rsidP="00563E22">
      <w:pPr>
        <w:pStyle w:val="Caption"/>
        <w:keepNext/>
        <w:rPr>
          <w:b/>
          <w:bCs/>
        </w:rPr>
      </w:pPr>
      <w:r>
        <w:t xml:space="preserve">Tabel 4. </w:t>
      </w:r>
      <w:r w:rsidR="00FB7456">
        <w:fldChar w:fldCharType="begin"/>
      </w:r>
      <w:r w:rsidR="00FB7456">
        <w:instrText xml:space="preserve"> SEQ Tabel_4. \* ARABIC </w:instrText>
      </w:r>
      <w:r w:rsidR="00FB7456">
        <w:fldChar w:fldCharType="separate"/>
      </w:r>
      <w:r w:rsidR="003A4866">
        <w:rPr>
          <w:noProof/>
        </w:rPr>
        <w:t>10</w:t>
      </w:r>
      <w:r w:rsidR="00FB7456">
        <w:fldChar w:fldCharType="end"/>
      </w:r>
      <w:r>
        <w:t xml:space="preserve"> </w:t>
      </w:r>
      <w:r>
        <w:rPr>
          <w:bCs/>
          <w:i/>
          <w:iCs w:val="0"/>
        </w:rPr>
        <w:t xml:space="preserve">Scenario </w:t>
      </w:r>
      <w:r w:rsidRPr="00F3584F">
        <w:rPr>
          <w:bCs/>
          <w:i/>
          <w:iCs w:val="0"/>
        </w:rPr>
        <w:t>Logout</w:t>
      </w:r>
    </w:p>
    <w:tbl>
      <w:tblPr>
        <w:tblStyle w:val="TableGrid"/>
        <w:tblW w:w="0" w:type="auto"/>
        <w:jc w:val="center"/>
        <w:tblLook w:val="04A0" w:firstRow="1" w:lastRow="0" w:firstColumn="1" w:lastColumn="0" w:noHBand="0" w:noVBand="1"/>
      </w:tblPr>
      <w:tblGrid>
        <w:gridCol w:w="1800"/>
        <w:gridCol w:w="6134"/>
      </w:tblGrid>
      <w:tr w:rsidR="00563E22" w14:paraId="5E08AD6F" w14:textId="77777777" w:rsidTr="004C456F">
        <w:trPr>
          <w:jc w:val="center"/>
        </w:trPr>
        <w:tc>
          <w:tcPr>
            <w:tcW w:w="1800" w:type="dxa"/>
            <w:shd w:val="clear" w:color="auto" w:fill="D9D9D9" w:themeFill="background1" w:themeFillShade="D9"/>
          </w:tcPr>
          <w:p w14:paraId="49901320" w14:textId="77777777" w:rsidR="00563E22" w:rsidRDefault="00563E22" w:rsidP="00D47629">
            <w:pPr>
              <w:ind w:firstLine="0"/>
            </w:pPr>
            <w:r>
              <w:t xml:space="preserve">No </w:t>
            </w:r>
            <w:r w:rsidRPr="00331087">
              <w:rPr>
                <w:i/>
                <w:iCs/>
              </w:rPr>
              <w:t>Use Case</w:t>
            </w:r>
          </w:p>
        </w:tc>
        <w:tc>
          <w:tcPr>
            <w:tcW w:w="6134" w:type="dxa"/>
          </w:tcPr>
          <w:p w14:paraId="373A98E7" w14:textId="48A7E4C4" w:rsidR="00563E22" w:rsidRDefault="00563E22" w:rsidP="00D47629">
            <w:pPr>
              <w:ind w:firstLine="0"/>
            </w:pPr>
            <w:r>
              <w:t>0</w:t>
            </w:r>
            <w:r w:rsidR="00C23DE9">
              <w:t>9</w:t>
            </w:r>
          </w:p>
        </w:tc>
      </w:tr>
      <w:tr w:rsidR="00563E22" w14:paraId="0450841B" w14:textId="77777777" w:rsidTr="004C456F">
        <w:trPr>
          <w:jc w:val="center"/>
        </w:trPr>
        <w:tc>
          <w:tcPr>
            <w:tcW w:w="1800" w:type="dxa"/>
            <w:shd w:val="clear" w:color="auto" w:fill="D9D9D9" w:themeFill="background1" w:themeFillShade="D9"/>
          </w:tcPr>
          <w:p w14:paraId="0DF25B29" w14:textId="77777777" w:rsidR="00563E22" w:rsidRDefault="00563E22" w:rsidP="00D47629">
            <w:pPr>
              <w:ind w:firstLine="0"/>
            </w:pPr>
            <w:r>
              <w:t xml:space="preserve">Nama </w:t>
            </w:r>
            <w:r w:rsidRPr="00331087">
              <w:rPr>
                <w:i/>
                <w:iCs/>
              </w:rPr>
              <w:t>Use Case</w:t>
            </w:r>
          </w:p>
        </w:tc>
        <w:tc>
          <w:tcPr>
            <w:tcW w:w="6134" w:type="dxa"/>
          </w:tcPr>
          <w:p w14:paraId="259FF396" w14:textId="14169B9F" w:rsidR="00563E22" w:rsidRPr="00F95685" w:rsidRDefault="00F95685" w:rsidP="00D47629">
            <w:pPr>
              <w:ind w:firstLine="0"/>
              <w:rPr>
                <w:i/>
                <w:iCs/>
              </w:rPr>
            </w:pPr>
            <w:r w:rsidRPr="00F95685">
              <w:rPr>
                <w:i/>
                <w:iCs/>
              </w:rPr>
              <w:t>Logout</w:t>
            </w:r>
          </w:p>
        </w:tc>
      </w:tr>
      <w:tr w:rsidR="00563E22" w:rsidRPr="00F25B7A" w14:paraId="69C08D67" w14:textId="77777777" w:rsidTr="004C456F">
        <w:trPr>
          <w:jc w:val="center"/>
        </w:trPr>
        <w:tc>
          <w:tcPr>
            <w:tcW w:w="1800" w:type="dxa"/>
            <w:shd w:val="clear" w:color="auto" w:fill="D9D9D9" w:themeFill="background1" w:themeFillShade="D9"/>
          </w:tcPr>
          <w:p w14:paraId="1FE8C5A5" w14:textId="77777777" w:rsidR="00563E22" w:rsidRPr="00331087" w:rsidRDefault="00563E22" w:rsidP="00D47629">
            <w:pPr>
              <w:ind w:firstLine="0"/>
              <w:rPr>
                <w:i/>
                <w:iCs/>
              </w:rPr>
            </w:pPr>
            <w:r>
              <w:rPr>
                <w:i/>
                <w:iCs/>
              </w:rPr>
              <w:t>Description</w:t>
            </w:r>
          </w:p>
        </w:tc>
        <w:tc>
          <w:tcPr>
            <w:tcW w:w="6134" w:type="dxa"/>
          </w:tcPr>
          <w:p w14:paraId="3FF30982" w14:textId="401FA979" w:rsidR="00563E22" w:rsidRPr="00A21260" w:rsidRDefault="00426156" w:rsidP="00D47629">
            <w:pPr>
              <w:ind w:firstLine="0"/>
              <w:rPr>
                <w:lang w:val="sv-SE"/>
              </w:rPr>
            </w:pPr>
            <w:r w:rsidRPr="00A21260">
              <w:rPr>
                <w:i/>
                <w:iCs/>
                <w:lang w:val="sv-SE"/>
              </w:rPr>
              <w:t>Actor</w:t>
            </w:r>
            <w:r w:rsidR="00F95685" w:rsidRPr="00A21260">
              <w:rPr>
                <w:lang w:val="sv-SE"/>
              </w:rPr>
              <w:t xml:space="preserve"> keluar dari sistem atau aplikasi</w:t>
            </w:r>
          </w:p>
        </w:tc>
      </w:tr>
      <w:tr w:rsidR="00563E22" w:rsidRPr="00F25B7A" w14:paraId="79EF93A9" w14:textId="77777777" w:rsidTr="004C456F">
        <w:trPr>
          <w:jc w:val="center"/>
        </w:trPr>
        <w:tc>
          <w:tcPr>
            <w:tcW w:w="1800" w:type="dxa"/>
            <w:shd w:val="clear" w:color="auto" w:fill="D9D9D9" w:themeFill="background1" w:themeFillShade="D9"/>
          </w:tcPr>
          <w:p w14:paraId="1AFD85B5" w14:textId="77777777" w:rsidR="00563E22" w:rsidRDefault="00563E22" w:rsidP="00D47629">
            <w:pPr>
              <w:ind w:firstLine="0"/>
              <w:rPr>
                <w:i/>
                <w:iCs/>
              </w:rPr>
            </w:pPr>
            <w:r>
              <w:rPr>
                <w:i/>
                <w:iCs/>
              </w:rPr>
              <w:t>Pre-condition</w:t>
            </w:r>
          </w:p>
        </w:tc>
        <w:tc>
          <w:tcPr>
            <w:tcW w:w="6134" w:type="dxa"/>
          </w:tcPr>
          <w:p w14:paraId="0AFF29B4" w14:textId="1D6423FE" w:rsidR="00563E22" w:rsidRPr="00A21260" w:rsidRDefault="00426156" w:rsidP="00D47629">
            <w:pPr>
              <w:ind w:firstLine="0"/>
              <w:rPr>
                <w:lang w:val="sv-SE"/>
              </w:rPr>
            </w:pPr>
            <w:r w:rsidRPr="00A21260">
              <w:rPr>
                <w:i/>
                <w:iCs/>
                <w:lang w:val="sv-SE"/>
              </w:rPr>
              <w:t>Actor</w:t>
            </w:r>
            <w:r w:rsidRPr="00A21260">
              <w:rPr>
                <w:lang w:val="sv-SE"/>
              </w:rPr>
              <w:t xml:space="preserve"> </w:t>
            </w:r>
            <w:r w:rsidR="00F95685" w:rsidRPr="00A21260">
              <w:rPr>
                <w:lang w:val="sv-SE"/>
              </w:rPr>
              <w:t>berada di sistem atau aplikasi e-katalog</w:t>
            </w:r>
          </w:p>
        </w:tc>
      </w:tr>
      <w:tr w:rsidR="00563E22" w:rsidRPr="00F25B7A" w14:paraId="52F7C99E" w14:textId="77777777" w:rsidTr="004C456F">
        <w:trPr>
          <w:jc w:val="center"/>
        </w:trPr>
        <w:tc>
          <w:tcPr>
            <w:tcW w:w="1800" w:type="dxa"/>
            <w:shd w:val="clear" w:color="auto" w:fill="D9D9D9" w:themeFill="background1" w:themeFillShade="D9"/>
          </w:tcPr>
          <w:p w14:paraId="7700C037" w14:textId="77777777" w:rsidR="00563E22" w:rsidRDefault="00563E22" w:rsidP="00D47629">
            <w:pPr>
              <w:ind w:firstLine="0"/>
              <w:rPr>
                <w:i/>
                <w:iCs/>
              </w:rPr>
            </w:pPr>
            <w:r>
              <w:rPr>
                <w:i/>
                <w:iCs/>
              </w:rPr>
              <w:t>Post-condition</w:t>
            </w:r>
          </w:p>
        </w:tc>
        <w:tc>
          <w:tcPr>
            <w:tcW w:w="6134" w:type="dxa"/>
          </w:tcPr>
          <w:p w14:paraId="72DAE7B4" w14:textId="08BDDAF6" w:rsidR="00563E22" w:rsidRPr="00A21260" w:rsidRDefault="00426156" w:rsidP="00D47629">
            <w:pPr>
              <w:ind w:firstLine="0"/>
              <w:rPr>
                <w:lang w:val="sv-SE"/>
              </w:rPr>
            </w:pPr>
            <w:r w:rsidRPr="00A21260">
              <w:rPr>
                <w:i/>
                <w:iCs/>
                <w:lang w:val="sv-SE"/>
              </w:rPr>
              <w:t>Actor</w:t>
            </w:r>
            <w:r w:rsidRPr="00A21260">
              <w:rPr>
                <w:lang w:val="sv-SE"/>
              </w:rPr>
              <w:t xml:space="preserve"> </w:t>
            </w:r>
            <w:r w:rsidR="00FD7F27" w:rsidRPr="00A21260">
              <w:rPr>
                <w:lang w:val="sv-SE"/>
              </w:rPr>
              <w:t xml:space="preserve">berada di halaman </w:t>
            </w:r>
            <w:r w:rsidR="00FD7F27" w:rsidRPr="00A21260">
              <w:rPr>
                <w:i/>
                <w:iCs/>
                <w:lang w:val="sv-SE"/>
              </w:rPr>
              <w:t>login</w:t>
            </w:r>
          </w:p>
        </w:tc>
      </w:tr>
      <w:tr w:rsidR="00563E22" w14:paraId="73D91376" w14:textId="77777777" w:rsidTr="004C456F">
        <w:trPr>
          <w:jc w:val="center"/>
        </w:trPr>
        <w:tc>
          <w:tcPr>
            <w:tcW w:w="1800" w:type="dxa"/>
            <w:shd w:val="clear" w:color="auto" w:fill="D9D9D9" w:themeFill="background1" w:themeFillShade="D9"/>
          </w:tcPr>
          <w:p w14:paraId="06FE9B87" w14:textId="77777777" w:rsidR="00563E22" w:rsidRDefault="00563E22" w:rsidP="00D47629">
            <w:pPr>
              <w:ind w:firstLine="0"/>
              <w:rPr>
                <w:i/>
                <w:iCs/>
              </w:rPr>
            </w:pPr>
            <w:r>
              <w:rPr>
                <w:i/>
                <w:iCs/>
              </w:rPr>
              <w:t>Actor</w:t>
            </w:r>
          </w:p>
        </w:tc>
        <w:tc>
          <w:tcPr>
            <w:tcW w:w="6134" w:type="dxa"/>
          </w:tcPr>
          <w:p w14:paraId="70A13772" w14:textId="62931B75" w:rsidR="00563E22" w:rsidRDefault="00FD7F27" w:rsidP="00D47629">
            <w:pPr>
              <w:ind w:firstLine="0"/>
            </w:pPr>
            <w:r>
              <w:t>Admin</w:t>
            </w:r>
          </w:p>
        </w:tc>
      </w:tr>
      <w:tr w:rsidR="00563E22" w14:paraId="32502E9D" w14:textId="77777777" w:rsidTr="004C456F">
        <w:trPr>
          <w:jc w:val="center"/>
        </w:trPr>
        <w:tc>
          <w:tcPr>
            <w:tcW w:w="1800" w:type="dxa"/>
            <w:shd w:val="clear" w:color="auto" w:fill="D9D9D9" w:themeFill="background1" w:themeFillShade="D9"/>
          </w:tcPr>
          <w:p w14:paraId="69CC8A3B" w14:textId="77777777" w:rsidR="00563E22" w:rsidRPr="00327167" w:rsidRDefault="00563E22" w:rsidP="00D47629">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63E22" w14:paraId="2A6D23CF" w14:textId="77777777" w:rsidTr="00D47629">
              <w:tc>
                <w:tcPr>
                  <w:tcW w:w="2954" w:type="dxa"/>
                  <w:shd w:val="clear" w:color="auto" w:fill="D9D9D9" w:themeFill="background1" w:themeFillShade="D9"/>
                </w:tcPr>
                <w:p w14:paraId="66DFD6B8" w14:textId="77777777" w:rsidR="00563E22" w:rsidRDefault="00563E22" w:rsidP="00D47629">
                  <w:pPr>
                    <w:ind w:firstLine="0"/>
                    <w:jc w:val="center"/>
                  </w:pPr>
                  <w:r>
                    <w:t>Admin</w:t>
                  </w:r>
                </w:p>
              </w:tc>
              <w:tc>
                <w:tcPr>
                  <w:tcW w:w="2954" w:type="dxa"/>
                  <w:shd w:val="clear" w:color="auto" w:fill="D9D9D9" w:themeFill="background1" w:themeFillShade="D9"/>
                </w:tcPr>
                <w:p w14:paraId="343D3027" w14:textId="77777777" w:rsidR="00563E22" w:rsidRDefault="00563E22" w:rsidP="00D47629">
                  <w:pPr>
                    <w:ind w:firstLine="0"/>
                    <w:jc w:val="center"/>
                  </w:pPr>
                  <w:r>
                    <w:t>Sistem</w:t>
                  </w:r>
                </w:p>
              </w:tc>
            </w:tr>
            <w:tr w:rsidR="00563E22" w14:paraId="5BADFA81" w14:textId="77777777" w:rsidTr="00D47629">
              <w:tc>
                <w:tcPr>
                  <w:tcW w:w="2954" w:type="dxa"/>
                </w:tcPr>
                <w:p w14:paraId="3803754C" w14:textId="34E79110" w:rsidR="00563E22" w:rsidRDefault="005273E8" w:rsidP="005273E8">
                  <w:pPr>
                    <w:pStyle w:val="WOW"/>
                    <w:numPr>
                      <w:ilvl w:val="0"/>
                      <w:numId w:val="17"/>
                    </w:numPr>
                    <w:ind w:left="320"/>
                  </w:pPr>
                  <w:r>
                    <w:t xml:space="preserve">Klik tombol </w:t>
                  </w:r>
                  <w:r w:rsidRPr="005273E8">
                    <w:rPr>
                      <w:i/>
                      <w:iCs/>
                    </w:rPr>
                    <w:t>logout</w:t>
                  </w:r>
                </w:p>
              </w:tc>
              <w:tc>
                <w:tcPr>
                  <w:tcW w:w="2954" w:type="dxa"/>
                </w:tcPr>
                <w:p w14:paraId="77B7A7D1" w14:textId="77777777" w:rsidR="00563E22" w:rsidRDefault="00563E22" w:rsidP="00D47629">
                  <w:pPr>
                    <w:ind w:firstLine="0"/>
                  </w:pPr>
                </w:p>
              </w:tc>
            </w:tr>
            <w:tr w:rsidR="005273E8" w14:paraId="280925B5" w14:textId="77777777" w:rsidTr="00D47629">
              <w:tc>
                <w:tcPr>
                  <w:tcW w:w="2954" w:type="dxa"/>
                </w:tcPr>
                <w:p w14:paraId="7C7F120E" w14:textId="77777777" w:rsidR="005273E8" w:rsidRDefault="005273E8" w:rsidP="00D47629">
                  <w:pPr>
                    <w:ind w:firstLine="0"/>
                  </w:pPr>
                </w:p>
              </w:tc>
              <w:tc>
                <w:tcPr>
                  <w:tcW w:w="2954" w:type="dxa"/>
                </w:tcPr>
                <w:p w14:paraId="31E48D30" w14:textId="7BAF7739" w:rsidR="005273E8" w:rsidRDefault="005273E8" w:rsidP="005273E8">
                  <w:pPr>
                    <w:pStyle w:val="WOW"/>
                  </w:pPr>
                  <w:r>
                    <w:t xml:space="preserve">Menampilkan halaman </w:t>
                  </w:r>
                  <w:r w:rsidRPr="005273E8">
                    <w:rPr>
                      <w:i/>
                      <w:iCs/>
                    </w:rPr>
                    <w:t>login</w:t>
                  </w:r>
                </w:p>
              </w:tc>
            </w:tr>
          </w:tbl>
          <w:p w14:paraId="3C701130" w14:textId="77777777" w:rsidR="00563E22" w:rsidRDefault="00563E22" w:rsidP="00D47629">
            <w:pPr>
              <w:ind w:firstLine="0"/>
            </w:pPr>
          </w:p>
        </w:tc>
      </w:tr>
    </w:tbl>
    <w:p w14:paraId="7FC71B4E" w14:textId="77777777" w:rsidR="00563E22" w:rsidRPr="00563E22" w:rsidRDefault="00563E22" w:rsidP="00563E22">
      <w:pPr>
        <w:ind w:firstLine="0"/>
      </w:pPr>
    </w:p>
    <w:p w14:paraId="5A6A401C" w14:textId="6C001FD9" w:rsidR="00B05183" w:rsidRDefault="00A32BD6" w:rsidP="00A32BD6">
      <w:pPr>
        <w:pStyle w:val="Heading3"/>
        <w:rPr>
          <w:i/>
          <w:iCs/>
        </w:rPr>
      </w:pPr>
      <w:r w:rsidRPr="00A32BD6">
        <w:rPr>
          <w:i/>
          <w:iCs/>
        </w:rPr>
        <w:t>Activity Diagram</w:t>
      </w:r>
    </w:p>
    <w:p w14:paraId="38FCB563" w14:textId="0DEFCC50" w:rsidR="00994DA6" w:rsidRDefault="00056BF2" w:rsidP="00065D41">
      <w:pPr>
        <w:pStyle w:val="Normal2"/>
      </w:pPr>
      <w:r>
        <w:t xml:space="preserve">Pada tahapan </w:t>
      </w:r>
      <w:r w:rsidRPr="00994DA6">
        <w:rPr>
          <w:i/>
          <w:iCs/>
        </w:rPr>
        <w:t>Activity Diagram</w:t>
      </w:r>
      <w:r>
        <w:t xml:space="preserve"> menggunakan </w:t>
      </w:r>
      <w:r w:rsidRPr="00994DA6">
        <w:rPr>
          <w:i/>
          <w:iCs/>
        </w:rPr>
        <w:t>Activity Diagram Swimlines</w:t>
      </w:r>
      <w:r w:rsidR="00994DA6">
        <w:t xml:space="preserve"> </w:t>
      </w:r>
      <w:r>
        <w:t>yaitu menggambarkan sebuah proses kegiatan dari masing masing aktifitasnya.</w:t>
      </w:r>
    </w:p>
    <w:p w14:paraId="437DDA53" w14:textId="4B71B644" w:rsidR="00065D41" w:rsidRDefault="007D57A1" w:rsidP="0004612D">
      <w:pPr>
        <w:pStyle w:val="Heading4"/>
      </w:pPr>
      <w:r>
        <w:rPr>
          <w:i/>
          <w:iCs w:val="0"/>
        </w:rPr>
        <w:t xml:space="preserve">Activity </w:t>
      </w:r>
      <w:r w:rsidRPr="00CF3487">
        <w:rPr>
          <w:i/>
          <w:iCs w:val="0"/>
        </w:rPr>
        <w:t>Login</w:t>
      </w:r>
    </w:p>
    <w:p w14:paraId="646A3D25" w14:textId="03559A37" w:rsidR="00CF3487" w:rsidRPr="00A21260" w:rsidRDefault="00BF34E9" w:rsidP="00BF34E9">
      <w:pPr>
        <w:pStyle w:val="Normal2"/>
        <w:ind w:left="990"/>
        <w:rPr>
          <w:iCs/>
          <w:lang w:val="sv-SE"/>
        </w:rPr>
      </w:pPr>
      <w:r w:rsidRPr="00A21260">
        <w:rPr>
          <w:lang w:val="sv-SE"/>
        </w:rPr>
        <w:t xml:space="preserve">Dalam </w:t>
      </w:r>
      <w:r w:rsidR="00F609AD" w:rsidRPr="00A21260">
        <w:rPr>
          <w:i/>
          <w:iCs/>
          <w:lang w:val="sv-SE"/>
        </w:rPr>
        <w:t xml:space="preserve">activity </w:t>
      </w:r>
      <w:r w:rsidRPr="00A21260">
        <w:rPr>
          <w:i/>
          <w:iCs/>
          <w:lang w:val="sv-SE"/>
        </w:rPr>
        <w:t>login</w:t>
      </w:r>
      <w:r w:rsidRPr="00A21260">
        <w:rPr>
          <w:lang w:val="sv-SE"/>
        </w:rPr>
        <w:t xml:space="preserve"> ini menggambarkan sebuah proses login untuk memasuki </w:t>
      </w:r>
      <w:r w:rsidRPr="00A21260">
        <w:rPr>
          <w:iCs/>
          <w:lang w:val="sv-SE"/>
        </w:rPr>
        <w:t>halaman utama pada aplikasi.</w:t>
      </w:r>
    </w:p>
    <w:p w14:paraId="7B2AEF6A" w14:textId="77777777" w:rsidR="00421983" w:rsidRDefault="00D26BB7" w:rsidP="00421983">
      <w:pPr>
        <w:pStyle w:val="Normal2"/>
        <w:keepNext/>
        <w:ind w:left="0" w:firstLine="0"/>
      </w:pPr>
      <w:r>
        <w:rPr>
          <w:iCs/>
          <w:noProof/>
          <w14:ligatures w14:val="standardContextual"/>
        </w:rPr>
        <w:lastRenderedPageBreak/>
        <w:drawing>
          <wp:inline distT="0" distB="0" distL="0" distR="0" wp14:anchorId="3EF7A68D" wp14:editId="6B90DD65">
            <wp:extent cx="4962525" cy="6105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a:extLst>
                        <a:ext uri="{28A0092B-C50C-407E-A947-70E740481C1C}">
                          <a14:useLocalDpi xmlns:a14="http://schemas.microsoft.com/office/drawing/2010/main" val="0"/>
                        </a:ext>
                      </a:extLst>
                    </a:blip>
                    <a:stretch>
                      <a:fillRect/>
                    </a:stretch>
                  </pic:blipFill>
                  <pic:spPr>
                    <a:xfrm>
                      <a:off x="0" y="0"/>
                      <a:ext cx="4962525" cy="6105525"/>
                    </a:xfrm>
                    <a:prstGeom prst="rect">
                      <a:avLst/>
                    </a:prstGeom>
                  </pic:spPr>
                </pic:pic>
              </a:graphicData>
            </a:graphic>
          </wp:inline>
        </w:drawing>
      </w:r>
    </w:p>
    <w:p w14:paraId="0FAF59B5" w14:textId="74CA2C1A" w:rsidR="00D26BB7" w:rsidRPr="00421983" w:rsidRDefault="00421983" w:rsidP="00421983">
      <w:pPr>
        <w:pStyle w:val="Caption"/>
        <w:rPr>
          <w:b/>
          <w:bCs/>
          <w:iCs w:val="0"/>
        </w:rPr>
      </w:pPr>
      <w:r>
        <w:t xml:space="preserve">Gambar 4. </w:t>
      </w:r>
      <w:r>
        <w:fldChar w:fldCharType="begin"/>
      </w:r>
      <w:r>
        <w:instrText xml:space="preserve"> SEQ Gambar_4. \* ARABIC </w:instrText>
      </w:r>
      <w:r>
        <w:fldChar w:fldCharType="separate"/>
      </w:r>
      <w:r w:rsidR="006B6D5E">
        <w:rPr>
          <w:noProof/>
        </w:rPr>
        <w:t>6</w:t>
      </w:r>
      <w:r>
        <w:fldChar w:fldCharType="end"/>
      </w:r>
      <w:r>
        <w:t xml:space="preserve"> </w:t>
      </w:r>
      <w:r w:rsidRPr="00421983">
        <w:rPr>
          <w:bCs/>
          <w:i/>
          <w:iCs w:val="0"/>
        </w:rPr>
        <w:t>Activity Login</w:t>
      </w:r>
    </w:p>
    <w:p w14:paraId="228379E1" w14:textId="77777777" w:rsidR="00E22256" w:rsidRDefault="00E22256">
      <w:pPr>
        <w:spacing w:before="0" w:after="160" w:line="259" w:lineRule="auto"/>
        <w:ind w:firstLine="0"/>
        <w:jc w:val="left"/>
        <w:rPr>
          <w:rFonts w:eastAsiaTheme="majorEastAsia" w:cstheme="majorBidi"/>
          <w:i/>
          <w:color w:val="000000" w:themeColor="text1"/>
        </w:rPr>
      </w:pPr>
      <w:r>
        <w:rPr>
          <w:i/>
          <w:iCs/>
        </w:rPr>
        <w:br w:type="page"/>
      </w:r>
    </w:p>
    <w:p w14:paraId="4BF1FE2F" w14:textId="6C84176C" w:rsidR="007D57A1" w:rsidRDefault="007D57A1" w:rsidP="007D57A1">
      <w:pPr>
        <w:pStyle w:val="Heading4"/>
      </w:pPr>
      <w:r>
        <w:rPr>
          <w:i/>
          <w:iCs w:val="0"/>
        </w:rPr>
        <w:lastRenderedPageBreak/>
        <w:t xml:space="preserve">Activity </w:t>
      </w:r>
      <w:r w:rsidR="00C90205">
        <w:t>Mengelola Data Pesanan</w:t>
      </w:r>
    </w:p>
    <w:p w14:paraId="3651562E" w14:textId="705A0029" w:rsidR="00F609AD" w:rsidRDefault="00F609AD" w:rsidP="00F609AD">
      <w:pPr>
        <w:pStyle w:val="Normal2"/>
        <w:ind w:left="990"/>
      </w:pPr>
      <w:r w:rsidRPr="00BF34E9">
        <w:t xml:space="preserve">Dalam </w:t>
      </w:r>
      <w:r>
        <w:rPr>
          <w:i/>
          <w:iCs/>
        </w:rPr>
        <w:t xml:space="preserve">activity </w:t>
      </w:r>
      <w:r>
        <w:t xml:space="preserve">mengelola data pesanan, admin dapat mengubah status pesanan </w:t>
      </w:r>
      <w:r w:rsidR="00E22256">
        <w:t>dan menghapus data pesanan</w:t>
      </w:r>
    </w:p>
    <w:p w14:paraId="0E19A6B1" w14:textId="7185BE1A" w:rsidR="007B195E" w:rsidRDefault="00A44C63" w:rsidP="00DE44BF">
      <w:pPr>
        <w:pStyle w:val="Normal2"/>
        <w:keepNext/>
        <w:ind w:left="0" w:firstLine="0"/>
        <w:jc w:val="center"/>
      </w:pPr>
      <w:r>
        <w:rPr>
          <w:noProof/>
          <w14:ligatures w14:val="standardContextual"/>
        </w:rPr>
        <w:drawing>
          <wp:inline distT="0" distB="0" distL="0" distR="0" wp14:anchorId="32DAD2FF" wp14:editId="286D032D">
            <wp:extent cx="4701739" cy="6124354"/>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1">
                      <a:extLst>
                        <a:ext uri="{28A0092B-C50C-407E-A947-70E740481C1C}">
                          <a14:useLocalDpi xmlns:a14="http://schemas.microsoft.com/office/drawing/2010/main" val="0"/>
                        </a:ext>
                      </a:extLst>
                    </a:blip>
                    <a:stretch>
                      <a:fillRect/>
                    </a:stretch>
                  </pic:blipFill>
                  <pic:spPr>
                    <a:xfrm>
                      <a:off x="0" y="0"/>
                      <a:ext cx="4712800" cy="6138762"/>
                    </a:xfrm>
                    <a:prstGeom prst="rect">
                      <a:avLst/>
                    </a:prstGeom>
                  </pic:spPr>
                </pic:pic>
              </a:graphicData>
            </a:graphic>
          </wp:inline>
        </w:drawing>
      </w:r>
    </w:p>
    <w:p w14:paraId="47C50600" w14:textId="0C6C62F9" w:rsidR="00E22256" w:rsidRPr="007B195E" w:rsidRDefault="007B195E" w:rsidP="007B195E">
      <w:pPr>
        <w:pStyle w:val="Caption"/>
        <w:rPr>
          <w:b/>
          <w:bCs/>
        </w:rPr>
      </w:pPr>
      <w:r>
        <w:t xml:space="preserve">Gambar 4. </w:t>
      </w:r>
      <w:r>
        <w:fldChar w:fldCharType="begin"/>
      </w:r>
      <w:r>
        <w:instrText xml:space="preserve"> SEQ Gambar_4. \* ARABIC </w:instrText>
      </w:r>
      <w:r>
        <w:fldChar w:fldCharType="separate"/>
      </w:r>
      <w:r w:rsidR="006B6D5E">
        <w:rPr>
          <w:noProof/>
        </w:rPr>
        <w:t>7</w:t>
      </w:r>
      <w:r>
        <w:fldChar w:fldCharType="end"/>
      </w:r>
      <w:r>
        <w:t xml:space="preserve"> </w:t>
      </w:r>
      <w:r>
        <w:rPr>
          <w:bCs/>
          <w:i/>
          <w:iCs w:val="0"/>
        </w:rPr>
        <w:t>Activity</w:t>
      </w:r>
      <w:r>
        <w:rPr>
          <w:bCs/>
        </w:rPr>
        <w:t xml:space="preserve"> Mengelola Data Pesanan</w:t>
      </w:r>
    </w:p>
    <w:p w14:paraId="717279B3" w14:textId="77777777" w:rsidR="00421983" w:rsidRPr="00421983" w:rsidRDefault="00421983" w:rsidP="00421983"/>
    <w:p w14:paraId="4E311BD4" w14:textId="77777777" w:rsidR="007E4EC4" w:rsidRDefault="007E4EC4">
      <w:pPr>
        <w:spacing w:before="0" w:after="160" w:line="259" w:lineRule="auto"/>
        <w:ind w:firstLine="0"/>
        <w:jc w:val="left"/>
        <w:rPr>
          <w:rFonts w:eastAsiaTheme="majorEastAsia" w:cstheme="majorBidi"/>
          <w:i/>
          <w:color w:val="000000" w:themeColor="text1"/>
        </w:rPr>
      </w:pPr>
      <w:r>
        <w:rPr>
          <w:i/>
          <w:iCs/>
        </w:rPr>
        <w:br w:type="page"/>
      </w:r>
    </w:p>
    <w:p w14:paraId="16975E56" w14:textId="46E15971" w:rsidR="00F36AA9" w:rsidRDefault="00C90205" w:rsidP="00F36AA9">
      <w:pPr>
        <w:pStyle w:val="Heading4"/>
      </w:pPr>
      <w:r>
        <w:rPr>
          <w:i/>
          <w:iCs w:val="0"/>
        </w:rPr>
        <w:lastRenderedPageBreak/>
        <w:t xml:space="preserve">Activity </w:t>
      </w:r>
      <w:r>
        <w:t>Mengelola Data Produk</w:t>
      </w:r>
    </w:p>
    <w:p w14:paraId="6611E5C2" w14:textId="7B3C97EB" w:rsidR="007E4EC4" w:rsidRDefault="00F36AA9" w:rsidP="005E7846">
      <w:pPr>
        <w:pStyle w:val="Normal2"/>
        <w:ind w:left="990"/>
      </w:pPr>
      <w:r w:rsidRPr="00BF34E9">
        <w:t xml:space="preserve">Dalam </w:t>
      </w:r>
      <w:r>
        <w:rPr>
          <w:i/>
          <w:iCs/>
        </w:rPr>
        <w:t xml:space="preserve">activity </w:t>
      </w:r>
      <w:r>
        <w:t>mengelola data produk, admin dapat</w:t>
      </w:r>
      <w:r w:rsidR="00CB4EAE">
        <w:t xml:space="preserve"> menambah,</w:t>
      </w:r>
      <w:r>
        <w:t xml:space="preserve"> mengubah</w:t>
      </w:r>
      <w:r w:rsidR="00CB4EAE">
        <w:t>, melihat detail dan</w:t>
      </w:r>
      <w:r>
        <w:t xml:space="preserve"> menghapus data </w:t>
      </w:r>
      <w:r w:rsidR="00CB4EAE">
        <w:t>produk</w:t>
      </w:r>
    </w:p>
    <w:p w14:paraId="6BF6CA17" w14:textId="77777777" w:rsidR="005E7846" w:rsidRDefault="005E7846" w:rsidP="005E7846">
      <w:pPr>
        <w:pStyle w:val="Normal2"/>
        <w:keepNext/>
        <w:ind w:left="0" w:firstLine="0"/>
        <w:jc w:val="center"/>
      </w:pPr>
      <w:r>
        <w:rPr>
          <w:noProof/>
          <w14:ligatures w14:val="standardContextual"/>
        </w:rPr>
        <w:drawing>
          <wp:inline distT="0" distB="0" distL="0" distR="0" wp14:anchorId="64CA0FDA" wp14:editId="29FD4D2A">
            <wp:extent cx="4781346" cy="6662057"/>
            <wp:effectExtent l="0" t="0" r="63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4806424" cy="6697000"/>
                    </a:xfrm>
                    <a:prstGeom prst="rect">
                      <a:avLst/>
                    </a:prstGeom>
                  </pic:spPr>
                </pic:pic>
              </a:graphicData>
            </a:graphic>
          </wp:inline>
        </w:drawing>
      </w:r>
    </w:p>
    <w:p w14:paraId="5E9D1A84" w14:textId="4D768054" w:rsidR="005E7846" w:rsidRPr="005E7846" w:rsidRDefault="005E7846" w:rsidP="005E7846">
      <w:pPr>
        <w:pStyle w:val="Caption"/>
        <w:rPr>
          <w:b/>
          <w:bCs/>
        </w:rPr>
      </w:pPr>
      <w:r>
        <w:t xml:space="preserve">Gambar 4. </w:t>
      </w:r>
      <w:r>
        <w:fldChar w:fldCharType="begin"/>
      </w:r>
      <w:r>
        <w:instrText xml:space="preserve"> SEQ Gambar_4. \* ARABIC </w:instrText>
      </w:r>
      <w:r>
        <w:fldChar w:fldCharType="separate"/>
      </w:r>
      <w:r w:rsidR="006B6D5E">
        <w:rPr>
          <w:noProof/>
        </w:rPr>
        <w:t>8</w:t>
      </w:r>
      <w:r>
        <w:fldChar w:fldCharType="end"/>
      </w:r>
      <w:r>
        <w:t xml:space="preserve"> </w:t>
      </w:r>
      <w:r>
        <w:rPr>
          <w:bCs/>
          <w:i/>
          <w:iCs w:val="0"/>
        </w:rPr>
        <w:t xml:space="preserve">Activity </w:t>
      </w:r>
      <w:r>
        <w:rPr>
          <w:bCs/>
        </w:rPr>
        <w:t>Mengelola Data Produk</w:t>
      </w:r>
    </w:p>
    <w:p w14:paraId="568B26C2" w14:textId="7D430CB6" w:rsidR="00C90205" w:rsidRDefault="00C90205" w:rsidP="00C90205">
      <w:pPr>
        <w:pStyle w:val="Heading4"/>
      </w:pPr>
      <w:r>
        <w:rPr>
          <w:i/>
          <w:iCs w:val="0"/>
        </w:rPr>
        <w:lastRenderedPageBreak/>
        <w:t xml:space="preserve">Activity </w:t>
      </w:r>
      <w:r>
        <w:t xml:space="preserve">Mengelola Data </w:t>
      </w:r>
      <w:r w:rsidR="00377174">
        <w:t>Pola</w:t>
      </w:r>
    </w:p>
    <w:p w14:paraId="104BAA91" w14:textId="0926D549" w:rsidR="00215CF7" w:rsidRDefault="00215CF7" w:rsidP="00215CF7">
      <w:pPr>
        <w:pStyle w:val="Normal2"/>
        <w:ind w:left="990"/>
      </w:pPr>
      <w:r w:rsidRPr="00BF34E9">
        <w:t xml:space="preserve">Dalam </w:t>
      </w:r>
      <w:r>
        <w:rPr>
          <w:i/>
          <w:iCs/>
        </w:rPr>
        <w:t xml:space="preserve">activity </w:t>
      </w:r>
      <w:r>
        <w:t>mengelola data</w:t>
      </w:r>
      <w:r w:rsidR="00471B32">
        <w:t xml:space="preserve"> </w:t>
      </w:r>
      <w:r>
        <w:t>pola, admin dapat menambah, mengubah, melihat detail dan menghapus data pola</w:t>
      </w:r>
    </w:p>
    <w:p w14:paraId="21CF7490" w14:textId="77777777" w:rsidR="005E7846" w:rsidRDefault="005E7846" w:rsidP="005E7846">
      <w:pPr>
        <w:pStyle w:val="Normal2"/>
        <w:keepNext/>
        <w:ind w:left="0" w:firstLine="0"/>
        <w:jc w:val="center"/>
      </w:pPr>
      <w:r>
        <w:rPr>
          <w:noProof/>
          <w14:ligatures w14:val="standardContextual"/>
        </w:rPr>
        <w:drawing>
          <wp:inline distT="0" distB="0" distL="0" distR="0" wp14:anchorId="5F1CBACB" wp14:editId="1201A3A8">
            <wp:extent cx="4631324" cy="6453025"/>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3">
                      <a:extLst>
                        <a:ext uri="{28A0092B-C50C-407E-A947-70E740481C1C}">
                          <a14:useLocalDpi xmlns:a14="http://schemas.microsoft.com/office/drawing/2010/main" val="0"/>
                        </a:ext>
                      </a:extLst>
                    </a:blip>
                    <a:stretch>
                      <a:fillRect/>
                    </a:stretch>
                  </pic:blipFill>
                  <pic:spPr>
                    <a:xfrm>
                      <a:off x="0" y="0"/>
                      <a:ext cx="4631324" cy="6453025"/>
                    </a:xfrm>
                    <a:prstGeom prst="rect">
                      <a:avLst/>
                    </a:prstGeom>
                  </pic:spPr>
                </pic:pic>
              </a:graphicData>
            </a:graphic>
          </wp:inline>
        </w:drawing>
      </w:r>
    </w:p>
    <w:p w14:paraId="53015434" w14:textId="0A5F1DAD" w:rsidR="005E7846" w:rsidRPr="0070622C" w:rsidRDefault="005E7846" w:rsidP="005E7846">
      <w:pPr>
        <w:pStyle w:val="Caption"/>
      </w:pPr>
      <w:r>
        <w:t xml:space="preserve">Gambar 4. </w:t>
      </w:r>
      <w:r>
        <w:fldChar w:fldCharType="begin"/>
      </w:r>
      <w:r>
        <w:instrText xml:space="preserve"> SEQ Gambar_4. \* ARABIC </w:instrText>
      </w:r>
      <w:r>
        <w:fldChar w:fldCharType="separate"/>
      </w:r>
      <w:r w:rsidR="006B6D5E">
        <w:rPr>
          <w:noProof/>
        </w:rPr>
        <w:t>9</w:t>
      </w:r>
      <w:r>
        <w:fldChar w:fldCharType="end"/>
      </w:r>
      <w:r w:rsidR="0070622C">
        <w:t xml:space="preserve"> </w:t>
      </w:r>
      <w:r w:rsidR="0070622C" w:rsidRPr="0070622C">
        <w:rPr>
          <w:bCs/>
          <w:i/>
          <w:iCs w:val="0"/>
        </w:rPr>
        <w:t>Activity</w:t>
      </w:r>
      <w:r w:rsidR="0070622C">
        <w:rPr>
          <w:bCs/>
          <w:i/>
          <w:iCs w:val="0"/>
        </w:rPr>
        <w:t xml:space="preserve"> </w:t>
      </w:r>
      <w:r w:rsidR="0070622C">
        <w:rPr>
          <w:bCs/>
        </w:rPr>
        <w:t>Mengelola Data Pola</w:t>
      </w:r>
    </w:p>
    <w:p w14:paraId="67EEBEAF" w14:textId="31D1145B" w:rsidR="00377174" w:rsidRDefault="00377174" w:rsidP="00377174">
      <w:pPr>
        <w:pStyle w:val="Heading4"/>
      </w:pPr>
      <w:r>
        <w:lastRenderedPageBreak/>
        <w:t>Activity Mengelola Data Bahan</w:t>
      </w:r>
    </w:p>
    <w:p w14:paraId="3D06C1CC" w14:textId="3B7AF178" w:rsidR="00471B32" w:rsidRDefault="00471B32" w:rsidP="00471B32">
      <w:pPr>
        <w:pStyle w:val="Normal2"/>
        <w:ind w:left="990"/>
      </w:pPr>
      <w:r w:rsidRPr="00BF34E9">
        <w:t xml:space="preserve">Dalam </w:t>
      </w:r>
      <w:r>
        <w:rPr>
          <w:i/>
          <w:iCs/>
        </w:rPr>
        <w:t xml:space="preserve">activity </w:t>
      </w:r>
      <w:r>
        <w:t>mengelola data bahan, admin dapat menambah, mengubah, melihat detail dan menghapus data bahan</w:t>
      </w:r>
    </w:p>
    <w:p w14:paraId="0FCD17BF" w14:textId="77777777" w:rsidR="00BB442C" w:rsidRDefault="00C71AAA" w:rsidP="00BB442C">
      <w:pPr>
        <w:pStyle w:val="Normal2"/>
        <w:keepNext/>
        <w:ind w:left="0" w:firstLine="0"/>
        <w:jc w:val="center"/>
      </w:pPr>
      <w:r>
        <w:rPr>
          <w:noProof/>
          <w14:ligatures w14:val="standardContextual"/>
        </w:rPr>
        <w:drawing>
          <wp:inline distT="0" distB="0" distL="0" distR="0" wp14:anchorId="64F058C0" wp14:editId="25B2A2C6">
            <wp:extent cx="4625490" cy="644489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4">
                      <a:extLst>
                        <a:ext uri="{28A0092B-C50C-407E-A947-70E740481C1C}">
                          <a14:useLocalDpi xmlns:a14="http://schemas.microsoft.com/office/drawing/2010/main" val="0"/>
                        </a:ext>
                      </a:extLst>
                    </a:blip>
                    <a:stretch>
                      <a:fillRect/>
                    </a:stretch>
                  </pic:blipFill>
                  <pic:spPr>
                    <a:xfrm>
                      <a:off x="0" y="0"/>
                      <a:ext cx="4625490" cy="6444897"/>
                    </a:xfrm>
                    <a:prstGeom prst="rect">
                      <a:avLst/>
                    </a:prstGeom>
                  </pic:spPr>
                </pic:pic>
              </a:graphicData>
            </a:graphic>
          </wp:inline>
        </w:drawing>
      </w:r>
    </w:p>
    <w:p w14:paraId="768E4A28" w14:textId="3C654ECB" w:rsidR="0018030A" w:rsidRPr="00BB442C" w:rsidRDefault="00BB442C" w:rsidP="00BB442C">
      <w:pPr>
        <w:pStyle w:val="Caption"/>
        <w:rPr>
          <w:b/>
          <w:bCs/>
        </w:rPr>
      </w:pPr>
      <w:r>
        <w:t xml:space="preserve">Gambar 4. </w:t>
      </w:r>
      <w:r>
        <w:fldChar w:fldCharType="begin"/>
      </w:r>
      <w:r>
        <w:instrText xml:space="preserve"> SEQ Gambar_4. \* ARABIC </w:instrText>
      </w:r>
      <w:r>
        <w:fldChar w:fldCharType="separate"/>
      </w:r>
      <w:r w:rsidR="006B6D5E">
        <w:rPr>
          <w:noProof/>
        </w:rPr>
        <w:t>10</w:t>
      </w:r>
      <w:r>
        <w:fldChar w:fldCharType="end"/>
      </w:r>
      <w:r>
        <w:t xml:space="preserve"> </w:t>
      </w:r>
      <w:r>
        <w:rPr>
          <w:bCs/>
          <w:i/>
          <w:iCs w:val="0"/>
        </w:rPr>
        <w:t xml:space="preserve">Activity </w:t>
      </w:r>
      <w:r>
        <w:rPr>
          <w:bCs/>
        </w:rPr>
        <w:t>Mengelola Data Bahan</w:t>
      </w:r>
    </w:p>
    <w:p w14:paraId="67BC9B5C" w14:textId="000185FE" w:rsidR="00377174" w:rsidRDefault="00377174" w:rsidP="00377174">
      <w:pPr>
        <w:pStyle w:val="Heading4"/>
      </w:pPr>
      <w:r>
        <w:rPr>
          <w:i/>
          <w:iCs w:val="0"/>
        </w:rPr>
        <w:lastRenderedPageBreak/>
        <w:t xml:space="preserve">Acivity </w:t>
      </w:r>
      <w:r w:rsidR="00D34814">
        <w:t>Cetak Faktur</w:t>
      </w:r>
    </w:p>
    <w:p w14:paraId="557E03E4" w14:textId="30A7FE9D" w:rsidR="00476E76" w:rsidRPr="00A21260" w:rsidRDefault="00476E76" w:rsidP="00476E76">
      <w:pPr>
        <w:pStyle w:val="Normal2"/>
        <w:rPr>
          <w:lang w:val="sv-SE"/>
        </w:rPr>
      </w:pPr>
      <w:r w:rsidRPr="00A21260">
        <w:rPr>
          <w:lang w:val="sv-SE"/>
        </w:rPr>
        <w:t xml:space="preserve">Dalam </w:t>
      </w:r>
      <w:r w:rsidRPr="00A21260">
        <w:rPr>
          <w:i/>
          <w:iCs/>
          <w:lang w:val="sv-SE"/>
        </w:rPr>
        <w:t xml:space="preserve">activity </w:t>
      </w:r>
      <w:r w:rsidRPr="00A21260">
        <w:rPr>
          <w:lang w:val="sv-SE"/>
        </w:rPr>
        <w:t>cetak faktur admin bisa mencetak faktur pembayaran</w:t>
      </w:r>
    </w:p>
    <w:p w14:paraId="345AA267" w14:textId="77777777" w:rsidR="00476E76" w:rsidRDefault="00476E76" w:rsidP="00476E76">
      <w:pPr>
        <w:pStyle w:val="Normal2"/>
        <w:keepNext/>
        <w:ind w:left="0" w:firstLine="0"/>
        <w:jc w:val="center"/>
      </w:pPr>
      <w:r>
        <w:rPr>
          <w:noProof/>
          <w14:ligatures w14:val="standardContextual"/>
        </w:rPr>
        <w:drawing>
          <wp:inline distT="0" distB="0" distL="0" distR="0" wp14:anchorId="5A74B1BC" wp14:editId="44261A0B">
            <wp:extent cx="5057775" cy="42957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5">
                      <a:extLst>
                        <a:ext uri="{28A0092B-C50C-407E-A947-70E740481C1C}">
                          <a14:useLocalDpi xmlns:a14="http://schemas.microsoft.com/office/drawing/2010/main" val="0"/>
                        </a:ext>
                      </a:extLst>
                    </a:blip>
                    <a:stretch>
                      <a:fillRect/>
                    </a:stretch>
                  </pic:blipFill>
                  <pic:spPr>
                    <a:xfrm>
                      <a:off x="0" y="0"/>
                      <a:ext cx="5057775" cy="4295775"/>
                    </a:xfrm>
                    <a:prstGeom prst="rect">
                      <a:avLst/>
                    </a:prstGeom>
                  </pic:spPr>
                </pic:pic>
              </a:graphicData>
            </a:graphic>
          </wp:inline>
        </w:drawing>
      </w:r>
    </w:p>
    <w:p w14:paraId="37DF8AB4" w14:textId="7D2A0F72" w:rsidR="00476E76" w:rsidRPr="00476E76" w:rsidRDefault="00476E76" w:rsidP="00476E76">
      <w:pPr>
        <w:pStyle w:val="Caption"/>
        <w:rPr>
          <w:b/>
          <w:bCs/>
        </w:rPr>
      </w:pPr>
      <w:r>
        <w:t xml:space="preserve">Gambar 4. </w:t>
      </w:r>
      <w:r>
        <w:fldChar w:fldCharType="begin"/>
      </w:r>
      <w:r>
        <w:instrText xml:space="preserve"> SEQ Gambar_4. \* ARABIC </w:instrText>
      </w:r>
      <w:r>
        <w:fldChar w:fldCharType="separate"/>
      </w:r>
      <w:r w:rsidR="006B6D5E">
        <w:rPr>
          <w:noProof/>
        </w:rPr>
        <w:t>11</w:t>
      </w:r>
      <w:r>
        <w:fldChar w:fldCharType="end"/>
      </w:r>
      <w:r>
        <w:t xml:space="preserve"> </w:t>
      </w:r>
      <w:r>
        <w:rPr>
          <w:bCs/>
          <w:i/>
          <w:iCs w:val="0"/>
        </w:rPr>
        <w:t xml:space="preserve">Activity </w:t>
      </w:r>
      <w:r>
        <w:rPr>
          <w:bCs/>
        </w:rPr>
        <w:t>Cetak Faktur</w:t>
      </w:r>
    </w:p>
    <w:p w14:paraId="3F12A71D" w14:textId="77777777" w:rsidR="004C7DED" w:rsidRDefault="004C7DED">
      <w:pPr>
        <w:spacing w:before="0" w:after="160" w:line="259" w:lineRule="auto"/>
        <w:ind w:firstLine="0"/>
        <w:jc w:val="left"/>
        <w:rPr>
          <w:rFonts w:eastAsiaTheme="majorEastAsia" w:cstheme="majorBidi"/>
          <w:i/>
          <w:color w:val="000000" w:themeColor="text1"/>
        </w:rPr>
      </w:pPr>
      <w:r>
        <w:rPr>
          <w:i/>
          <w:iCs/>
        </w:rPr>
        <w:br w:type="page"/>
      </w:r>
    </w:p>
    <w:p w14:paraId="5682E6E6" w14:textId="13F1D204" w:rsidR="00D34814" w:rsidRDefault="00D34814" w:rsidP="00D34814">
      <w:pPr>
        <w:pStyle w:val="Heading4"/>
        <w:rPr>
          <w:i/>
          <w:iCs w:val="0"/>
        </w:rPr>
      </w:pPr>
      <w:r>
        <w:rPr>
          <w:i/>
          <w:iCs w:val="0"/>
        </w:rPr>
        <w:lastRenderedPageBreak/>
        <w:t xml:space="preserve">Activity </w:t>
      </w:r>
      <w:r>
        <w:t xml:space="preserve">Memesan </w:t>
      </w:r>
      <w:r w:rsidR="0083366A" w:rsidRPr="0083366A">
        <w:rPr>
          <w:i/>
          <w:iCs w:val="0"/>
        </w:rPr>
        <w:t>Jersey Custom</w:t>
      </w:r>
    </w:p>
    <w:p w14:paraId="6F3AEBA3" w14:textId="644A5D80" w:rsidR="004C7DED" w:rsidRPr="004C7DED" w:rsidRDefault="004C7DED" w:rsidP="00FC64DE">
      <w:pPr>
        <w:pStyle w:val="Normal2"/>
        <w:ind w:left="1080"/>
      </w:pPr>
      <w:r>
        <w:t xml:space="preserve">Dalam </w:t>
      </w:r>
      <w:r>
        <w:rPr>
          <w:i/>
          <w:iCs/>
        </w:rPr>
        <w:t xml:space="preserve">activity </w:t>
      </w:r>
      <w:r>
        <w:t xml:space="preserve">memesan </w:t>
      </w:r>
      <w:r w:rsidRPr="004C7DED">
        <w:rPr>
          <w:i/>
          <w:iCs/>
        </w:rPr>
        <w:t>jersey custom</w:t>
      </w:r>
      <w:r>
        <w:rPr>
          <w:i/>
          <w:iCs/>
        </w:rPr>
        <w:t xml:space="preserve"> </w:t>
      </w:r>
      <w:r>
        <w:t xml:space="preserve">pelanggan bisa memesan </w:t>
      </w:r>
      <w:r w:rsidRPr="004C7DED">
        <w:rPr>
          <w:i/>
          <w:iCs/>
        </w:rPr>
        <w:t>jersey custom</w:t>
      </w:r>
      <w:r>
        <w:t xml:space="preserve"> pada aplikasi.</w:t>
      </w:r>
    </w:p>
    <w:p w14:paraId="64AF7C04" w14:textId="77777777" w:rsidR="00AB1EC3" w:rsidRDefault="00AB1EC3" w:rsidP="00AB1EC3">
      <w:pPr>
        <w:keepNext/>
        <w:ind w:firstLine="0"/>
        <w:jc w:val="center"/>
      </w:pPr>
      <w:r>
        <w:rPr>
          <w:noProof/>
          <w14:ligatures w14:val="standardContextual"/>
        </w:rPr>
        <w:drawing>
          <wp:inline distT="0" distB="0" distL="0" distR="0" wp14:anchorId="10B18F2D" wp14:editId="2530EB48">
            <wp:extent cx="5252085" cy="4989830"/>
            <wp:effectExtent l="0" t="0" r="571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6">
                      <a:extLst>
                        <a:ext uri="{28A0092B-C50C-407E-A947-70E740481C1C}">
                          <a14:useLocalDpi xmlns:a14="http://schemas.microsoft.com/office/drawing/2010/main" val="0"/>
                        </a:ext>
                      </a:extLst>
                    </a:blip>
                    <a:stretch>
                      <a:fillRect/>
                    </a:stretch>
                  </pic:blipFill>
                  <pic:spPr>
                    <a:xfrm>
                      <a:off x="0" y="0"/>
                      <a:ext cx="5252085" cy="4989830"/>
                    </a:xfrm>
                    <a:prstGeom prst="rect">
                      <a:avLst/>
                    </a:prstGeom>
                  </pic:spPr>
                </pic:pic>
              </a:graphicData>
            </a:graphic>
          </wp:inline>
        </w:drawing>
      </w:r>
    </w:p>
    <w:p w14:paraId="22104CAE" w14:textId="75EC60E8" w:rsidR="00AB1EC3" w:rsidRPr="00AB1EC3" w:rsidRDefault="00AB1EC3" w:rsidP="00AB1EC3">
      <w:pPr>
        <w:pStyle w:val="Caption"/>
        <w:rPr>
          <w:b/>
          <w:bCs/>
          <w:i/>
          <w:iCs w:val="0"/>
        </w:rPr>
      </w:pPr>
      <w:r>
        <w:t xml:space="preserve">Gambar 4. </w:t>
      </w:r>
      <w:r>
        <w:fldChar w:fldCharType="begin"/>
      </w:r>
      <w:r>
        <w:instrText xml:space="preserve"> SEQ Gambar_4. \* ARABIC </w:instrText>
      </w:r>
      <w:r>
        <w:fldChar w:fldCharType="separate"/>
      </w:r>
      <w:r w:rsidR="006B6D5E">
        <w:rPr>
          <w:noProof/>
        </w:rPr>
        <w:t>12</w:t>
      </w:r>
      <w:r>
        <w:fldChar w:fldCharType="end"/>
      </w:r>
      <w:r>
        <w:t xml:space="preserve"> </w:t>
      </w:r>
      <w:r>
        <w:rPr>
          <w:bCs/>
          <w:i/>
          <w:iCs w:val="0"/>
        </w:rPr>
        <w:t xml:space="preserve">Activity </w:t>
      </w:r>
      <w:r>
        <w:rPr>
          <w:bCs/>
        </w:rPr>
        <w:t xml:space="preserve">Memesan </w:t>
      </w:r>
      <w:r>
        <w:rPr>
          <w:bCs/>
          <w:i/>
          <w:iCs w:val="0"/>
        </w:rPr>
        <w:t>Jersey Custom</w:t>
      </w:r>
    </w:p>
    <w:p w14:paraId="20827FFF" w14:textId="77777777" w:rsidR="000055B0" w:rsidRDefault="000055B0">
      <w:pPr>
        <w:spacing w:before="0" w:after="160" w:line="259" w:lineRule="auto"/>
        <w:ind w:firstLine="0"/>
        <w:jc w:val="left"/>
        <w:rPr>
          <w:rFonts w:eastAsiaTheme="majorEastAsia" w:cstheme="majorBidi"/>
          <w:i/>
          <w:color w:val="000000" w:themeColor="text1"/>
        </w:rPr>
      </w:pPr>
      <w:r>
        <w:rPr>
          <w:i/>
          <w:iCs/>
        </w:rPr>
        <w:br w:type="page"/>
      </w:r>
    </w:p>
    <w:p w14:paraId="0AF4F572" w14:textId="28355173" w:rsidR="0083366A" w:rsidRDefault="0083366A" w:rsidP="0083366A">
      <w:pPr>
        <w:pStyle w:val="Heading4"/>
      </w:pPr>
      <w:r>
        <w:rPr>
          <w:i/>
          <w:iCs w:val="0"/>
        </w:rPr>
        <w:lastRenderedPageBreak/>
        <w:t xml:space="preserve">Activity </w:t>
      </w:r>
      <w:r w:rsidR="004F7CBD">
        <w:t>Memesan Produk</w:t>
      </w:r>
    </w:p>
    <w:p w14:paraId="2480CBA5" w14:textId="3E3F278D" w:rsidR="000055B0" w:rsidRPr="004C7DED" w:rsidRDefault="000055B0" w:rsidP="00FC64DE">
      <w:pPr>
        <w:pStyle w:val="Normal2"/>
        <w:ind w:left="1080"/>
      </w:pPr>
      <w:r>
        <w:t xml:space="preserve">Dalam </w:t>
      </w:r>
      <w:r>
        <w:rPr>
          <w:i/>
          <w:iCs/>
        </w:rPr>
        <w:t xml:space="preserve">activity </w:t>
      </w:r>
      <w:r>
        <w:t xml:space="preserve">memesan </w:t>
      </w:r>
      <w:r w:rsidRPr="004C7DED">
        <w:rPr>
          <w:i/>
          <w:iCs/>
        </w:rPr>
        <w:t>jersey custom</w:t>
      </w:r>
      <w:r>
        <w:rPr>
          <w:i/>
          <w:iCs/>
        </w:rPr>
        <w:t xml:space="preserve"> </w:t>
      </w:r>
      <w:r>
        <w:t>pelanggan bisa memesan produk jadi pada aplikasi.</w:t>
      </w:r>
    </w:p>
    <w:p w14:paraId="383111C7" w14:textId="77777777" w:rsidR="000055B0" w:rsidRDefault="000055B0" w:rsidP="000055B0">
      <w:pPr>
        <w:keepNext/>
        <w:ind w:firstLine="0"/>
        <w:jc w:val="center"/>
      </w:pPr>
      <w:r>
        <w:rPr>
          <w:noProof/>
          <w14:ligatures w14:val="standardContextual"/>
        </w:rPr>
        <w:drawing>
          <wp:inline distT="0" distB="0" distL="0" distR="0" wp14:anchorId="6C524E9A" wp14:editId="6537C960">
            <wp:extent cx="3914775" cy="44862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7">
                      <a:extLst>
                        <a:ext uri="{28A0092B-C50C-407E-A947-70E740481C1C}">
                          <a14:useLocalDpi xmlns:a14="http://schemas.microsoft.com/office/drawing/2010/main" val="0"/>
                        </a:ext>
                      </a:extLst>
                    </a:blip>
                    <a:stretch>
                      <a:fillRect/>
                    </a:stretch>
                  </pic:blipFill>
                  <pic:spPr>
                    <a:xfrm>
                      <a:off x="0" y="0"/>
                      <a:ext cx="3914775" cy="4486275"/>
                    </a:xfrm>
                    <a:prstGeom prst="rect">
                      <a:avLst/>
                    </a:prstGeom>
                  </pic:spPr>
                </pic:pic>
              </a:graphicData>
            </a:graphic>
          </wp:inline>
        </w:drawing>
      </w:r>
    </w:p>
    <w:p w14:paraId="5A7026B8" w14:textId="3F9C84C3" w:rsidR="000055B0" w:rsidRPr="007E6280" w:rsidRDefault="000055B0" w:rsidP="000055B0">
      <w:pPr>
        <w:pStyle w:val="Caption"/>
        <w:rPr>
          <w:b/>
          <w:bCs/>
        </w:rPr>
      </w:pPr>
      <w:r>
        <w:t xml:space="preserve">Gambar 4. </w:t>
      </w:r>
      <w:r>
        <w:fldChar w:fldCharType="begin"/>
      </w:r>
      <w:r>
        <w:instrText xml:space="preserve"> SEQ Gambar_4. \* ARABIC </w:instrText>
      </w:r>
      <w:r>
        <w:fldChar w:fldCharType="separate"/>
      </w:r>
      <w:r w:rsidR="006B6D5E">
        <w:rPr>
          <w:noProof/>
        </w:rPr>
        <w:t>13</w:t>
      </w:r>
      <w:r>
        <w:fldChar w:fldCharType="end"/>
      </w:r>
      <w:r>
        <w:t xml:space="preserve"> </w:t>
      </w:r>
      <w:r w:rsidR="007E6280">
        <w:rPr>
          <w:bCs/>
          <w:i/>
          <w:iCs w:val="0"/>
        </w:rPr>
        <w:t xml:space="preserve">Activity </w:t>
      </w:r>
      <w:r w:rsidR="007E6280">
        <w:rPr>
          <w:bCs/>
        </w:rPr>
        <w:t>Memesan Produk</w:t>
      </w:r>
    </w:p>
    <w:p w14:paraId="10214D2F" w14:textId="77777777" w:rsidR="007E6280" w:rsidRDefault="007E6280">
      <w:pPr>
        <w:spacing w:before="0" w:after="160" w:line="259" w:lineRule="auto"/>
        <w:ind w:firstLine="0"/>
        <w:jc w:val="left"/>
        <w:rPr>
          <w:rFonts w:eastAsiaTheme="majorEastAsia" w:cstheme="majorBidi"/>
          <w:i/>
          <w:color w:val="000000" w:themeColor="text1"/>
        </w:rPr>
      </w:pPr>
      <w:r>
        <w:rPr>
          <w:i/>
          <w:iCs/>
        </w:rPr>
        <w:br w:type="page"/>
      </w:r>
    </w:p>
    <w:p w14:paraId="70FACB2A" w14:textId="67F5622F" w:rsidR="00D34814" w:rsidRDefault="004C456F" w:rsidP="00134ACC">
      <w:pPr>
        <w:pStyle w:val="Heading4"/>
        <w:rPr>
          <w:i/>
          <w:iCs w:val="0"/>
        </w:rPr>
      </w:pPr>
      <w:r w:rsidRPr="004C456F">
        <w:rPr>
          <w:i/>
          <w:iCs w:val="0"/>
        </w:rPr>
        <w:lastRenderedPageBreak/>
        <w:t>Activiy</w:t>
      </w:r>
      <w:r>
        <w:rPr>
          <w:i/>
          <w:iCs w:val="0"/>
        </w:rPr>
        <w:t xml:space="preserve"> </w:t>
      </w:r>
      <w:r w:rsidRPr="00CF3487">
        <w:rPr>
          <w:i/>
          <w:iCs w:val="0"/>
        </w:rPr>
        <w:t>Logout</w:t>
      </w:r>
    </w:p>
    <w:p w14:paraId="756A68DD" w14:textId="241D4920" w:rsidR="009F7CCF" w:rsidRPr="00A21260" w:rsidRDefault="009F7CCF" w:rsidP="009F7CCF">
      <w:pPr>
        <w:pStyle w:val="Normal2"/>
        <w:rPr>
          <w:lang w:val="sv-SE"/>
        </w:rPr>
      </w:pPr>
      <w:r w:rsidRPr="00A21260">
        <w:rPr>
          <w:lang w:val="sv-SE"/>
        </w:rPr>
        <w:t xml:space="preserve">Dalam </w:t>
      </w:r>
      <w:r w:rsidRPr="00A21260">
        <w:rPr>
          <w:i/>
          <w:iCs/>
          <w:lang w:val="sv-SE"/>
        </w:rPr>
        <w:t xml:space="preserve">activity logout </w:t>
      </w:r>
      <w:r w:rsidRPr="00A21260">
        <w:rPr>
          <w:lang w:val="sv-SE"/>
        </w:rPr>
        <w:t>admin keluar dari aplikasi e-katalog</w:t>
      </w:r>
    </w:p>
    <w:p w14:paraId="7C671D72" w14:textId="77777777" w:rsidR="00FC64DE" w:rsidRDefault="009F7CCF" w:rsidP="00FC64DE">
      <w:pPr>
        <w:pStyle w:val="Normal2"/>
        <w:keepNext/>
        <w:ind w:left="0" w:firstLine="0"/>
        <w:jc w:val="center"/>
      </w:pPr>
      <w:r>
        <w:rPr>
          <w:noProof/>
          <w14:ligatures w14:val="standardContextual"/>
        </w:rPr>
        <w:drawing>
          <wp:inline distT="0" distB="0" distL="0" distR="0" wp14:anchorId="7320FFD9" wp14:editId="203B5C9A">
            <wp:extent cx="4105275" cy="2507114"/>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8">
                      <a:extLst>
                        <a:ext uri="{28A0092B-C50C-407E-A947-70E740481C1C}">
                          <a14:useLocalDpi xmlns:a14="http://schemas.microsoft.com/office/drawing/2010/main" val="0"/>
                        </a:ext>
                      </a:extLst>
                    </a:blip>
                    <a:stretch>
                      <a:fillRect/>
                    </a:stretch>
                  </pic:blipFill>
                  <pic:spPr>
                    <a:xfrm>
                      <a:off x="0" y="0"/>
                      <a:ext cx="4125947" cy="2519739"/>
                    </a:xfrm>
                    <a:prstGeom prst="rect">
                      <a:avLst/>
                    </a:prstGeom>
                  </pic:spPr>
                </pic:pic>
              </a:graphicData>
            </a:graphic>
          </wp:inline>
        </w:drawing>
      </w:r>
    </w:p>
    <w:p w14:paraId="4BC49CE2" w14:textId="2195D485" w:rsidR="009F7CCF" w:rsidRPr="00FC64DE" w:rsidRDefault="00FC64DE" w:rsidP="00FC64DE">
      <w:pPr>
        <w:pStyle w:val="Caption"/>
        <w:rPr>
          <w:b/>
          <w:bCs/>
          <w:i/>
          <w:iCs w:val="0"/>
        </w:rPr>
      </w:pPr>
      <w:r>
        <w:t xml:space="preserve">Gambar 4. </w:t>
      </w:r>
      <w:r>
        <w:fldChar w:fldCharType="begin"/>
      </w:r>
      <w:r>
        <w:instrText xml:space="preserve"> SEQ Gambar_4. \* ARABIC </w:instrText>
      </w:r>
      <w:r>
        <w:fldChar w:fldCharType="separate"/>
      </w:r>
      <w:r w:rsidR="006B6D5E">
        <w:rPr>
          <w:noProof/>
        </w:rPr>
        <w:t>14</w:t>
      </w:r>
      <w:r>
        <w:fldChar w:fldCharType="end"/>
      </w:r>
      <w:r>
        <w:t xml:space="preserve"> </w:t>
      </w:r>
      <w:r>
        <w:rPr>
          <w:bCs/>
          <w:i/>
          <w:iCs w:val="0"/>
        </w:rPr>
        <w:t>Activity Logout</w:t>
      </w:r>
    </w:p>
    <w:p w14:paraId="060AEB4D" w14:textId="06094E01" w:rsidR="00A32BD6" w:rsidRPr="007F5E04" w:rsidRDefault="00A32BD6" w:rsidP="00A32BD6">
      <w:pPr>
        <w:pStyle w:val="Heading3"/>
        <w:rPr>
          <w:i/>
          <w:iCs/>
        </w:rPr>
      </w:pPr>
      <w:r w:rsidRPr="007F5E04">
        <w:rPr>
          <w:i/>
          <w:iCs/>
        </w:rPr>
        <w:t>Sequence Diagram</w:t>
      </w:r>
    </w:p>
    <w:p w14:paraId="09A3A255" w14:textId="30F694F7" w:rsidR="00CA7B1F" w:rsidRPr="00A21260" w:rsidRDefault="008F08D0" w:rsidP="0040044C">
      <w:pPr>
        <w:pStyle w:val="Normal2"/>
        <w:rPr>
          <w:lang w:val="sv-SE"/>
        </w:rPr>
      </w:pPr>
      <w:r w:rsidRPr="00A21260">
        <w:rPr>
          <w:lang w:val="sv-SE"/>
        </w:rPr>
        <w:t xml:space="preserve">Pada tahapan </w:t>
      </w:r>
      <w:r w:rsidRPr="00A21260">
        <w:rPr>
          <w:i/>
          <w:iCs/>
          <w:lang w:val="sv-SE"/>
        </w:rPr>
        <w:t>Sequence Diagram</w:t>
      </w:r>
      <w:r w:rsidRPr="00A21260">
        <w:rPr>
          <w:lang w:val="sv-SE"/>
        </w:rPr>
        <w:t xml:space="preserve"> yaitu menggambarkan sebuah interaksi antar objek dalam dan di sekitar sistem kegiatan dari masing masing aktifitasnya.</w:t>
      </w:r>
    </w:p>
    <w:p w14:paraId="023B2229" w14:textId="0CB4A827" w:rsidR="008F08D0" w:rsidRDefault="007F5E04" w:rsidP="008F08D0">
      <w:pPr>
        <w:pStyle w:val="Heading4"/>
        <w:rPr>
          <w:i/>
          <w:iCs w:val="0"/>
        </w:rPr>
      </w:pPr>
      <w:r w:rsidRPr="007F5E04">
        <w:rPr>
          <w:i/>
          <w:iCs w:val="0"/>
        </w:rPr>
        <w:t>Sequence Diagram Login</w:t>
      </w:r>
    </w:p>
    <w:p w14:paraId="0C9A06DE" w14:textId="77777777" w:rsidR="00284F3C" w:rsidRDefault="00CA7B1F" w:rsidP="0040044C">
      <w:pPr>
        <w:keepNext/>
        <w:ind w:firstLine="0"/>
        <w:jc w:val="center"/>
      </w:pPr>
      <w:r>
        <w:rPr>
          <w:noProof/>
          <w14:ligatures w14:val="standardContextual"/>
        </w:rPr>
        <w:drawing>
          <wp:inline distT="0" distB="0" distL="0" distR="0" wp14:anchorId="45246D91" wp14:editId="39665E3D">
            <wp:extent cx="4000500" cy="2429030"/>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9">
                      <a:extLst>
                        <a:ext uri="{28A0092B-C50C-407E-A947-70E740481C1C}">
                          <a14:useLocalDpi xmlns:a14="http://schemas.microsoft.com/office/drawing/2010/main" val="0"/>
                        </a:ext>
                      </a:extLst>
                    </a:blip>
                    <a:stretch>
                      <a:fillRect/>
                    </a:stretch>
                  </pic:blipFill>
                  <pic:spPr>
                    <a:xfrm>
                      <a:off x="0" y="0"/>
                      <a:ext cx="4054046" cy="2461542"/>
                    </a:xfrm>
                    <a:prstGeom prst="rect">
                      <a:avLst/>
                    </a:prstGeom>
                  </pic:spPr>
                </pic:pic>
              </a:graphicData>
            </a:graphic>
          </wp:inline>
        </w:drawing>
      </w:r>
    </w:p>
    <w:p w14:paraId="7819B153" w14:textId="292D42F7" w:rsidR="00CA7B1F" w:rsidRDefault="00284F3C" w:rsidP="00284F3C">
      <w:pPr>
        <w:pStyle w:val="Caption"/>
        <w:rPr>
          <w:b/>
          <w:bCs/>
          <w:i/>
          <w:iCs w:val="0"/>
        </w:rPr>
      </w:pPr>
      <w:r>
        <w:t xml:space="preserve">Gambar 4. </w:t>
      </w:r>
      <w:r>
        <w:fldChar w:fldCharType="begin"/>
      </w:r>
      <w:r>
        <w:instrText xml:space="preserve"> SEQ Gambar_4. \* ARABIC </w:instrText>
      </w:r>
      <w:r>
        <w:fldChar w:fldCharType="separate"/>
      </w:r>
      <w:r w:rsidR="006B6D5E">
        <w:rPr>
          <w:noProof/>
        </w:rPr>
        <w:t>15</w:t>
      </w:r>
      <w:r>
        <w:fldChar w:fldCharType="end"/>
      </w:r>
      <w:r>
        <w:t xml:space="preserve"> </w:t>
      </w:r>
      <w:r>
        <w:rPr>
          <w:bCs/>
          <w:i/>
          <w:iCs w:val="0"/>
        </w:rPr>
        <w:t>Sequence Diagram Login</w:t>
      </w:r>
    </w:p>
    <w:p w14:paraId="7B71C9AE" w14:textId="5E924BAE" w:rsidR="00BD109E" w:rsidRDefault="003B19D7" w:rsidP="003B19D7">
      <w:pPr>
        <w:pStyle w:val="Normal2"/>
      </w:pPr>
      <w:r>
        <w:lastRenderedPageBreak/>
        <w:t xml:space="preserve">Pada gambar 4.15 terdapat </w:t>
      </w:r>
      <w:r w:rsidR="00596BD2">
        <w:rPr>
          <w:i/>
          <w:iCs/>
        </w:rPr>
        <w:t xml:space="preserve">actor </w:t>
      </w:r>
      <w:r w:rsidR="00596BD2">
        <w:t xml:space="preserve">yaitu admin dan </w:t>
      </w:r>
      <w:r w:rsidR="000C50D4">
        <w:t xml:space="preserve">3 (tiga) buah </w:t>
      </w:r>
      <w:r w:rsidR="000C50D4">
        <w:rPr>
          <w:i/>
          <w:iCs/>
        </w:rPr>
        <w:t>object</w:t>
      </w:r>
      <w:r w:rsidR="000C50D4">
        <w:t xml:space="preserve"> diantaranya </w:t>
      </w:r>
      <w:r w:rsidR="00953BBF">
        <w:t xml:space="preserve">halaman </w:t>
      </w:r>
      <w:r w:rsidR="00953BBF" w:rsidRPr="00953BBF">
        <w:rPr>
          <w:i/>
          <w:iCs/>
        </w:rPr>
        <w:t>login</w:t>
      </w:r>
      <w:r w:rsidR="00953BBF">
        <w:t xml:space="preserve">, </w:t>
      </w:r>
      <w:r w:rsidR="00953BBF">
        <w:rPr>
          <w:i/>
          <w:iCs/>
        </w:rPr>
        <w:t xml:space="preserve">controller </w:t>
      </w:r>
      <w:r w:rsidR="00953BBF">
        <w:t xml:space="preserve">admin, </w:t>
      </w:r>
      <w:r w:rsidR="00953BBF" w:rsidRPr="002E0079">
        <w:rPr>
          <w:i/>
          <w:iCs/>
        </w:rPr>
        <w:t>profile</w:t>
      </w:r>
      <w:r w:rsidR="002E0079">
        <w:t xml:space="preserve">, halaman </w:t>
      </w:r>
      <w:r w:rsidR="002E0079" w:rsidRPr="002E0079">
        <w:rPr>
          <w:i/>
          <w:iCs/>
        </w:rPr>
        <w:t>dashboard</w:t>
      </w:r>
      <w:r w:rsidR="002E0079">
        <w:rPr>
          <w:i/>
          <w:iCs/>
        </w:rPr>
        <w:t xml:space="preserve">. </w:t>
      </w:r>
      <w:r w:rsidR="002E0079" w:rsidRPr="002E0079">
        <w:t>Penjelasan</w:t>
      </w:r>
      <w:r w:rsidR="002E0079">
        <w:t xml:space="preserve"> </w:t>
      </w:r>
      <w:r w:rsidR="00CB352A" w:rsidRPr="00CB352A">
        <w:rPr>
          <w:i/>
          <w:iCs/>
        </w:rPr>
        <w:t>sequence diagram</w:t>
      </w:r>
      <w:r w:rsidR="00CB352A">
        <w:t xml:space="preserve"> diatas sebagai berikut</w:t>
      </w:r>
      <w:r w:rsidR="00807C9A">
        <w:t>:</w:t>
      </w:r>
    </w:p>
    <w:p w14:paraId="25FBCB69" w14:textId="4D3216EB" w:rsidR="001D707C" w:rsidRDefault="001D707C" w:rsidP="001D707C">
      <w:pPr>
        <w:pStyle w:val="sequence"/>
      </w:pPr>
      <w:r>
        <w:t xml:space="preserve">Halaman </w:t>
      </w:r>
      <w:r w:rsidRPr="001D707C">
        <w:rPr>
          <w:i/>
          <w:iCs/>
        </w:rPr>
        <w:t>Login</w:t>
      </w:r>
    </w:p>
    <w:p w14:paraId="15A60BEB" w14:textId="555608BB" w:rsidR="001D707C" w:rsidRDefault="00E415CD" w:rsidP="001D707C">
      <w:pPr>
        <w:pStyle w:val="sequence"/>
        <w:numPr>
          <w:ilvl w:val="0"/>
          <w:numId w:val="0"/>
        </w:numPr>
        <w:ind w:left="1440"/>
      </w:pPr>
      <w:r>
        <w:rPr>
          <w:i/>
          <w:iCs/>
        </w:rPr>
        <w:t xml:space="preserve">Actor </w:t>
      </w:r>
      <w:r>
        <w:t>membuka halaman login</w:t>
      </w:r>
      <w:r w:rsidR="005F1C7F">
        <w:t xml:space="preserve">, </w:t>
      </w:r>
      <w:r w:rsidR="00B044D8">
        <w:t xml:space="preserve">kemudian menginputkan </w:t>
      </w:r>
      <w:r w:rsidR="00B044D8" w:rsidRPr="00B044D8">
        <w:rPr>
          <w:i/>
          <w:iCs/>
        </w:rPr>
        <w:t>email</w:t>
      </w:r>
      <w:r w:rsidR="00B044D8">
        <w:t xml:space="preserve"> dan </w:t>
      </w:r>
      <w:r w:rsidR="00B044D8" w:rsidRPr="00B044D8">
        <w:rPr>
          <w:i/>
          <w:iCs/>
        </w:rPr>
        <w:t>password</w:t>
      </w:r>
      <w:r w:rsidR="00EC1DF8">
        <w:rPr>
          <w:i/>
          <w:iCs/>
        </w:rPr>
        <w:t xml:space="preserve"> </w:t>
      </w:r>
      <w:r w:rsidR="00EC1DF8">
        <w:t xml:space="preserve">yang akan diteruskan ke </w:t>
      </w:r>
      <w:r w:rsidR="00EC1DF8" w:rsidRPr="00EC1DF8">
        <w:rPr>
          <w:i/>
          <w:iCs/>
        </w:rPr>
        <w:t>controller</w:t>
      </w:r>
      <w:r w:rsidR="00EC1DF8">
        <w:t xml:space="preserve"> admin</w:t>
      </w:r>
      <w:r w:rsidR="00EC1DF8">
        <w:rPr>
          <w:i/>
          <w:iCs/>
        </w:rPr>
        <w:t xml:space="preserve"> </w:t>
      </w:r>
    </w:p>
    <w:p w14:paraId="4DDAAEA6" w14:textId="6099C60C" w:rsidR="0093744E" w:rsidRDefault="00EC1DF8" w:rsidP="0093744E">
      <w:pPr>
        <w:pStyle w:val="sequence"/>
      </w:pPr>
      <w:r>
        <w:rPr>
          <w:i/>
          <w:iCs/>
        </w:rPr>
        <w:t xml:space="preserve">Controller </w:t>
      </w:r>
      <w:r>
        <w:t>Admin</w:t>
      </w:r>
    </w:p>
    <w:p w14:paraId="064FAB94" w14:textId="179B9620" w:rsidR="00EC1DF8" w:rsidRPr="00EC1DF8" w:rsidRDefault="006F3BF1" w:rsidP="00EC1DF8">
      <w:pPr>
        <w:pStyle w:val="sequence"/>
        <w:numPr>
          <w:ilvl w:val="0"/>
          <w:numId w:val="0"/>
        </w:numPr>
        <w:ind w:left="1440"/>
      </w:pPr>
      <w:r>
        <w:t xml:space="preserve">Mengirim data </w:t>
      </w:r>
      <w:r w:rsidR="00962EF7">
        <w:t xml:space="preserve">yang telah diinputkan </w:t>
      </w:r>
      <w:r w:rsidR="00962EF7" w:rsidRPr="00962EF7">
        <w:rPr>
          <w:i/>
          <w:iCs/>
        </w:rPr>
        <w:t>actor</w:t>
      </w:r>
      <w:r w:rsidR="00962EF7">
        <w:t xml:space="preserve"> </w:t>
      </w:r>
      <w:r>
        <w:t>ke dalam</w:t>
      </w:r>
      <w:r w:rsidR="00962EF7">
        <w:t xml:space="preserve"> model</w:t>
      </w:r>
      <w:r>
        <w:t xml:space="preserve"> </w:t>
      </w:r>
      <w:r w:rsidRPr="00962EF7">
        <w:rPr>
          <w:i/>
          <w:iCs/>
        </w:rPr>
        <w:t>profile</w:t>
      </w:r>
    </w:p>
    <w:p w14:paraId="3CEA9073" w14:textId="2DBEA916" w:rsidR="00EC1DF8" w:rsidRPr="00962EF7" w:rsidRDefault="00962EF7" w:rsidP="00962EF7">
      <w:pPr>
        <w:pStyle w:val="sequence"/>
      </w:pPr>
      <w:r>
        <w:rPr>
          <w:i/>
          <w:iCs/>
        </w:rPr>
        <w:t>Profile</w:t>
      </w:r>
    </w:p>
    <w:p w14:paraId="06696FC9" w14:textId="60550954" w:rsidR="00962EF7" w:rsidRPr="00A437AA" w:rsidRDefault="00A437AA" w:rsidP="00962EF7">
      <w:pPr>
        <w:pStyle w:val="sequence"/>
        <w:numPr>
          <w:ilvl w:val="0"/>
          <w:numId w:val="0"/>
        </w:numPr>
        <w:ind w:left="1440"/>
      </w:pPr>
      <w:r>
        <w:t xml:space="preserve">Memvalidasi data inputan dengan data yang sudah ada dalam model, jika </w:t>
      </w:r>
      <w:r w:rsidR="00C00CEB">
        <w:t xml:space="preserve">data sesuai </w:t>
      </w:r>
      <w:r>
        <w:t xml:space="preserve">menampilkan halaman </w:t>
      </w:r>
      <w:r w:rsidRPr="00A437AA">
        <w:rPr>
          <w:i/>
          <w:iCs/>
        </w:rPr>
        <w:t>dashboard</w:t>
      </w:r>
      <w:r>
        <w:rPr>
          <w:i/>
          <w:iCs/>
        </w:rPr>
        <w:t xml:space="preserve">, </w:t>
      </w:r>
      <w:r>
        <w:t xml:space="preserve">jika tidak </w:t>
      </w:r>
      <w:r w:rsidR="00C00CEB">
        <w:t xml:space="preserve">sesuai </w:t>
      </w:r>
      <w:r w:rsidR="00061080">
        <w:t>mengirimkan pesan inputan salah</w:t>
      </w:r>
    </w:p>
    <w:p w14:paraId="07D94119" w14:textId="2A99244D" w:rsidR="00284F3C" w:rsidRDefault="00A31B75" w:rsidP="00284F3C">
      <w:pPr>
        <w:pStyle w:val="Heading4"/>
      </w:pPr>
      <w:r w:rsidRPr="003031BF">
        <w:rPr>
          <w:i/>
          <w:iCs w:val="0"/>
        </w:rPr>
        <w:t>Sequence Diagram</w:t>
      </w:r>
      <w:r>
        <w:t xml:space="preserve"> Mengelola Data Pesanan</w:t>
      </w:r>
    </w:p>
    <w:p w14:paraId="6843D538" w14:textId="77777777" w:rsidR="00D91B26" w:rsidRDefault="00104103" w:rsidP="00D91B26">
      <w:pPr>
        <w:keepNext/>
        <w:spacing w:before="0" w:after="160" w:line="259" w:lineRule="auto"/>
        <w:ind w:firstLine="0"/>
        <w:jc w:val="center"/>
      </w:pPr>
      <w:r>
        <w:rPr>
          <w:rFonts w:eastAsiaTheme="majorEastAsia" w:cstheme="majorBidi"/>
          <w:iCs/>
          <w:noProof/>
          <w:color w:val="000000" w:themeColor="text1"/>
          <w14:ligatures w14:val="standardContextual"/>
        </w:rPr>
        <w:drawing>
          <wp:inline distT="0" distB="0" distL="0" distR="0" wp14:anchorId="293E79DE" wp14:editId="3108CFB8">
            <wp:extent cx="3018842" cy="39336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0">
                      <a:extLst>
                        <a:ext uri="{28A0092B-C50C-407E-A947-70E740481C1C}">
                          <a14:useLocalDpi xmlns:a14="http://schemas.microsoft.com/office/drawing/2010/main" val="0"/>
                        </a:ext>
                      </a:extLst>
                    </a:blip>
                    <a:stretch>
                      <a:fillRect/>
                    </a:stretch>
                  </pic:blipFill>
                  <pic:spPr>
                    <a:xfrm>
                      <a:off x="0" y="0"/>
                      <a:ext cx="3018842" cy="3933642"/>
                    </a:xfrm>
                    <a:prstGeom prst="rect">
                      <a:avLst/>
                    </a:prstGeom>
                  </pic:spPr>
                </pic:pic>
              </a:graphicData>
            </a:graphic>
          </wp:inline>
        </w:drawing>
      </w:r>
    </w:p>
    <w:p w14:paraId="7FCECA4C" w14:textId="5DA28235" w:rsidR="00A31B75" w:rsidRDefault="00D91B26" w:rsidP="00D91B26">
      <w:pPr>
        <w:pStyle w:val="Caption"/>
        <w:rPr>
          <w:b/>
          <w:bCs/>
        </w:rPr>
      </w:pPr>
      <w:r>
        <w:t xml:space="preserve">Gambar 4. </w:t>
      </w:r>
      <w:r>
        <w:fldChar w:fldCharType="begin"/>
      </w:r>
      <w:r>
        <w:instrText xml:space="preserve"> SEQ Gambar_4. \* ARABIC </w:instrText>
      </w:r>
      <w:r>
        <w:fldChar w:fldCharType="separate"/>
      </w:r>
      <w:r w:rsidR="006B6D5E">
        <w:rPr>
          <w:noProof/>
        </w:rPr>
        <w:t>16</w:t>
      </w:r>
      <w:r>
        <w:fldChar w:fldCharType="end"/>
      </w:r>
      <w:r>
        <w:t xml:space="preserve"> </w:t>
      </w:r>
      <w:r>
        <w:rPr>
          <w:bCs/>
          <w:i/>
          <w:iCs w:val="0"/>
        </w:rPr>
        <w:t xml:space="preserve">Sequence Diagram </w:t>
      </w:r>
      <w:r>
        <w:rPr>
          <w:bCs/>
        </w:rPr>
        <w:t>Mengelola Data Pesanan</w:t>
      </w:r>
    </w:p>
    <w:p w14:paraId="131DB985" w14:textId="7D4BB1C8" w:rsidR="00051686" w:rsidRDefault="00051686" w:rsidP="00051686">
      <w:pPr>
        <w:pStyle w:val="Normal2"/>
      </w:pPr>
      <w:r>
        <w:lastRenderedPageBreak/>
        <w:t>Pada gambar 4.1</w:t>
      </w:r>
      <w:r w:rsidR="00DB219B">
        <w:t>6</w:t>
      </w:r>
      <w:r>
        <w:t xml:space="preserve"> terdapat </w:t>
      </w:r>
      <w:r>
        <w:rPr>
          <w:i/>
          <w:iCs/>
        </w:rPr>
        <w:t xml:space="preserve">actor </w:t>
      </w:r>
      <w:r>
        <w:t xml:space="preserve">yaitu admin dan 4 (empat) buah </w:t>
      </w:r>
      <w:r>
        <w:rPr>
          <w:i/>
          <w:iCs/>
        </w:rPr>
        <w:t>object</w:t>
      </w:r>
      <w:r>
        <w:t xml:space="preserve"> diantaranya halaman</w:t>
      </w:r>
      <w:r w:rsidR="00C00CEB">
        <w:t xml:space="preserve"> </w:t>
      </w:r>
      <w:r w:rsidR="00C00CEB">
        <w:rPr>
          <w:i/>
          <w:iCs/>
        </w:rPr>
        <w:t>dashboard</w:t>
      </w:r>
      <w:r>
        <w:t>,</w:t>
      </w:r>
      <w:r w:rsidR="00815BC0">
        <w:t xml:space="preserve"> halaman pesanan,</w:t>
      </w:r>
      <w:r>
        <w:t xml:space="preserve"> </w:t>
      </w:r>
      <w:r>
        <w:rPr>
          <w:i/>
          <w:iCs/>
        </w:rPr>
        <w:t>controller</w:t>
      </w:r>
      <w:r w:rsidR="00C00CEB">
        <w:rPr>
          <w:i/>
          <w:iCs/>
        </w:rPr>
        <w:t xml:space="preserve"> </w:t>
      </w:r>
      <w:r w:rsidR="00C00CEB">
        <w:t>pesanan</w:t>
      </w:r>
      <w:r>
        <w:t>,</w:t>
      </w:r>
      <w:r w:rsidR="00815BC0">
        <w:t xml:space="preserve"> model</w:t>
      </w:r>
      <w:r>
        <w:t xml:space="preserve"> </w:t>
      </w:r>
      <w:r w:rsidR="00815BC0">
        <w:t>pesanan</w:t>
      </w:r>
      <w:r>
        <w:rPr>
          <w:i/>
          <w:iCs/>
        </w:rPr>
        <w:t xml:space="preserve">. </w:t>
      </w:r>
      <w:r w:rsidRPr="002E0079">
        <w:t>Penjelasan</w:t>
      </w:r>
      <w:r>
        <w:t xml:space="preserve"> </w:t>
      </w:r>
      <w:r w:rsidRPr="00CB352A">
        <w:rPr>
          <w:i/>
          <w:iCs/>
        </w:rPr>
        <w:t>sequence diagram</w:t>
      </w:r>
      <w:r>
        <w:t xml:space="preserve"> diatas sebagai berikut:</w:t>
      </w:r>
    </w:p>
    <w:p w14:paraId="2CA3B8EB" w14:textId="6C2AFBDC" w:rsidR="00815BC0" w:rsidRDefault="00011BDD" w:rsidP="00011BDD">
      <w:pPr>
        <w:pStyle w:val="sequence"/>
        <w:numPr>
          <w:ilvl w:val="0"/>
          <w:numId w:val="26"/>
        </w:numPr>
        <w:ind w:left="1440"/>
      </w:pPr>
      <w:r>
        <w:t xml:space="preserve">Halaman </w:t>
      </w:r>
      <w:r w:rsidRPr="00011BDD">
        <w:rPr>
          <w:i/>
          <w:iCs/>
        </w:rPr>
        <w:t>dashboard</w:t>
      </w:r>
    </w:p>
    <w:p w14:paraId="480D1FB5" w14:textId="742E2FC7" w:rsidR="00011BDD" w:rsidRPr="00A21260" w:rsidRDefault="00DB219B" w:rsidP="00011BDD">
      <w:pPr>
        <w:pStyle w:val="sequence"/>
        <w:numPr>
          <w:ilvl w:val="0"/>
          <w:numId w:val="0"/>
        </w:numPr>
        <w:ind w:left="1440"/>
        <w:rPr>
          <w:lang w:val="sv-SE"/>
        </w:rPr>
      </w:pPr>
      <w:r w:rsidRPr="00A21260">
        <w:rPr>
          <w:lang w:val="sv-SE"/>
        </w:rPr>
        <w:t xml:space="preserve">Pada halaman ini </w:t>
      </w:r>
      <w:r w:rsidRPr="00A21260">
        <w:rPr>
          <w:i/>
          <w:iCs/>
          <w:lang w:val="sv-SE"/>
        </w:rPr>
        <w:t xml:space="preserve">actor </w:t>
      </w:r>
      <w:r w:rsidRPr="00A21260">
        <w:rPr>
          <w:lang w:val="sv-SE"/>
        </w:rPr>
        <w:t>memilih menu atau halaman pesanan</w:t>
      </w:r>
    </w:p>
    <w:p w14:paraId="2AEBDB75" w14:textId="0C9B270B" w:rsidR="00E852C3" w:rsidRDefault="001476BB" w:rsidP="00E852C3">
      <w:pPr>
        <w:pStyle w:val="sequence"/>
      </w:pPr>
      <w:r w:rsidRPr="001476BB">
        <w:rPr>
          <w:i/>
          <w:iCs/>
        </w:rPr>
        <w:t>Controller</w:t>
      </w:r>
      <w:r>
        <w:t xml:space="preserve"> pesanan</w:t>
      </w:r>
    </w:p>
    <w:p w14:paraId="37358034" w14:textId="49EAF39B" w:rsidR="001476BB" w:rsidRPr="00A21260" w:rsidRDefault="00736521" w:rsidP="001476BB">
      <w:pPr>
        <w:pStyle w:val="sequence"/>
        <w:numPr>
          <w:ilvl w:val="0"/>
          <w:numId w:val="0"/>
        </w:numPr>
        <w:ind w:left="1440"/>
        <w:rPr>
          <w:lang w:val="sv-SE"/>
        </w:rPr>
      </w:pPr>
      <w:r w:rsidRPr="00A21260">
        <w:rPr>
          <w:lang w:val="sv-SE"/>
        </w:rPr>
        <w:t>Menerima permintaan halam</w:t>
      </w:r>
      <w:r w:rsidR="00300C49" w:rsidRPr="00A21260">
        <w:rPr>
          <w:lang w:val="sv-SE"/>
        </w:rPr>
        <w:t xml:space="preserve">an pesanan, kemudian mengambil data pesanan pada model pesanan dengan menggunakan fungsi </w:t>
      </w:r>
      <w:r w:rsidR="00300C49" w:rsidRPr="00A21260">
        <w:rPr>
          <w:i/>
          <w:iCs/>
          <w:lang w:val="sv-SE"/>
        </w:rPr>
        <w:t>getAll</w:t>
      </w:r>
      <w:r w:rsidR="00646111" w:rsidRPr="00A21260">
        <w:rPr>
          <w:i/>
          <w:iCs/>
          <w:lang w:val="sv-SE"/>
        </w:rPr>
        <w:t xml:space="preserve">, </w:t>
      </w:r>
      <w:r w:rsidR="00646111" w:rsidRPr="00A21260">
        <w:rPr>
          <w:lang w:val="sv-SE"/>
        </w:rPr>
        <w:t>mengembalikan data pesa</w:t>
      </w:r>
      <w:r w:rsidR="00C64154" w:rsidRPr="00A21260">
        <w:rPr>
          <w:lang w:val="sv-SE"/>
        </w:rPr>
        <w:t>n</w:t>
      </w:r>
      <w:r w:rsidR="00646111" w:rsidRPr="00A21260">
        <w:rPr>
          <w:lang w:val="sv-SE"/>
        </w:rPr>
        <w:t xml:space="preserve">an </w:t>
      </w:r>
      <w:r w:rsidR="000A38F8" w:rsidRPr="00A21260">
        <w:rPr>
          <w:lang w:val="sv-SE"/>
        </w:rPr>
        <w:t>tersebut bersamaan dengan menampilkan halaman pesanan</w:t>
      </w:r>
      <w:r w:rsidR="00571CF9" w:rsidRPr="00A21260">
        <w:rPr>
          <w:lang w:val="sv-SE"/>
        </w:rPr>
        <w:t>.</w:t>
      </w:r>
    </w:p>
    <w:p w14:paraId="73A1EC41" w14:textId="3FC42232" w:rsidR="00517B11" w:rsidRPr="00A21260" w:rsidRDefault="00517B11" w:rsidP="001476BB">
      <w:pPr>
        <w:pStyle w:val="sequence"/>
        <w:numPr>
          <w:ilvl w:val="0"/>
          <w:numId w:val="0"/>
        </w:numPr>
        <w:ind w:left="1440"/>
        <w:rPr>
          <w:lang w:val="sv-SE"/>
        </w:rPr>
      </w:pPr>
      <w:r w:rsidRPr="00A21260">
        <w:rPr>
          <w:lang w:val="sv-SE"/>
        </w:rPr>
        <w:t>Menerima inputan id pesanan, kemudian mengambil data pesanan berdasarkan</w:t>
      </w:r>
      <w:r w:rsidR="003B748E" w:rsidRPr="00A21260">
        <w:rPr>
          <w:lang w:val="sv-SE"/>
        </w:rPr>
        <w:t xml:space="preserve"> id</w:t>
      </w:r>
      <w:r w:rsidRPr="00A21260">
        <w:rPr>
          <w:lang w:val="sv-SE"/>
        </w:rPr>
        <w:t xml:space="preserve"> menggunakan fungsi </w:t>
      </w:r>
      <w:r w:rsidRPr="00A21260">
        <w:rPr>
          <w:i/>
          <w:iCs/>
          <w:lang w:val="sv-SE"/>
        </w:rPr>
        <w:t xml:space="preserve">getById </w:t>
      </w:r>
      <w:r w:rsidR="00495A3C" w:rsidRPr="00A21260">
        <w:rPr>
          <w:lang w:val="sv-SE"/>
        </w:rPr>
        <w:t>dan setelahnya mengembalikan sebuah data pesanan</w:t>
      </w:r>
    </w:p>
    <w:p w14:paraId="3BEAA2FD" w14:textId="5B0FA86A" w:rsidR="00571CF9" w:rsidRPr="00A21260" w:rsidRDefault="00571CF9" w:rsidP="001476BB">
      <w:pPr>
        <w:pStyle w:val="sequence"/>
        <w:numPr>
          <w:ilvl w:val="0"/>
          <w:numId w:val="0"/>
        </w:numPr>
        <w:ind w:left="1440"/>
        <w:rPr>
          <w:lang w:val="sv-SE"/>
        </w:rPr>
      </w:pPr>
      <w:r w:rsidRPr="00A21260">
        <w:rPr>
          <w:lang w:val="sv-SE"/>
        </w:rPr>
        <w:t>Menerima data pesan</w:t>
      </w:r>
      <w:r w:rsidR="00927CF6" w:rsidRPr="00A21260">
        <w:rPr>
          <w:lang w:val="sv-SE"/>
        </w:rPr>
        <w:t>an</w:t>
      </w:r>
      <w:r w:rsidR="002C6F2C" w:rsidRPr="00A21260">
        <w:rPr>
          <w:lang w:val="sv-SE"/>
        </w:rPr>
        <w:t xml:space="preserve">, kemudian mengubah data pesanan yang sudah ada menggunakan fungsi </w:t>
      </w:r>
      <w:r w:rsidR="002C6F2C" w:rsidRPr="00A21260">
        <w:rPr>
          <w:i/>
          <w:iCs/>
          <w:lang w:val="sv-SE"/>
        </w:rPr>
        <w:t xml:space="preserve">update </w:t>
      </w:r>
      <w:r w:rsidR="00927CF6" w:rsidRPr="00A21260">
        <w:rPr>
          <w:lang w:val="sv-SE"/>
        </w:rPr>
        <w:t xml:space="preserve">dan mengembalikan sebuah pesan </w:t>
      </w:r>
      <w:r w:rsidR="002259AB" w:rsidRPr="00A21260">
        <w:rPr>
          <w:lang w:val="sv-SE"/>
        </w:rPr>
        <w:t>tersimpan atau tidak data pesanan.</w:t>
      </w:r>
    </w:p>
    <w:p w14:paraId="02BCBFA1" w14:textId="59BB1612" w:rsidR="002259AB" w:rsidRPr="00A21260" w:rsidRDefault="002259AB" w:rsidP="001476BB">
      <w:pPr>
        <w:pStyle w:val="sequence"/>
        <w:numPr>
          <w:ilvl w:val="0"/>
          <w:numId w:val="0"/>
        </w:numPr>
        <w:ind w:left="1440"/>
        <w:rPr>
          <w:lang w:val="sv-SE"/>
        </w:rPr>
      </w:pPr>
      <w:r w:rsidRPr="00A21260">
        <w:rPr>
          <w:lang w:val="sv-SE"/>
        </w:rPr>
        <w:t>Menerima inputan id pesanan, kemudian menghapus data pesanan berdasarkan id dari i</w:t>
      </w:r>
      <w:r w:rsidR="00A81DAC" w:rsidRPr="00A21260">
        <w:rPr>
          <w:lang w:val="sv-SE"/>
        </w:rPr>
        <w:t>nputan dan setelahnya mengembalikan sebuah pesan terhapus atau tidak data tersebut.</w:t>
      </w:r>
    </w:p>
    <w:p w14:paraId="794AA08E" w14:textId="28C1BF93" w:rsidR="00A81DAC" w:rsidRDefault="000D76F6" w:rsidP="00A81DAC">
      <w:pPr>
        <w:pStyle w:val="sequence"/>
      </w:pPr>
      <w:r>
        <w:t>Halaman pesanan</w:t>
      </w:r>
    </w:p>
    <w:p w14:paraId="2BDF3C73" w14:textId="762B98E3" w:rsidR="000D76F6" w:rsidRPr="00A21260" w:rsidRDefault="000D76F6" w:rsidP="000D76F6">
      <w:pPr>
        <w:pStyle w:val="sequence"/>
        <w:numPr>
          <w:ilvl w:val="0"/>
          <w:numId w:val="0"/>
        </w:numPr>
        <w:ind w:left="1440"/>
        <w:rPr>
          <w:i/>
          <w:iCs/>
          <w:lang w:val="sv-SE"/>
        </w:rPr>
      </w:pPr>
      <w:r w:rsidRPr="00A21260">
        <w:rPr>
          <w:lang w:val="sv-SE"/>
        </w:rPr>
        <w:t>Menampilkan halaman pesanan, kemudian</w:t>
      </w:r>
      <w:r w:rsidR="00B81E99" w:rsidRPr="00A21260">
        <w:rPr>
          <w:lang w:val="sv-SE"/>
        </w:rPr>
        <w:t xml:space="preserve"> </w:t>
      </w:r>
      <w:r w:rsidR="00B81E99" w:rsidRPr="00A21260">
        <w:rPr>
          <w:i/>
          <w:iCs/>
          <w:lang w:val="sv-SE"/>
        </w:rPr>
        <w:t xml:space="preserve">actor </w:t>
      </w:r>
      <w:r w:rsidR="00B81E99" w:rsidRPr="00A21260">
        <w:rPr>
          <w:lang w:val="sv-SE"/>
        </w:rPr>
        <w:t xml:space="preserve">klik edit </w:t>
      </w:r>
      <w:r w:rsidR="00101B3A" w:rsidRPr="00A21260">
        <w:rPr>
          <w:lang w:val="sv-SE"/>
        </w:rPr>
        <w:t>pada data yang dipilih</w:t>
      </w:r>
      <w:r w:rsidR="00495A3C" w:rsidRPr="00A21260">
        <w:rPr>
          <w:i/>
          <w:iCs/>
          <w:lang w:val="sv-SE"/>
        </w:rPr>
        <w:t xml:space="preserve">, </w:t>
      </w:r>
      <w:r w:rsidR="00495A3C" w:rsidRPr="00A21260">
        <w:rPr>
          <w:lang w:val="sv-SE"/>
        </w:rPr>
        <w:t xml:space="preserve">setelahnya </w:t>
      </w:r>
      <w:r w:rsidR="001D02BA" w:rsidRPr="00A21260">
        <w:rPr>
          <w:lang w:val="sv-SE"/>
        </w:rPr>
        <w:t xml:space="preserve">menampilkan </w:t>
      </w:r>
      <w:r w:rsidR="001D02BA" w:rsidRPr="00A21260">
        <w:rPr>
          <w:i/>
          <w:iCs/>
          <w:lang w:val="sv-SE"/>
        </w:rPr>
        <w:t xml:space="preserve">modal </w:t>
      </w:r>
      <w:r w:rsidR="001D02BA" w:rsidRPr="00A21260">
        <w:rPr>
          <w:lang w:val="sv-SE"/>
        </w:rPr>
        <w:t xml:space="preserve">edit dengan menampilkan data yang dipilih. </w:t>
      </w:r>
      <w:r w:rsidR="001D02BA" w:rsidRPr="00A21260">
        <w:rPr>
          <w:i/>
          <w:iCs/>
          <w:lang w:val="sv-SE"/>
        </w:rPr>
        <w:t xml:space="preserve">Actor </w:t>
      </w:r>
      <w:r w:rsidR="001D02BA" w:rsidRPr="00A21260">
        <w:rPr>
          <w:lang w:val="sv-SE"/>
        </w:rPr>
        <w:t xml:space="preserve">mengubah data </w:t>
      </w:r>
      <w:r w:rsidR="00DB7CE5" w:rsidRPr="00A21260">
        <w:rPr>
          <w:lang w:val="sv-SE"/>
        </w:rPr>
        <w:t xml:space="preserve">dan klik simpan, perubahan data tersebut diteruskan ke dalam </w:t>
      </w:r>
      <w:r w:rsidR="00DB7CE5" w:rsidRPr="00A21260">
        <w:rPr>
          <w:i/>
          <w:iCs/>
          <w:lang w:val="sv-SE"/>
        </w:rPr>
        <w:t>controller</w:t>
      </w:r>
      <w:r w:rsidR="001F08AD" w:rsidRPr="00A21260">
        <w:rPr>
          <w:i/>
          <w:iCs/>
          <w:lang w:val="sv-SE"/>
        </w:rPr>
        <w:t xml:space="preserve"> </w:t>
      </w:r>
      <w:r w:rsidR="001F08AD" w:rsidRPr="00A21260">
        <w:rPr>
          <w:lang w:val="sv-SE"/>
        </w:rPr>
        <w:t xml:space="preserve">dan setelahnya menerima pesan apakah data tersebut tersimpan atau tidak yang ditampilkan kepada </w:t>
      </w:r>
      <w:r w:rsidR="001F08AD" w:rsidRPr="00A21260">
        <w:rPr>
          <w:i/>
          <w:iCs/>
          <w:lang w:val="sv-SE"/>
        </w:rPr>
        <w:t>actor</w:t>
      </w:r>
    </w:p>
    <w:p w14:paraId="0D81E915" w14:textId="384CE08D" w:rsidR="003167D3" w:rsidRPr="00A21260" w:rsidRDefault="00CA0F07" w:rsidP="003167D3">
      <w:pPr>
        <w:pStyle w:val="sequence"/>
        <w:numPr>
          <w:ilvl w:val="0"/>
          <w:numId w:val="0"/>
        </w:numPr>
        <w:ind w:left="1440"/>
        <w:rPr>
          <w:i/>
          <w:iCs/>
          <w:lang w:val="sv-SE"/>
        </w:rPr>
      </w:pPr>
      <w:r w:rsidRPr="00A21260">
        <w:rPr>
          <w:i/>
          <w:iCs/>
          <w:lang w:val="sv-SE"/>
        </w:rPr>
        <w:t>Actor</w:t>
      </w:r>
      <w:r w:rsidRPr="00A21260">
        <w:rPr>
          <w:lang w:val="sv-SE"/>
        </w:rPr>
        <w:t xml:space="preserve"> klik hapus pada data yang dipilih, </w:t>
      </w:r>
      <w:r w:rsidR="00BA27AA" w:rsidRPr="00A21260">
        <w:rPr>
          <w:lang w:val="sv-SE"/>
        </w:rPr>
        <w:t>kemudian halaman pesanan menampilkan sebuah pesan untuk mengkonf</w:t>
      </w:r>
      <w:r w:rsidR="00692210" w:rsidRPr="00A21260">
        <w:rPr>
          <w:lang w:val="sv-SE"/>
        </w:rPr>
        <w:t xml:space="preserve">irmasi apakah data tersebut akan dihapus atau tidak, </w:t>
      </w:r>
      <w:r w:rsidR="00D62DC5" w:rsidRPr="00A21260">
        <w:rPr>
          <w:i/>
          <w:iCs/>
          <w:lang w:val="sv-SE"/>
        </w:rPr>
        <w:t xml:space="preserve">actor </w:t>
      </w:r>
      <w:r w:rsidR="00D62DC5" w:rsidRPr="00A21260">
        <w:rPr>
          <w:lang w:val="sv-SE"/>
        </w:rPr>
        <w:t xml:space="preserve">konfirmasi dengan klik tombol hapus. Halaman pesanan </w:t>
      </w:r>
      <w:r w:rsidR="00C45B4D" w:rsidRPr="00A21260">
        <w:rPr>
          <w:lang w:val="sv-SE"/>
        </w:rPr>
        <w:t xml:space="preserve">mengirim id pesanan ke </w:t>
      </w:r>
      <w:r w:rsidR="00C45B4D" w:rsidRPr="00A21260">
        <w:rPr>
          <w:i/>
          <w:iCs/>
          <w:lang w:val="sv-SE"/>
        </w:rPr>
        <w:t xml:space="preserve">controller </w:t>
      </w:r>
      <w:r w:rsidR="00C45B4D" w:rsidRPr="00A21260">
        <w:rPr>
          <w:lang w:val="sv-SE"/>
        </w:rPr>
        <w:t xml:space="preserve">dan setelahnya </w:t>
      </w:r>
      <w:r w:rsidR="00C45B4D" w:rsidRPr="00A21260">
        <w:rPr>
          <w:lang w:val="sv-SE"/>
        </w:rPr>
        <w:lastRenderedPageBreak/>
        <w:t xml:space="preserve">menerima </w:t>
      </w:r>
      <w:r w:rsidR="003167D3" w:rsidRPr="00A21260">
        <w:rPr>
          <w:lang w:val="sv-SE"/>
        </w:rPr>
        <w:t xml:space="preserve">pesan apakah data tersebut terhapus atau tidak yang ditampilkan kepada </w:t>
      </w:r>
      <w:r w:rsidR="003167D3" w:rsidRPr="00A21260">
        <w:rPr>
          <w:i/>
          <w:iCs/>
          <w:lang w:val="sv-SE"/>
        </w:rPr>
        <w:t>actor</w:t>
      </w:r>
    </w:p>
    <w:p w14:paraId="784F45DB" w14:textId="2064CD40" w:rsidR="00CD4585" w:rsidRDefault="00CD4585" w:rsidP="00CD4585">
      <w:pPr>
        <w:pStyle w:val="sequence"/>
      </w:pPr>
      <w:r>
        <w:t>Pesanan</w:t>
      </w:r>
    </w:p>
    <w:p w14:paraId="5622DE66" w14:textId="7AD9FF02" w:rsidR="00CD4585" w:rsidRPr="00A21260" w:rsidRDefault="003716CE" w:rsidP="00CD4585">
      <w:pPr>
        <w:pStyle w:val="sequence"/>
        <w:numPr>
          <w:ilvl w:val="0"/>
          <w:numId w:val="0"/>
        </w:numPr>
        <w:ind w:left="1440"/>
        <w:rPr>
          <w:lang w:val="sv-SE"/>
        </w:rPr>
      </w:pPr>
      <w:r w:rsidRPr="00A21260">
        <w:rPr>
          <w:lang w:val="sv-SE"/>
        </w:rPr>
        <w:t xml:space="preserve">Menerima permintaan mengambil seluruh data pesanan dari </w:t>
      </w:r>
      <w:r w:rsidRPr="00A21260">
        <w:rPr>
          <w:i/>
          <w:iCs/>
          <w:lang w:val="sv-SE"/>
        </w:rPr>
        <w:t>controller</w:t>
      </w:r>
      <w:r w:rsidRPr="00A21260">
        <w:rPr>
          <w:lang w:val="sv-SE"/>
        </w:rPr>
        <w:t xml:space="preserve">, kemudian mengembalikan </w:t>
      </w:r>
      <w:r w:rsidR="00820F85" w:rsidRPr="00A21260">
        <w:rPr>
          <w:lang w:val="sv-SE"/>
        </w:rPr>
        <w:t>semua data pesanan</w:t>
      </w:r>
    </w:p>
    <w:p w14:paraId="1818E43E" w14:textId="402F7CA7" w:rsidR="00820F85" w:rsidRPr="00A21260" w:rsidRDefault="00820F85" w:rsidP="00CD4585">
      <w:pPr>
        <w:pStyle w:val="sequence"/>
        <w:numPr>
          <w:ilvl w:val="0"/>
          <w:numId w:val="0"/>
        </w:numPr>
        <w:ind w:left="1440"/>
        <w:rPr>
          <w:lang w:val="sv-SE"/>
        </w:rPr>
      </w:pPr>
      <w:r w:rsidRPr="00A21260">
        <w:rPr>
          <w:lang w:val="sv-SE"/>
        </w:rPr>
        <w:t>Menerima permintaan mengambil data berdasarkan id inputan, kemudian mengembalikan data pesanan berdasarkan id pesanan</w:t>
      </w:r>
    </w:p>
    <w:p w14:paraId="78CDF5CC" w14:textId="53727432" w:rsidR="00820F85" w:rsidRPr="00A21260" w:rsidRDefault="00820F85" w:rsidP="00CD4585">
      <w:pPr>
        <w:pStyle w:val="sequence"/>
        <w:numPr>
          <w:ilvl w:val="0"/>
          <w:numId w:val="0"/>
        </w:numPr>
        <w:ind w:left="1440"/>
        <w:rPr>
          <w:lang w:val="sv-SE"/>
        </w:rPr>
      </w:pPr>
      <w:r w:rsidRPr="00A21260">
        <w:rPr>
          <w:lang w:val="sv-SE"/>
        </w:rPr>
        <w:t>Menerima permintaan</w:t>
      </w:r>
      <w:r w:rsidR="00A43BEC" w:rsidRPr="00A21260">
        <w:rPr>
          <w:lang w:val="sv-SE"/>
        </w:rPr>
        <w:t xml:space="preserve"> mengubah</w:t>
      </w:r>
      <w:r w:rsidRPr="00A21260">
        <w:rPr>
          <w:lang w:val="sv-SE"/>
        </w:rPr>
        <w:t xml:space="preserve"> data pesanan berdasarkan id inputan, kemudian mengembalikan </w:t>
      </w:r>
      <w:r w:rsidR="00A43BEC" w:rsidRPr="00A21260">
        <w:rPr>
          <w:lang w:val="sv-SE"/>
        </w:rPr>
        <w:t>pesan berhasil atau tidak</w:t>
      </w:r>
      <w:r w:rsidR="004E3925" w:rsidRPr="00A21260">
        <w:rPr>
          <w:lang w:val="sv-SE"/>
        </w:rPr>
        <w:t>.</w:t>
      </w:r>
    </w:p>
    <w:p w14:paraId="03BF53EE" w14:textId="426C652E" w:rsidR="00505CBB" w:rsidRPr="00A21260" w:rsidRDefault="00505CBB" w:rsidP="00CD4585">
      <w:pPr>
        <w:pStyle w:val="sequence"/>
        <w:numPr>
          <w:ilvl w:val="0"/>
          <w:numId w:val="0"/>
        </w:numPr>
        <w:ind w:left="1440"/>
        <w:rPr>
          <w:lang w:val="sv-SE"/>
        </w:rPr>
      </w:pPr>
      <w:r w:rsidRPr="00A21260">
        <w:rPr>
          <w:lang w:val="sv-SE"/>
        </w:rPr>
        <w:t xml:space="preserve">Menerima permintaan menghapus data pesanan berdasarkan id inputan, kemudian </w:t>
      </w:r>
      <w:r w:rsidR="004E3925" w:rsidRPr="00A21260">
        <w:rPr>
          <w:lang w:val="sv-SE"/>
        </w:rPr>
        <w:t>mengembalikan pesan berhasil atau tidak.</w:t>
      </w:r>
    </w:p>
    <w:p w14:paraId="50127138" w14:textId="3B33B0E8" w:rsidR="00A31B75" w:rsidRDefault="00A31B75" w:rsidP="00A31B75">
      <w:pPr>
        <w:pStyle w:val="Heading4"/>
      </w:pPr>
      <w:r w:rsidRPr="003031BF">
        <w:rPr>
          <w:i/>
          <w:iCs w:val="0"/>
        </w:rPr>
        <w:t>Sequence Diagram</w:t>
      </w:r>
      <w:r>
        <w:t xml:space="preserve"> Mengelola Data Produk</w:t>
      </w:r>
    </w:p>
    <w:p w14:paraId="4E5E47FF" w14:textId="77777777" w:rsidR="003031BF" w:rsidRDefault="007B697E" w:rsidP="003031BF">
      <w:pPr>
        <w:keepNext/>
        <w:ind w:firstLine="0"/>
        <w:jc w:val="center"/>
      </w:pPr>
      <w:r>
        <w:rPr>
          <w:noProof/>
          <w14:ligatures w14:val="standardContextual"/>
        </w:rPr>
        <w:drawing>
          <wp:inline distT="0" distB="0" distL="0" distR="0" wp14:anchorId="351768E5" wp14:editId="78798EB9">
            <wp:extent cx="2641600" cy="4348546"/>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1">
                      <a:extLst>
                        <a:ext uri="{28A0092B-C50C-407E-A947-70E740481C1C}">
                          <a14:useLocalDpi xmlns:a14="http://schemas.microsoft.com/office/drawing/2010/main" val="0"/>
                        </a:ext>
                      </a:extLst>
                    </a:blip>
                    <a:stretch>
                      <a:fillRect/>
                    </a:stretch>
                  </pic:blipFill>
                  <pic:spPr>
                    <a:xfrm>
                      <a:off x="0" y="0"/>
                      <a:ext cx="2669845" cy="4395042"/>
                    </a:xfrm>
                    <a:prstGeom prst="rect">
                      <a:avLst/>
                    </a:prstGeom>
                  </pic:spPr>
                </pic:pic>
              </a:graphicData>
            </a:graphic>
          </wp:inline>
        </w:drawing>
      </w:r>
    </w:p>
    <w:p w14:paraId="02C41398" w14:textId="5949874C" w:rsidR="00521223" w:rsidRPr="00A31B75" w:rsidRDefault="003031BF" w:rsidP="003031BF">
      <w:pPr>
        <w:pStyle w:val="Caption"/>
      </w:pPr>
      <w:r>
        <w:t xml:space="preserve">Gambar 4. </w:t>
      </w:r>
      <w:r>
        <w:fldChar w:fldCharType="begin"/>
      </w:r>
      <w:r>
        <w:instrText xml:space="preserve"> SEQ Gambar_4. \* ARABIC </w:instrText>
      </w:r>
      <w:r>
        <w:fldChar w:fldCharType="separate"/>
      </w:r>
      <w:r w:rsidR="006B6D5E">
        <w:rPr>
          <w:noProof/>
        </w:rPr>
        <w:t>17</w:t>
      </w:r>
      <w:r>
        <w:fldChar w:fldCharType="end"/>
      </w:r>
      <w:r>
        <w:t xml:space="preserve"> </w:t>
      </w:r>
      <w:r w:rsidR="00BC6258">
        <w:rPr>
          <w:bCs/>
          <w:i/>
          <w:iCs w:val="0"/>
        </w:rPr>
        <w:t xml:space="preserve">Sequence Diagram </w:t>
      </w:r>
      <w:r w:rsidR="00BC6258">
        <w:rPr>
          <w:bCs/>
        </w:rPr>
        <w:t>Mengelola Data Produk</w:t>
      </w:r>
    </w:p>
    <w:p w14:paraId="44598B9D" w14:textId="6F56294F" w:rsidR="008E062F" w:rsidRDefault="008E062F" w:rsidP="008E062F">
      <w:pPr>
        <w:pStyle w:val="Normal2"/>
      </w:pPr>
      <w:r>
        <w:lastRenderedPageBreak/>
        <w:t>Pada gambar 4.1</w:t>
      </w:r>
      <w:r w:rsidR="005241F5">
        <w:t>7</w:t>
      </w:r>
      <w:r>
        <w:t xml:space="preserve"> terdapat </w:t>
      </w:r>
      <w:r>
        <w:rPr>
          <w:i/>
          <w:iCs/>
        </w:rPr>
        <w:t xml:space="preserve">actor </w:t>
      </w:r>
      <w:r>
        <w:t xml:space="preserve">yaitu admin dan 4 (empat) buah </w:t>
      </w:r>
      <w:r>
        <w:rPr>
          <w:i/>
          <w:iCs/>
        </w:rPr>
        <w:t>object</w:t>
      </w:r>
      <w:r>
        <w:t xml:space="preserve"> diantaranya halaman </w:t>
      </w:r>
      <w:r>
        <w:rPr>
          <w:i/>
          <w:iCs/>
        </w:rPr>
        <w:t>dashboard</w:t>
      </w:r>
      <w:r>
        <w:t>, halaman</w:t>
      </w:r>
      <w:r w:rsidR="002D2ABC">
        <w:t xml:space="preserve"> produk</w:t>
      </w:r>
      <w:r>
        <w:t xml:space="preserve">, </w:t>
      </w:r>
      <w:r>
        <w:rPr>
          <w:i/>
          <w:iCs/>
        </w:rPr>
        <w:t>controller</w:t>
      </w:r>
      <w:r w:rsidR="002D2ABC">
        <w:rPr>
          <w:i/>
          <w:iCs/>
        </w:rPr>
        <w:t xml:space="preserve"> </w:t>
      </w:r>
      <w:r w:rsidR="002D2ABC">
        <w:t>produk</w:t>
      </w:r>
      <w:r>
        <w:t>, model</w:t>
      </w:r>
      <w:r w:rsidR="00AF0774">
        <w:t xml:space="preserve"> produk</w:t>
      </w:r>
      <w:r>
        <w:rPr>
          <w:i/>
          <w:iCs/>
        </w:rPr>
        <w:t xml:space="preserve">. </w:t>
      </w:r>
      <w:r w:rsidRPr="002E0079">
        <w:t>Penjelasan</w:t>
      </w:r>
      <w:r>
        <w:t xml:space="preserve"> </w:t>
      </w:r>
      <w:r w:rsidRPr="00CB352A">
        <w:rPr>
          <w:i/>
          <w:iCs/>
        </w:rPr>
        <w:t>sequence diagram</w:t>
      </w:r>
      <w:r>
        <w:t xml:space="preserve"> diatas sebagai berikut:</w:t>
      </w:r>
    </w:p>
    <w:p w14:paraId="74470C1A" w14:textId="77777777" w:rsidR="00D6034A" w:rsidRPr="00D6034A" w:rsidRDefault="00F82054" w:rsidP="00D6034A">
      <w:pPr>
        <w:pStyle w:val="sequence"/>
        <w:numPr>
          <w:ilvl w:val="0"/>
          <w:numId w:val="27"/>
        </w:numPr>
        <w:ind w:left="1440"/>
        <w:rPr>
          <w:rFonts w:eastAsiaTheme="majorEastAsia" w:cstheme="majorBidi"/>
          <w:szCs w:val="26"/>
        </w:rPr>
      </w:pPr>
      <w:r>
        <w:t xml:space="preserve">Halaman </w:t>
      </w:r>
      <w:r w:rsidRPr="00D6034A">
        <w:rPr>
          <w:i/>
          <w:iCs/>
        </w:rPr>
        <w:t>dashboard</w:t>
      </w:r>
    </w:p>
    <w:p w14:paraId="6F65CF36" w14:textId="77777777" w:rsidR="00D6034A" w:rsidRPr="00A21260" w:rsidRDefault="00D6034A" w:rsidP="00D6034A">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memilih menu atau halaman produk</w:t>
      </w:r>
    </w:p>
    <w:p w14:paraId="56FB1031" w14:textId="77777777" w:rsidR="00EF22B8" w:rsidRPr="00EF22B8" w:rsidRDefault="008A020C" w:rsidP="00D6034A">
      <w:pPr>
        <w:pStyle w:val="sequence"/>
        <w:rPr>
          <w:rFonts w:eastAsiaTheme="majorEastAsia" w:cstheme="majorBidi"/>
          <w:szCs w:val="26"/>
        </w:rPr>
      </w:pPr>
      <w:r w:rsidRPr="008A020C">
        <w:rPr>
          <w:i/>
          <w:iCs/>
        </w:rPr>
        <w:t>C</w:t>
      </w:r>
      <w:r w:rsidR="00D6034A" w:rsidRPr="008A020C">
        <w:rPr>
          <w:i/>
          <w:iCs/>
        </w:rPr>
        <w:t>ontroller</w:t>
      </w:r>
      <w:r>
        <w:t xml:space="preserve"> produk</w:t>
      </w:r>
    </w:p>
    <w:p w14:paraId="4248AF11" w14:textId="54E0C269" w:rsidR="00EF22B8" w:rsidRPr="00A21260" w:rsidRDefault="00EF22B8" w:rsidP="00EF22B8">
      <w:pPr>
        <w:pStyle w:val="sequence"/>
        <w:numPr>
          <w:ilvl w:val="0"/>
          <w:numId w:val="0"/>
        </w:numPr>
        <w:ind w:left="1440"/>
        <w:rPr>
          <w:lang w:val="sv-SE"/>
        </w:rPr>
      </w:pPr>
      <w:r w:rsidRPr="00A21260">
        <w:rPr>
          <w:lang w:val="sv-SE"/>
        </w:rPr>
        <w:t>Menerima permintaan halaman p</w:t>
      </w:r>
      <w:r w:rsidR="00432EEF" w:rsidRPr="00A21260">
        <w:rPr>
          <w:lang w:val="sv-SE"/>
        </w:rPr>
        <w:t>roduk</w:t>
      </w:r>
      <w:r w:rsidRPr="00A21260">
        <w:rPr>
          <w:lang w:val="sv-SE"/>
        </w:rPr>
        <w:t>, kemudian mengambil data</w:t>
      </w:r>
      <w:r w:rsidR="009058B1" w:rsidRPr="00A21260">
        <w:rPr>
          <w:lang w:val="sv-SE"/>
        </w:rPr>
        <w:t xml:space="preserve"> </w:t>
      </w:r>
      <w:r w:rsidR="00432EEF" w:rsidRPr="00A21260">
        <w:rPr>
          <w:lang w:val="sv-SE"/>
        </w:rPr>
        <w:t>produk</w:t>
      </w:r>
      <w:r w:rsidRPr="00A21260">
        <w:rPr>
          <w:lang w:val="sv-SE"/>
        </w:rPr>
        <w:t xml:space="preserve"> pada model </w:t>
      </w:r>
      <w:r w:rsidR="009058B1" w:rsidRPr="00A21260">
        <w:rPr>
          <w:lang w:val="sv-SE"/>
        </w:rPr>
        <w:t>produk</w:t>
      </w:r>
      <w:r w:rsidRPr="00A21260">
        <w:rPr>
          <w:lang w:val="sv-SE"/>
        </w:rPr>
        <w:t xml:space="preserve"> dengan menggunakan fungsi </w:t>
      </w:r>
      <w:r w:rsidRPr="00A21260">
        <w:rPr>
          <w:i/>
          <w:iCs/>
          <w:lang w:val="sv-SE"/>
        </w:rPr>
        <w:t xml:space="preserve">getAll, </w:t>
      </w:r>
      <w:r w:rsidRPr="00A21260">
        <w:rPr>
          <w:lang w:val="sv-SE"/>
        </w:rPr>
        <w:t xml:space="preserve">mengembalikan data </w:t>
      </w:r>
      <w:r w:rsidR="00C64154" w:rsidRPr="00A21260">
        <w:rPr>
          <w:lang w:val="sv-SE"/>
        </w:rPr>
        <w:t>produk</w:t>
      </w:r>
      <w:r w:rsidRPr="00A21260">
        <w:rPr>
          <w:lang w:val="sv-SE"/>
        </w:rPr>
        <w:t xml:space="preserve"> tersebut bersamaan dengan menampilkan halaman</w:t>
      </w:r>
      <w:r w:rsidR="00432EEF" w:rsidRPr="00A21260">
        <w:rPr>
          <w:lang w:val="sv-SE"/>
        </w:rPr>
        <w:t xml:space="preserve"> produk</w:t>
      </w:r>
      <w:r w:rsidRPr="00A21260">
        <w:rPr>
          <w:lang w:val="sv-SE"/>
        </w:rPr>
        <w:t>.</w:t>
      </w:r>
    </w:p>
    <w:p w14:paraId="150678F1" w14:textId="40A80175" w:rsidR="00432EEF" w:rsidRPr="00A21260" w:rsidRDefault="00432EEF" w:rsidP="00EF22B8">
      <w:pPr>
        <w:pStyle w:val="sequence"/>
        <w:numPr>
          <w:ilvl w:val="0"/>
          <w:numId w:val="0"/>
        </w:numPr>
        <w:ind w:left="1440"/>
        <w:rPr>
          <w:lang w:val="sv-SE"/>
        </w:rPr>
      </w:pPr>
      <w:r w:rsidRPr="00A21260">
        <w:rPr>
          <w:lang w:val="sv-SE"/>
        </w:rPr>
        <w:t xml:space="preserve">Menerima inputan data produk, kemudian menambahkan data produk itu ke dalam model </w:t>
      </w:r>
      <w:r w:rsidR="009058B1" w:rsidRPr="00A21260">
        <w:rPr>
          <w:lang w:val="sv-SE"/>
        </w:rPr>
        <w:t xml:space="preserve">produk dengan menggunakan fungsi </w:t>
      </w:r>
      <w:r w:rsidR="009058B1" w:rsidRPr="00A21260">
        <w:rPr>
          <w:i/>
          <w:iCs/>
          <w:lang w:val="sv-SE"/>
        </w:rPr>
        <w:t xml:space="preserve">create, </w:t>
      </w:r>
      <w:r w:rsidR="009058B1" w:rsidRPr="00A21260">
        <w:rPr>
          <w:lang w:val="sv-SE"/>
        </w:rPr>
        <w:t>setelahnya mengembalikan sebuah pesan berhasil atau tidak data tersimpan.</w:t>
      </w:r>
    </w:p>
    <w:p w14:paraId="084CB049" w14:textId="35E7BAB0" w:rsidR="005241F5" w:rsidRPr="00A21260" w:rsidRDefault="005241F5" w:rsidP="005241F5">
      <w:pPr>
        <w:pStyle w:val="sequence"/>
        <w:numPr>
          <w:ilvl w:val="0"/>
          <w:numId w:val="0"/>
        </w:numPr>
        <w:ind w:left="1440"/>
        <w:rPr>
          <w:lang w:val="sv-SE"/>
        </w:rPr>
      </w:pPr>
      <w:r w:rsidRPr="00A21260">
        <w:rPr>
          <w:lang w:val="sv-SE"/>
        </w:rPr>
        <w:t xml:space="preserve">Menerima inputan id produk, kemudian mengambil data produk berdasarkan </w:t>
      </w:r>
      <w:r w:rsidR="003B748E" w:rsidRPr="00A21260">
        <w:rPr>
          <w:lang w:val="sv-SE"/>
        </w:rPr>
        <w:t xml:space="preserve">id </w:t>
      </w:r>
      <w:r w:rsidRPr="00A21260">
        <w:rPr>
          <w:lang w:val="sv-SE"/>
        </w:rPr>
        <w:t xml:space="preserve">menggunakan fungsi </w:t>
      </w:r>
      <w:r w:rsidRPr="00A21260">
        <w:rPr>
          <w:i/>
          <w:iCs/>
          <w:lang w:val="sv-SE"/>
        </w:rPr>
        <w:t xml:space="preserve">getById </w:t>
      </w:r>
      <w:r w:rsidRPr="00A21260">
        <w:rPr>
          <w:lang w:val="sv-SE"/>
        </w:rPr>
        <w:t>dan setelahnya mengembalikan sebuah data produk</w:t>
      </w:r>
      <w:r w:rsidR="003B748E" w:rsidRPr="00A21260">
        <w:rPr>
          <w:lang w:val="sv-SE"/>
        </w:rPr>
        <w:t xml:space="preserve"> untuk </w:t>
      </w:r>
      <w:r w:rsidR="003B748E" w:rsidRPr="00A21260">
        <w:rPr>
          <w:i/>
          <w:iCs/>
          <w:lang w:val="sv-SE"/>
        </w:rPr>
        <w:t>modal</w:t>
      </w:r>
      <w:r w:rsidR="003B748E" w:rsidRPr="00A21260">
        <w:rPr>
          <w:lang w:val="sv-SE"/>
        </w:rPr>
        <w:t xml:space="preserve"> detail</w:t>
      </w:r>
    </w:p>
    <w:p w14:paraId="7970EF92" w14:textId="390BCDBF" w:rsidR="00EF22B8" w:rsidRPr="00A21260" w:rsidRDefault="00EF22B8" w:rsidP="00EF22B8">
      <w:pPr>
        <w:pStyle w:val="sequence"/>
        <w:numPr>
          <w:ilvl w:val="0"/>
          <w:numId w:val="0"/>
        </w:numPr>
        <w:ind w:left="1440"/>
        <w:rPr>
          <w:lang w:val="sv-SE"/>
        </w:rPr>
      </w:pPr>
      <w:r w:rsidRPr="00A21260">
        <w:rPr>
          <w:lang w:val="sv-SE"/>
        </w:rPr>
        <w:t>Menerima inputan id</w:t>
      </w:r>
      <w:r w:rsidR="003B748E" w:rsidRPr="00A21260">
        <w:rPr>
          <w:lang w:val="sv-SE"/>
        </w:rPr>
        <w:t xml:space="preserve"> produk</w:t>
      </w:r>
      <w:r w:rsidRPr="00A21260">
        <w:rPr>
          <w:lang w:val="sv-SE"/>
        </w:rPr>
        <w:t xml:space="preserve">, kemudian mengambil data </w:t>
      </w:r>
      <w:r w:rsidR="003B748E" w:rsidRPr="00A21260">
        <w:rPr>
          <w:lang w:val="sv-SE"/>
        </w:rPr>
        <w:t xml:space="preserve">produk </w:t>
      </w:r>
      <w:r w:rsidRPr="00A21260">
        <w:rPr>
          <w:lang w:val="sv-SE"/>
        </w:rPr>
        <w:t>berdasarkan</w:t>
      </w:r>
      <w:r w:rsidR="003B748E" w:rsidRPr="00A21260">
        <w:rPr>
          <w:lang w:val="sv-SE"/>
        </w:rPr>
        <w:t xml:space="preserve"> id</w:t>
      </w:r>
      <w:r w:rsidRPr="00A21260">
        <w:rPr>
          <w:lang w:val="sv-SE"/>
        </w:rPr>
        <w:t xml:space="preserve"> menggunakan fungsi </w:t>
      </w:r>
      <w:r w:rsidRPr="00A21260">
        <w:rPr>
          <w:i/>
          <w:iCs/>
          <w:lang w:val="sv-SE"/>
        </w:rPr>
        <w:t xml:space="preserve">getById </w:t>
      </w:r>
      <w:r w:rsidRPr="00A21260">
        <w:rPr>
          <w:lang w:val="sv-SE"/>
        </w:rPr>
        <w:t xml:space="preserve">dan setelahnya mengembalikan sebuah data </w:t>
      </w:r>
      <w:r w:rsidR="00825742" w:rsidRPr="00A21260">
        <w:rPr>
          <w:lang w:val="sv-SE"/>
        </w:rPr>
        <w:t xml:space="preserve">produk untuk </w:t>
      </w:r>
      <w:r w:rsidR="00825742" w:rsidRPr="00A21260">
        <w:rPr>
          <w:i/>
          <w:iCs/>
          <w:lang w:val="sv-SE"/>
        </w:rPr>
        <w:t xml:space="preserve">modal </w:t>
      </w:r>
      <w:r w:rsidR="00825742" w:rsidRPr="00A21260">
        <w:rPr>
          <w:lang w:val="sv-SE"/>
        </w:rPr>
        <w:t>edit</w:t>
      </w:r>
    </w:p>
    <w:p w14:paraId="7CA3B06B" w14:textId="03F190A6" w:rsidR="00EF22B8" w:rsidRPr="00A21260" w:rsidRDefault="00EF22B8" w:rsidP="00EF22B8">
      <w:pPr>
        <w:pStyle w:val="sequence"/>
        <w:numPr>
          <w:ilvl w:val="0"/>
          <w:numId w:val="0"/>
        </w:numPr>
        <w:ind w:left="1440"/>
        <w:rPr>
          <w:lang w:val="sv-SE"/>
        </w:rPr>
      </w:pPr>
      <w:r w:rsidRPr="00A21260">
        <w:rPr>
          <w:lang w:val="sv-SE"/>
        </w:rPr>
        <w:t>Menerima data</w:t>
      </w:r>
      <w:r w:rsidR="00825742" w:rsidRPr="00A21260">
        <w:rPr>
          <w:lang w:val="sv-SE"/>
        </w:rPr>
        <w:t xml:space="preserve"> produk</w:t>
      </w:r>
      <w:r w:rsidRPr="00A21260">
        <w:rPr>
          <w:lang w:val="sv-SE"/>
        </w:rPr>
        <w:t>, kemudian mengubah data</w:t>
      </w:r>
      <w:r w:rsidR="00825742" w:rsidRPr="00A21260">
        <w:rPr>
          <w:lang w:val="sv-SE"/>
        </w:rPr>
        <w:t xml:space="preserve"> produk</w:t>
      </w:r>
      <w:r w:rsidRPr="00A21260">
        <w:rPr>
          <w:lang w:val="sv-SE"/>
        </w:rPr>
        <w:t xml:space="preserve"> yang sudah ada</w:t>
      </w:r>
      <w:r w:rsidR="00FC7EBF" w:rsidRPr="00A21260">
        <w:rPr>
          <w:lang w:val="sv-SE"/>
        </w:rPr>
        <w:t xml:space="preserve"> berdasarkan id pro</w:t>
      </w:r>
      <w:r w:rsidR="00F83E8A" w:rsidRPr="00A21260">
        <w:rPr>
          <w:lang w:val="sv-SE"/>
        </w:rPr>
        <w:t>d</w:t>
      </w:r>
      <w:r w:rsidR="00FC7EBF" w:rsidRPr="00A21260">
        <w:rPr>
          <w:lang w:val="sv-SE"/>
        </w:rPr>
        <w:t>uk</w:t>
      </w:r>
      <w:r w:rsidRPr="00A21260">
        <w:rPr>
          <w:lang w:val="sv-SE"/>
        </w:rPr>
        <w:t xml:space="preserve"> menggunakan fungsi </w:t>
      </w:r>
      <w:r w:rsidRPr="00A21260">
        <w:rPr>
          <w:i/>
          <w:iCs/>
          <w:lang w:val="sv-SE"/>
        </w:rPr>
        <w:t xml:space="preserve">update </w:t>
      </w:r>
      <w:r w:rsidRPr="00A21260">
        <w:rPr>
          <w:lang w:val="sv-SE"/>
        </w:rPr>
        <w:t>dan mengembalikan sebuah pesan tersimpan atau tidak data</w:t>
      </w:r>
      <w:r w:rsidR="00FC7EBF" w:rsidRPr="00A21260">
        <w:rPr>
          <w:lang w:val="sv-SE"/>
        </w:rPr>
        <w:t xml:space="preserve"> produk</w:t>
      </w:r>
      <w:r w:rsidRPr="00A21260">
        <w:rPr>
          <w:lang w:val="sv-SE"/>
        </w:rPr>
        <w:t>.</w:t>
      </w:r>
    </w:p>
    <w:p w14:paraId="2EB3E6CB" w14:textId="0D01ABDA" w:rsidR="00EF22B8" w:rsidRPr="00A21260" w:rsidRDefault="00EF22B8" w:rsidP="00EF22B8">
      <w:pPr>
        <w:pStyle w:val="sequence"/>
        <w:numPr>
          <w:ilvl w:val="0"/>
          <w:numId w:val="0"/>
        </w:numPr>
        <w:ind w:left="1440"/>
        <w:rPr>
          <w:lang w:val="sv-SE"/>
        </w:rPr>
      </w:pPr>
      <w:r w:rsidRPr="00A21260">
        <w:rPr>
          <w:lang w:val="sv-SE"/>
        </w:rPr>
        <w:t>Menerima inputan id</w:t>
      </w:r>
      <w:r w:rsidR="00334556" w:rsidRPr="00A21260">
        <w:rPr>
          <w:lang w:val="sv-SE"/>
        </w:rPr>
        <w:t xml:space="preserve"> produk</w:t>
      </w:r>
      <w:r w:rsidRPr="00A21260">
        <w:rPr>
          <w:lang w:val="sv-SE"/>
        </w:rPr>
        <w:t xml:space="preserve">, kemudian menghapus data </w:t>
      </w:r>
      <w:r w:rsidR="00334556" w:rsidRPr="00A21260">
        <w:rPr>
          <w:lang w:val="sv-SE"/>
        </w:rPr>
        <w:t xml:space="preserve">produk </w:t>
      </w:r>
      <w:r w:rsidRPr="00A21260">
        <w:rPr>
          <w:lang w:val="sv-SE"/>
        </w:rPr>
        <w:t>berdasarkan id dari inputan dan setelahnya mengembalikan sebuah pesan terhapus atau tidak data tersebut.</w:t>
      </w:r>
    </w:p>
    <w:p w14:paraId="142A85FE" w14:textId="2FB62C53" w:rsidR="00334556" w:rsidRDefault="00334556" w:rsidP="00334556">
      <w:pPr>
        <w:pStyle w:val="sequence"/>
      </w:pPr>
      <w:r>
        <w:t>Halaman produk</w:t>
      </w:r>
    </w:p>
    <w:p w14:paraId="7ACF264B" w14:textId="59951397" w:rsidR="001803CB" w:rsidRPr="00A21260" w:rsidRDefault="001803CB" w:rsidP="001803CB">
      <w:pPr>
        <w:pStyle w:val="sequence"/>
        <w:numPr>
          <w:ilvl w:val="0"/>
          <w:numId w:val="0"/>
        </w:numPr>
        <w:ind w:left="1440"/>
        <w:rPr>
          <w:lang w:val="sv-SE"/>
        </w:rPr>
      </w:pPr>
      <w:r w:rsidRPr="00A21260">
        <w:rPr>
          <w:lang w:val="sv-SE"/>
        </w:rPr>
        <w:t xml:space="preserve">Menampilkan halaman pesanan, kemudian </w:t>
      </w:r>
      <w:r w:rsidRPr="00A21260">
        <w:rPr>
          <w:i/>
          <w:iCs/>
          <w:lang w:val="sv-SE"/>
        </w:rPr>
        <w:t xml:space="preserve">actor </w:t>
      </w:r>
      <w:r w:rsidRPr="00A21260">
        <w:rPr>
          <w:lang w:val="sv-SE"/>
        </w:rPr>
        <w:t xml:space="preserve">klik tambah </w:t>
      </w:r>
      <w:r w:rsidR="00E1651B" w:rsidRPr="00A21260">
        <w:rPr>
          <w:lang w:val="sv-SE"/>
        </w:rPr>
        <w:t xml:space="preserve">yang akan menampilkan </w:t>
      </w:r>
      <w:r w:rsidR="00E1651B" w:rsidRPr="00A21260">
        <w:rPr>
          <w:i/>
          <w:iCs/>
          <w:lang w:val="sv-SE"/>
        </w:rPr>
        <w:t>modal</w:t>
      </w:r>
      <w:r w:rsidR="00E1651B" w:rsidRPr="00A21260">
        <w:rPr>
          <w:lang w:val="sv-SE"/>
        </w:rPr>
        <w:t xml:space="preserve"> tambah dan</w:t>
      </w:r>
      <w:r w:rsidR="007049BE" w:rsidRPr="00A21260">
        <w:rPr>
          <w:lang w:val="sv-SE"/>
        </w:rPr>
        <w:t xml:space="preserve"> setelahnya</w:t>
      </w:r>
      <w:r w:rsidR="00E1651B" w:rsidRPr="00A21260">
        <w:rPr>
          <w:lang w:val="sv-SE"/>
        </w:rPr>
        <w:t xml:space="preserve"> </w:t>
      </w:r>
      <w:r w:rsidR="00E1651B" w:rsidRPr="00A21260">
        <w:rPr>
          <w:i/>
          <w:iCs/>
          <w:lang w:val="sv-SE"/>
        </w:rPr>
        <w:t xml:space="preserve">actor </w:t>
      </w:r>
      <w:r w:rsidR="00E1651B" w:rsidRPr="00A21260">
        <w:rPr>
          <w:lang w:val="sv-SE"/>
        </w:rPr>
        <w:t xml:space="preserve">mengisi data produk </w:t>
      </w:r>
      <w:r w:rsidR="00E1651B" w:rsidRPr="00A21260">
        <w:rPr>
          <w:lang w:val="sv-SE"/>
        </w:rPr>
        <w:lastRenderedPageBreak/>
        <w:t>baru</w:t>
      </w:r>
      <w:r w:rsidR="007049BE" w:rsidRPr="00A21260">
        <w:rPr>
          <w:lang w:val="sv-SE"/>
        </w:rPr>
        <w:t xml:space="preserve">. Data produk akan dikirim ke </w:t>
      </w:r>
      <w:r w:rsidR="007049BE" w:rsidRPr="00A21260">
        <w:rPr>
          <w:i/>
          <w:iCs/>
          <w:lang w:val="sv-SE"/>
        </w:rPr>
        <w:t>controller</w:t>
      </w:r>
      <w:r w:rsidR="007049BE" w:rsidRPr="00A21260">
        <w:rPr>
          <w:lang w:val="sv-SE"/>
        </w:rPr>
        <w:t xml:space="preserve"> untuk disimpan</w:t>
      </w:r>
      <w:r w:rsidR="00A83AE7" w:rsidRPr="00A21260">
        <w:rPr>
          <w:lang w:val="sv-SE"/>
        </w:rPr>
        <w:t xml:space="preserve"> mengembalikan sebuah pesan berhasil atau tidak data disimpan.</w:t>
      </w:r>
    </w:p>
    <w:p w14:paraId="471D5BDA" w14:textId="342827BA" w:rsidR="002860EF" w:rsidRPr="00A21260" w:rsidRDefault="002860EF" w:rsidP="002860EF">
      <w:pPr>
        <w:pStyle w:val="sequence"/>
        <w:numPr>
          <w:ilvl w:val="0"/>
          <w:numId w:val="0"/>
        </w:numPr>
        <w:ind w:left="1440"/>
        <w:rPr>
          <w:lang w:val="sv-SE"/>
        </w:rPr>
      </w:pPr>
      <w:r w:rsidRPr="00A21260">
        <w:rPr>
          <w:i/>
          <w:iCs/>
          <w:lang w:val="sv-SE"/>
        </w:rPr>
        <w:t xml:space="preserve">Actor </w:t>
      </w:r>
      <w:r w:rsidRPr="00A21260">
        <w:rPr>
          <w:lang w:val="sv-SE"/>
        </w:rPr>
        <w:t>klik detail pada data yang dipilih.</w:t>
      </w:r>
      <w:r w:rsidR="005C6694" w:rsidRPr="00A21260">
        <w:rPr>
          <w:lang w:val="sv-SE"/>
        </w:rPr>
        <w:t xml:space="preserve"> Halaman produk mengirimkan id produk ke </w:t>
      </w:r>
      <w:r w:rsidR="005C6694" w:rsidRPr="00A21260">
        <w:rPr>
          <w:i/>
          <w:iCs/>
          <w:lang w:val="sv-SE"/>
        </w:rPr>
        <w:t xml:space="preserve">controller </w:t>
      </w:r>
      <w:r w:rsidR="005C6694" w:rsidRPr="00A21260">
        <w:rPr>
          <w:lang w:val="sv-SE"/>
        </w:rPr>
        <w:t xml:space="preserve">dan </w:t>
      </w:r>
      <w:r w:rsidR="009E4167" w:rsidRPr="00A21260">
        <w:rPr>
          <w:lang w:val="sv-SE"/>
        </w:rPr>
        <w:t xml:space="preserve">setelahnya menampilkan </w:t>
      </w:r>
      <w:r w:rsidR="009E4167" w:rsidRPr="00A21260">
        <w:rPr>
          <w:i/>
          <w:iCs/>
          <w:lang w:val="sv-SE"/>
        </w:rPr>
        <w:t xml:space="preserve">modal </w:t>
      </w:r>
      <w:r w:rsidR="009E4167" w:rsidRPr="00A21260">
        <w:rPr>
          <w:lang w:val="sv-SE"/>
        </w:rPr>
        <w:t>detail dengan menampilkan data yang dipilih</w:t>
      </w:r>
      <w:r w:rsidR="00C04101" w:rsidRPr="00A21260">
        <w:rPr>
          <w:lang w:val="sv-SE"/>
        </w:rPr>
        <w:t xml:space="preserve">. </w:t>
      </w:r>
      <w:r w:rsidR="00C04101" w:rsidRPr="00A21260">
        <w:rPr>
          <w:i/>
          <w:iCs/>
          <w:lang w:val="sv-SE"/>
        </w:rPr>
        <w:t xml:space="preserve">Actor </w:t>
      </w:r>
      <w:r w:rsidR="00C04101" w:rsidRPr="00A21260">
        <w:rPr>
          <w:lang w:val="sv-SE"/>
        </w:rPr>
        <w:t xml:space="preserve">klik tutup dan </w:t>
      </w:r>
      <w:r w:rsidR="00C04101" w:rsidRPr="00A21260">
        <w:rPr>
          <w:i/>
          <w:iCs/>
          <w:lang w:val="sv-SE"/>
        </w:rPr>
        <w:t xml:space="preserve">modal </w:t>
      </w:r>
      <w:r w:rsidR="00C04101" w:rsidRPr="00A21260">
        <w:rPr>
          <w:lang w:val="sv-SE"/>
        </w:rPr>
        <w:t>detail ditutup.</w:t>
      </w:r>
    </w:p>
    <w:p w14:paraId="58F62101" w14:textId="22661362" w:rsidR="00334556" w:rsidRPr="00A21260" w:rsidRDefault="002860EF" w:rsidP="00334556">
      <w:pPr>
        <w:pStyle w:val="sequence"/>
        <w:numPr>
          <w:ilvl w:val="0"/>
          <w:numId w:val="0"/>
        </w:numPr>
        <w:ind w:left="1440"/>
        <w:rPr>
          <w:i/>
          <w:iCs/>
          <w:lang w:val="sv-SE"/>
        </w:rPr>
      </w:pPr>
      <w:r w:rsidRPr="00A21260">
        <w:rPr>
          <w:i/>
          <w:iCs/>
          <w:lang w:val="sv-SE"/>
        </w:rPr>
        <w:t>A</w:t>
      </w:r>
      <w:r w:rsidR="00334556" w:rsidRPr="00A21260">
        <w:rPr>
          <w:i/>
          <w:iCs/>
          <w:lang w:val="sv-SE"/>
        </w:rPr>
        <w:t xml:space="preserve">ctor </w:t>
      </w:r>
      <w:r w:rsidR="00334556" w:rsidRPr="00A21260">
        <w:rPr>
          <w:lang w:val="sv-SE"/>
        </w:rPr>
        <w:t>klik edit pada data yang dipilih</w:t>
      </w:r>
      <w:r w:rsidR="009E4167" w:rsidRPr="00A21260">
        <w:rPr>
          <w:i/>
          <w:iCs/>
          <w:lang w:val="sv-SE"/>
        </w:rPr>
        <w:t>.</w:t>
      </w:r>
      <w:r w:rsidR="009E4167" w:rsidRPr="00A21260">
        <w:rPr>
          <w:lang w:val="sv-SE"/>
        </w:rPr>
        <w:t xml:space="preserve"> Halaman produk mengirimkan id produk ke </w:t>
      </w:r>
      <w:r w:rsidR="009E4167" w:rsidRPr="00A21260">
        <w:rPr>
          <w:i/>
          <w:iCs/>
          <w:lang w:val="sv-SE"/>
        </w:rPr>
        <w:t>controller</w:t>
      </w:r>
      <w:r w:rsidR="00334556" w:rsidRPr="00A21260">
        <w:rPr>
          <w:i/>
          <w:iCs/>
          <w:lang w:val="sv-SE"/>
        </w:rPr>
        <w:t xml:space="preserve"> </w:t>
      </w:r>
      <w:r w:rsidR="00334556" w:rsidRPr="00A21260">
        <w:rPr>
          <w:lang w:val="sv-SE"/>
        </w:rPr>
        <w:t xml:space="preserve">setelahnya menampilkan </w:t>
      </w:r>
      <w:r w:rsidR="00334556" w:rsidRPr="00A21260">
        <w:rPr>
          <w:i/>
          <w:iCs/>
          <w:lang w:val="sv-SE"/>
        </w:rPr>
        <w:t xml:space="preserve">modal </w:t>
      </w:r>
      <w:r w:rsidR="00334556" w:rsidRPr="00A21260">
        <w:rPr>
          <w:lang w:val="sv-SE"/>
        </w:rPr>
        <w:t xml:space="preserve">edit dengan menampilkan data yang dipilih. </w:t>
      </w:r>
      <w:r w:rsidR="00334556" w:rsidRPr="00A21260">
        <w:rPr>
          <w:i/>
          <w:iCs/>
          <w:lang w:val="sv-SE"/>
        </w:rPr>
        <w:t xml:space="preserve">Actor </w:t>
      </w:r>
      <w:r w:rsidR="00334556" w:rsidRPr="00A21260">
        <w:rPr>
          <w:lang w:val="sv-SE"/>
        </w:rPr>
        <w:t xml:space="preserve">mengubah data dan klik simpan, perubahan data tersebut diteruskan ke dalam </w:t>
      </w:r>
      <w:r w:rsidR="00334556" w:rsidRPr="00A21260">
        <w:rPr>
          <w:i/>
          <w:iCs/>
          <w:lang w:val="sv-SE"/>
        </w:rPr>
        <w:t xml:space="preserve">controller </w:t>
      </w:r>
      <w:r w:rsidR="00334556" w:rsidRPr="00A21260">
        <w:rPr>
          <w:lang w:val="sv-SE"/>
        </w:rPr>
        <w:t xml:space="preserve">dan setelahnya menerima pesan apakah data tersebut tersimpan atau tidak yang ditampilkan kepada </w:t>
      </w:r>
      <w:r w:rsidR="00334556" w:rsidRPr="00A21260">
        <w:rPr>
          <w:i/>
          <w:iCs/>
          <w:lang w:val="sv-SE"/>
        </w:rPr>
        <w:t>actor</w:t>
      </w:r>
    </w:p>
    <w:p w14:paraId="755CFCE6" w14:textId="3BAC51E1" w:rsidR="00334556" w:rsidRPr="00A21260" w:rsidRDefault="00334556" w:rsidP="00334556">
      <w:pPr>
        <w:pStyle w:val="sequence"/>
        <w:numPr>
          <w:ilvl w:val="0"/>
          <w:numId w:val="0"/>
        </w:numPr>
        <w:ind w:left="1440"/>
        <w:rPr>
          <w:i/>
          <w:iCs/>
          <w:lang w:val="sv-SE"/>
        </w:rPr>
      </w:pPr>
      <w:r w:rsidRPr="00A21260">
        <w:rPr>
          <w:i/>
          <w:iCs/>
          <w:lang w:val="sv-SE"/>
        </w:rPr>
        <w:t>Actor</w:t>
      </w:r>
      <w:r w:rsidRPr="00A21260">
        <w:rPr>
          <w:lang w:val="sv-SE"/>
        </w:rPr>
        <w:t xml:space="preserve"> klik hapus pada data yang dipilih, kemudian halaman pesanan menampilkan sebuah pesan untuk mengkonfirmasi apakah data tersebut akan dihapus atau tidak, </w:t>
      </w:r>
      <w:r w:rsidRPr="00A21260">
        <w:rPr>
          <w:i/>
          <w:iCs/>
          <w:lang w:val="sv-SE"/>
        </w:rPr>
        <w:t xml:space="preserve">actor </w:t>
      </w:r>
      <w:r w:rsidRPr="00A21260">
        <w:rPr>
          <w:lang w:val="sv-SE"/>
        </w:rPr>
        <w:t>konfirmasi dengan klik tombol hapus. Halaman</w:t>
      </w:r>
      <w:r w:rsidR="00B35A09" w:rsidRPr="00A21260">
        <w:rPr>
          <w:lang w:val="sv-SE"/>
        </w:rPr>
        <w:t xml:space="preserve"> produk</w:t>
      </w:r>
      <w:r w:rsidRPr="00A21260">
        <w:rPr>
          <w:lang w:val="sv-SE"/>
        </w:rPr>
        <w:t xml:space="preserve"> mengirim id pesanan ke </w:t>
      </w:r>
      <w:r w:rsidRPr="00A21260">
        <w:rPr>
          <w:i/>
          <w:iCs/>
          <w:lang w:val="sv-SE"/>
        </w:rPr>
        <w:t xml:space="preserve">controller </w:t>
      </w:r>
      <w:r w:rsidRPr="00A21260">
        <w:rPr>
          <w:lang w:val="sv-SE"/>
        </w:rPr>
        <w:t xml:space="preserve">dan setelahnya menerima pesan apakah data tersebut terhapus atau tidak yang ditampilkan kepada </w:t>
      </w:r>
      <w:r w:rsidRPr="00A21260">
        <w:rPr>
          <w:i/>
          <w:iCs/>
          <w:lang w:val="sv-SE"/>
        </w:rPr>
        <w:t>actor</w:t>
      </w:r>
    </w:p>
    <w:p w14:paraId="5CCDF9A1" w14:textId="3609004C" w:rsidR="00B35A09" w:rsidRDefault="00B35A09" w:rsidP="00B35A09">
      <w:pPr>
        <w:pStyle w:val="sequence"/>
      </w:pPr>
      <w:r>
        <w:t>Produk</w:t>
      </w:r>
    </w:p>
    <w:p w14:paraId="4C80875F" w14:textId="7C0F2DA4" w:rsidR="00B35A09" w:rsidRPr="00A21260" w:rsidRDefault="00B35A09" w:rsidP="00B35A09">
      <w:pPr>
        <w:pStyle w:val="sequence"/>
        <w:numPr>
          <w:ilvl w:val="0"/>
          <w:numId w:val="0"/>
        </w:numPr>
        <w:ind w:left="1440"/>
        <w:rPr>
          <w:lang w:val="sv-SE"/>
        </w:rPr>
      </w:pPr>
      <w:r w:rsidRPr="00A21260">
        <w:rPr>
          <w:lang w:val="sv-SE"/>
        </w:rPr>
        <w:t xml:space="preserve">Menerima permintaan mengambil seluruh data produk dari </w:t>
      </w:r>
      <w:r w:rsidRPr="00A21260">
        <w:rPr>
          <w:i/>
          <w:iCs/>
          <w:lang w:val="sv-SE"/>
        </w:rPr>
        <w:t>controller</w:t>
      </w:r>
      <w:r w:rsidRPr="00A21260">
        <w:rPr>
          <w:lang w:val="sv-SE"/>
        </w:rPr>
        <w:t>, kemudian mengembalikan semua data</w:t>
      </w:r>
      <w:r w:rsidR="00F35648" w:rsidRPr="00A21260">
        <w:rPr>
          <w:lang w:val="sv-SE"/>
        </w:rPr>
        <w:t xml:space="preserve"> produk</w:t>
      </w:r>
      <w:r w:rsidR="00C243F0" w:rsidRPr="00A21260">
        <w:rPr>
          <w:lang w:val="sv-SE"/>
        </w:rPr>
        <w:t>.</w:t>
      </w:r>
    </w:p>
    <w:p w14:paraId="006FB368" w14:textId="0D488BD6" w:rsidR="0023173A" w:rsidRPr="00A21260" w:rsidRDefault="0023173A" w:rsidP="00B35A09">
      <w:pPr>
        <w:pStyle w:val="sequence"/>
        <w:numPr>
          <w:ilvl w:val="0"/>
          <w:numId w:val="0"/>
        </w:numPr>
        <w:ind w:left="1440"/>
        <w:rPr>
          <w:lang w:val="sv-SE"/>
        </w:rPr>
      </w:pPr>
      <w:r w:rsidRPr="00A21260">
        <w:rPr>
          <w:lang w:val="sv-SE"/>
        </w:rPr>
        <w:t>Menerima permintaan menambah data produk berdasarkan inputan,</w:t>
      </w:r>
      <w:r w:rsidR="00B043F2" w:rsidRPr="00A21260">
        <w:rPr>
          <w:lang w:val="sv-SE"/>
        </w:rPr>
        <w:t xml:space="preserve"> kemudian mengembalikan pesan berhasil atau tidak.</w:t>
      </w:r>
    </w:p>
    <w:p w14:paraId="79D632A8" w14:textId="14A27910" w:rsidR="00B35A09" w:rsidRPr="00A21260" w:rsidRDefault="00B35A09" w:rsidP="00B35A09">
      <w:pPr>
        <w:pStyle w:val="sequence"/>
        <w:numPr>
          <w:ilvl w:val="0"/>
          <w:numId w:val="0"/>
        </w:numPr>
        <w:ind w:left="1440"/>
        <w:rPr>
          <w:lang w:val="sv-SE"/>
        </w:rPr>
      </w:pPr>
      <w:r w:rsidRPr="00A21260">
        <w:rPr>
          <w:lang w:val="sv-SE"/>
        </w:rPr>
        <w:t xml:space="preserve">Menerima permintaan mengambil data berdasarkan id inputan, kemudian mengembalikan data pesanan berdasarkan id </w:t>
      </w:r>
      <w:r w:rsidR="00C243F0" w:rsidRPr="00A21260">
        <w:rPr>
          <w:lang w:val="sv-SE"/>
        </w:rPr>
        <w:t>produk.</w:t>
      </w:r>
    </w:p>
    <w:p w14:paraId="296258F5" w14:textId="0FD943CF" w:rsidR="00B35A09" w:rsidRPr="00A21260" w:rsidRDefault="00B35A09" w:rsidP="00B35A09">
      <w:pPr>
        <w:pStyle w:val="sequence"/>
        <w:numPr>
          <w:ilvl w:val="0"/>
          <w:numId w:val="0"/>
        </w:numPr>
        <w:ind w:left="1440"/>
        <w:rPr>
          <w:lang w:val="sv-SE"/>
        </w:rPr>
      </w:pPr>
      <w:r w:rsidRPr="00A21260">
        <w:rPr>
          <w:lang w:val="sv-SE"/>
        </w:rPr>
        <w:t>Menerima permintaan mengubah data</w:t>
      </w:r>
      <w:r w:rsidR="00F92B46" w:rsidRPr="00A21260">
        <w:rPr>
          <w:lang w:val="sv-SE"/>
        </w:rPr>
        <w:t xml:space="preserve"> produk</w:t>
      </w:r>
      <w:r w:rsidRPr="00A21260">
        <w:rPr>
          <w:lang w:val="sv-SE"/>
        </w:rPr>
        <w:t xml:space="preserve"> berdasarkan id inputan, kemudian mengembalikan pesan berhasil atau tidak.</w:t>
      </w:r>
    </w:p>
    <w:p w14:paraId="3CFB87A5" w14:textId="4104EAD4" w:rsidR="00B35A09" w:rsidRPr="00A21260" w:rsidRDefault="00B35A09" w:rsidP="00B35A09">
      <w:pPr>
        <w:pStyle w:val="sequence"/>
        <w:numPr>
          <w:ilvl w:val="0"/>
          <w:numId w:val="0"/>
        </w:numPr>
        <w:ind w:left="1440"/>
        <w:rPr>
          <w:lang w:val="sv-SE"/>
        </w:rPr>
      </w:pPr>
      <w:r w:rsidRPr="00A21260">
        <w:rPr>
          <w:lang w:val="sv-SE"/>
        </w:rPr>
        <w:t>Menerima permintaan menghapus data</w:t>
      </w:r>
      <w:r w:rsidR="00F92B46" w:rsidRPr="00A21260">
        <w:rPr>
          <w:lang w:val="sv-SE"/>
        </w:rPr>
        <w:t xml:space="preserve"> produk</w:t>
      </w:r>
      <w:r w:rsidRPr="00A21260">
        <w:rPr>
          <w:lang w:val="sv-SE"/>
        </w:rPr>
        <w:t xml:space="preserve"> berdasarkan id inputan, kemudian mengembalikan pesan berhasil atau tidak.</w:t>
      </w:r>
    </w:p>
    <w:p w14:paraId="7921DDC2" w14:textId="33293E00" w:rsidR="007B697E" w:rsidRPr="00A21260" w:rsidRDefault="007B697E" w:rsidP="00EF22B8">
      <w:pPr>
        <w:pStyle w:val="sequence"/>
        <w:numPr>
          <w:ilvl w:val="0"/>
          <w:numId w:val="0"/>
        </w:numPr>
        <w:ind w:left="1440" w:hanging="360"/>
        <w:rPr>
          <w:rFonts w:eastAsiaTheme="majorEastAsia" w:cstheme="majorBidi"/>
          <w:szCs w:val="26"/>
          <w:lang w:val="sv-SE"/>
        </w:rPr>
      </w:pPr>
    </w:p>
    <w:p w14:paraId="237B8E94" w14:textId="27EBCE84" w:rsidR="00F26CF8" w:rsidRDefault="00F5748D" w:rsidP="00F26CF8">
      <w:pPr>
        <w:pStyle w:val="Heading4"/>
      </w:pPr>
      <w:r w:rsidRPr="00361463">
        <w:rPr>
          <w:i/>
          <w:iCs w:val="0"/>
        </w:rPr>
        <w:lastRenderedPageBreak/>
        <w:t>Sequence Diagram</w:t>
      </w:r>
      <w:r>
        <w:t xml:space="preserve"> Mengelola Data Bahan</w:t>
      </w:r>
    </w:p>
    <w:p w14:paraId="6DEDA652" w14:textId="77777777" w:rsidR="00184BA7" w:rsidRDefault="00F26CF8" w:rsidP="00184BA7">
      <w:pPr>
        <w:keepNext/>
        <w:ind w:firstLine="0"/>
        <w:jc w:val="center"/>
      </w:pPr>
      <w:r>
        <w:rPr>
          <w:noProof/>
          <w14:ligatures w14:val="standardContextual"/>
        </w:rPr>
        <w:drawing>
          <wp:inline distT="0" distB="0" distL="0" distR="0" wp14:anchorId="12734D80" wp14:editId="2D3180A4">
            <wp:extent cx="4405745" cy="7264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2">
                      <a:extLst>
                        <a:ext uri="{28A0092B-C50C-407E-A947-70E740481C1C}">
                          <a14:useLocalDpi xmlns:a14="http://schemas.microsoft.com/office/drawing/2010/main" val="0"/>
                        </a:ext>
                      </a:extLst>
                    </a:blip>
                    <a:stretch>
                      <a:fillRect/>
                    </a:stretch>
                  </pic:blipFill>
                  <pic:spPr>
                    <a:xfrm>
                      <a:off x="0" y="0"/>
                      <a:ext cx="4438427" cy="7318726"/>
                    </a:xfrm>
                    <a:prstGeom prst="rect">
                      <a:avLst/>
                    </a:prstGeom>
                  </pic:spPr>
                </pic:pic>
              </a:graphicData>
            </a:graphic>
          </wp:inline>
        </w:drawing>
      </w:r>
    </w:p>
    <w:p w14:paraId="1C5E6716" w14:textId="4DE44E66" w:rsidR="00F26CF8" w:rsidRPr="00F26CF8" w:rsidRDefault="00184BA7" w:rsidP="00184BA7">
      <w:pPr>
        <w:pStyle w:val="Caption"/>
      </w:pPr>
      <w:r>
        <w:t xml:space="preserve">Gambar 4. </w:t>
      </w:r>
      <w:r>
        <w:fldChar w:fldCharType="begin"/>
      </w:r>
      <w:r>
        <w:instrText xml:space="preserve"> SEQ Gambar_4. \* ARABIC </w:instrText>
      </w:r>
      <w:r>
        <w:fldChar w:fldCharType="separate"/>
      </w:r>
      <w:r w:rsidR="006B6D5E">
        <w:rPr>
          <w:noProof/>
        </w:rPr>
        <w:t>18</w:t>
      </w:r>
      <w:r>
        <w:fldChar w:fldCharType="end"/>
      </w:r>
      <w:r>
        <w:t xml:space="preserve"> </w:t>
      </w:r>
      <w:r>
        <w:rPr>
          <w:bCs/>
          <w:i/>
          <w:iCs w:val="0"/>
        </w:rPr>
        <w:t xml:space="preserve">Sequence Diagram </w:t>
      </w:r>
      <w:r>
        <w:rPr>
          <w:bCs/>
        </w:rPr>
        <w:t>Mengelola Data Bahan</w:t>
      </w:r>
    </w:p>
    <w:p w14:paraId="5D9EEC4F" w14:textId="067D1B52" w:rsidR="006553A2" w:rsidRDefault="006553A2" w:rsidP="006553A2">
      <w:pPr>
        <w:pStyle w:val="Normal2"/>
      </w:pPr>
      <w:r>
        <w:lastRenderedPageBreak/>
        <w:t xml:space="preserve">Pada gambar 4.17 terdapat </w:t>
      </w:r>
      <w:r>
        <w:rPr>
          <w:i/>
          <w:iCs/>
        </w:rPr>
        <w:t xml:space="preserve">actor </w:t>
      </w:r>
      <w:r>
        <w:t xml:space="preserve">yaitu admin dan 4 (empat) buah </w:t>
      </w:r>
      <w:r>
        <w:rPr>
          <w:i/>
          <w:iCs/>
        </w:rPr>
        <w:t>object</w:t>
      </w:r>
      <w:r>
        <w:t xml:space="preserve"> diantaranya halaman </w:t>
      </w:r>
      <w:r>
        <w:rPr>
          <w:i/>
          <w:iCs/>
        </w:rPr>
        <w:t>dashboard</w:t>
      </w:r>
      <w:r>
        <w:t xml:space="preserve">, halaman </w:t>
      </w:r>
      <w:r w:rsidR="008F1999">
        <w:t>bahan</w:t>
      </w:r>
      <w:r>
        <w:t xml:space="preserve">, </w:t>
      </w:r>
      <w:r>
        <w:rPr>
          <w:i/>
          <w:iCs/>
        </w:rPr>
        <w:t xml:space="preserve">controller </w:t>
      </w:r>
      <w:r w:rsidR="008F1999">
        <w:t>bahan</w:t>
      </w:r>
      <w:r>
        <w:t>, model</w:t>
      </w:r>
      <w:r w:rsidR="008F1999">
        <w:t xml:space="preserve"> bahan</w:t>
      </w:r>
      <w:r>
        <w:rPr>
          <w:i/>
          <w:iCs/>
        </w:rPr>
        <w:t xml:space="preserve">. </w:t>
      </w:r>
      <w:r w:rsidRPr="002E0079">
        <w:t>Penjelasan</w:t>
      </w:r>
      <w:r>
        <w:t xml:space="preserve"> </w:t>
      </w:r>
      <w:r w:rsidRPr="00CB352A">
        <w:rPr>
          <w:i/>
          <w:iCs/>
        </w:rPr>
        <w:t>sequence diagram</w:t>
      </w:r>
      <w:r>
        <w:t xml:space="preserve"> diatas sebagai berikut:</w:t>
      </w:r>
    </w:p>
    <w:p w14:paraId="34DC7D9F" w14:textId="77777777" w:rsidR="006553A2" w:rsidRPr="006553A2" w:rsidRDefault="006553A2" w:rsidP="008F1999">
      <w:pPr>
        <w:pStyle w:val="sequence"/>
        <w:numPr>
          <w:ilvl w:val="0"/>
          <w:numId w:val="28"/>
        </w:numPr>
        <w:ind w:left="1440"/>
        <w:rPr>
          <w:rFonts w:eastAsiaTheme="majorEastAsia" w:cstheme="majorBidi"/>
          <w:szCs w:val="26"/>
        </w:rPr>
      </w:pPr>
      <w:r>
        <w:t xml:space="preserve">Halaman </w:t>
      </w:r>
      <w:r w:rsidRPr="006553A2">
        <w:rPr>
          <w:i/>
          <w:iCs/>
        </w:rPr>
        <w:t>dashboard</w:t>
      </w:r>
    </w:p>
    <w:p w14:paraId="09CC1E52" w14:textId="13CE949A" w:rsidR="006553A2" w:rsidRPr="00A21260" w:rsidRDefault="006553A2" w:rsidP="006553A2">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memilih menu atau halaman </w:t>
      </w:r>
      <w:r w:rsidR="008F1999" w:rsidRPr="00A21260">
        <w:rPr>
          <w:lang w:val="sv-SE"/>
        </w:rPr>
        <w:t>bahan</w:t>
      </w:r>
    </w:p>
    <w:p w14:paraId="76B3F64B" w14:textId="1616B861" w:rsidR="006553A2" w:rsidRPr="00EF22B8" w:rsidRDefault="006553A2" w:rsidP="006553A2">
      <w:pPr>
        <w:pStyle w:val="sequence"/>
        <w:rPr>
          <w:rFonts w:eastAsiaTheme="majorEastAsia" w:cstheme="majorBidi"/>
          <w:szCs w:val="26"/>
        </w:rPr>
      </w:pPr>
      <w:r w:rsidRPr="008A020C">
        <w:rPr>
          <w:i/>
          <w:iCs/>
        </w:rPr>
        <w:t>Controller</w:t>
      </w:r>
      <w:r>
        <w:t xml:space="preserve"> </w:t>
      </w:r>
      <w:r w:rsidR="009B469B">
        <w:t>bahan</w:t>
      </w:r>
    </w:p>
    <w:p w14:paraId="70FC9886" w14:textId="2F64E533" w:rsidR="006553A2" w:rsidRPr="00A21260" w:rsidRDefault="006553A2" w:rsidP="006553A2">
      <w:pPr>
        <w:pStyle w:val="sequence"/>
        <w:numPr>
          <w:ilvl w:val="0"/>
          <w:numId w:val="0"/>
        </w:numPr>
        <w:ind w:left="1440"/>
        <w:rPr>
          <w:lang w:val="sv-SE"/>
        </w:rPr>
      </w:pPr>
      <w:r w:rsidRPr="00A21260">
        <w:rPr>
          <w:lang w:val="sv-SE"/>
        </w:rPr>
        <w:t>Menerima permintaan halaman</w:t>
      </w:r>
      <w:r w:rsidR="009B469B" w:rsidRPr="00A21260">
        <w:rPr>
          <w:lang w:val="sv-SE"/>
        </w:rPr>
        <w:t xml:space="preserve"> bahan</w:t>
      </w:r>
      <w:r w:rsidRPr="00A21260">
        <w:rPr>
          <w:lang w:val="sv-SE"/>
        </w:rPr>
        <w:t>, kemudian mengambil data</w:t>
      </w:r>
      <w:r w:rsidR="009B469B" w:rsidRPr="00A21260">
        <w:rPr>
          <w:lang w:val="sv-SE"/>
        </w:rPr>
        <w:t xml:space="preserve"> bahan</w:t>
      </w:r>
      <w:r w:rsidRPr="00A21260">
        <w:rPr>
          <w:lang w:val="sv-SE"/>
        </w:rPr>
        <w:t xml:space="preserve"> pada model</w:t>
      </w:r>
      <w:r w:rsidR="009B469B" w:rsidRPr="00A21260">
        <w:rPr>
          <w:lang w:val="sv-SE"/>
        </w:rPr>
        <w:t xml:space="preserve"> bahan</w:t>
      </w:r>
      <w:r w:rsidRPr="00A21260">
        <w:rPr>
          <w:lang w:val="sv-SE"/>
        </w:rPr>
        <w:t xml:space="preserve"> dengan menggunakan fungsi </w:t>
      </w:r>
      <w:r w:rsidRPr="00A21260">
        <w:rPr>
          <w:i/>
          <w:iCs/>
          <w:lang w:val="sv-SE"/>
        </w:rPr>
        <w:t xml:space="preserve">getAll, </w:t>
      </w:r>
      <w:r w:rsidRPr="00A21260">
        <w:rPr>
          <w:lang w:val="sv-SE"/>
        </w:rPr>
        <w:t xml:space="preserve">mengembalikan data </w:t>
      </w:r>
      <w:r w:rsidR="00C64154" w:rsidRPr="00A21260">
        <w:rPr>
          <w:lang w:val="sv-SE"/>
        </w:rPr>
        <w:t>bahan</w:t>
      </w:r>
      <w:r w:rsidRPr="00A21260">
        <w:rPr>
          <w:lang w:val="sv-SE"/>
        </w:rPr>
        <w:t xml:space="preserve"> tersebut bersamaan dengan menampilkan halaman</w:t>
      </w:r>
      <w:r w:rsidR="00C64154" w:rsidRPr="00A21260">
        <w:rPr>
          <w:lang w:val="sv-SE"/>
        </w:rPr>
        <w:t xml:space="preserve"> bahan</w:t>
      </w:r>
      <w:r w:rsidRPr="00A21260">
        <w:rPr>
          <w:lang w:val="sv-SE"/>
        </w:rPr>
        <w:t>.</w:t>
      </w:r>
    </w:p>
    <w:p w14:paraId="2574417F" w14:textId="18693120" w:rsidR="006553A2" w:rsidRPr="00A21260" w:rsidRDefault="006553A2" w:rsidP="006553A2">
      <w:pPr>
        <w:pStyle w:val="sequence"/>
        <w:numPr>
          <w:ilvl w:val="0"/>
          <w:numId w:val="0"/>
        </w:numPr>
        <w:ind w:left="1440"/>
        <w:rPr>
          <w:lang w:val="sv-SE"/>
        </w:rPr>
      </w:pPr>
      <w:r w:rsidRPr="00A21260">
        <w:rPr>
          <w:lang w:val="sv-SE"/>
        </w:rPr>
        <w:t xml:space="preserve">Menerima inputan data </w:t>
      </w:r>
      <w:r w:rsidR="00C64154" w:rsidRPr="00A21260">
        <w:rPr>
          <w:lang w:val="sv-SE"/>
        </w:rPr>
        <w:t>bahan</w:t>
      </w:r>
      <w:r w:rsidRPr="00A21260">
        <w:rPr>
          <w:lang w:val="sv-SE"/>
        </w:rPr>
        <w:t xml:space="preserve">, kemudian menambahkan data </w:t>
      </w:r>
      <w:r w:rsidR="00C64154" w:rsidRPr="00A21260">
        <w:rPr>
          <w:lang w:val="sv-SE"/>
        </w:rPr>
        <w:t>bahan</w:t>
      </w:r>
      <w:r w:rsidRPr="00A21260">
        <w:rPr>
          <w:lang w:val="sv-SE"/>
        </w:rPr>
        <w:t xml:space="preserve"> itu ke dalam model </w:t>
      </w:r>
      <w:r w:rsidR="00C64154" w:rsidRPr="00A21260">
        <w:rPr>
          <w:lang w:val="sv-SE"/>
        </w:rPr>
        <w:t>bahan</w:t>
      </w:r>
      <w:r w:rsidRPr="00A21260">
        <w:rPr>
          <w:lang w:val="sv-SE"/>
        </w:rPr>
        <w:t xml:space="preserve"> dengan menggunakan fungsi </w:t>
      </w:r>
      <w:r w:rsidRPr="00A21260">
        <w:rPr>
          <w:i/>
          <w:iCs/>
          <w:lang w:val="sv-SE"/>
        </w:rPr>
        <w:t xml:space="preserve">create, </w:t>
      </w:r>
      <w:r w:rsidRPr="00A21260">
        <w:rPr>
          <w:lang w:val="sv-SE"/>
        </w:rPr>
        <w:t>setelahnya mengembalikan sebuah pesan berhasil atau tidak data tersimpan.</w:t>
      </w:r>
    </w:p>
    <w:p w14:paraId="78015F81" w14:textId="5E44F537" w:rsidR="006553A2" w:rsidRPr="00A21260" w:rsidRDefault="006553A2" w:rsidP="006553A2">
      <w:pPr>
        <w:pStyle w:val="sequence"/>
        <w:numPr>
          <w:ilvl w:val="0"/>
          <w:numId w:val="0"/>
        </w:numPr>
        <w:ind w:left="1440"/>
        <w:rPr>
          <w:lang w:val="sv-SE"/>
        </w:rPr>
      </w:pPr>
      <w:r w:rsidRPr="00A21260">
        <w:rPr>
          <w:lang w:val="sv-SE"/>
        </w:rPr>
        <w:t xml:space="preserve">Menerima inputan id </w:t>
      </w:r>
      <w:r w:rsidR="00F569CE" w:rsidRPr="00A21260">
        <w:rPr>
          <w:lang w:val="sv-SE"/>
        </w:rPr>
        <w:t>bahan</w:t>
      </w:r>
      <w:r w:rsidRPr="00A21260">
        <w:rPr>
          <w:lang w:val="sv-SE"/>
        </w:rPr>
        <w:t xml:space="preserve">, kemudian mengambil data </w:t>
      </w:r>
      <w:r w:rsidR="00F569CE" w:rsidRPr="00A21260">
        <w:rPr>
          <w:lang w:val="sv-SE"/>
        </w:rPr>
        <w:t xml:space="preserve">bahan </w:t>
      </w:r>
      <w:r w:rsidRPr="00A21260">
        <w:rPr>
          <w:lang w:val="sv-SE"/>
        </w:rPr>
        <w:t xml:space="preserve">berdasarkan id menggunakan fungsi </w:t>
      </w:r>
      <w:r w:rsidRPr="00A21260">
        <w:rPr>
          <w:i/>
          <w:iCs/>
          <w:lang w:val="sv-SE"/>
        </w:rPr>
        <w:t xml:space="preserve">getById </w:t>
      </w:r>
      <w:r w:rsidRPr="00A21260">
        <w:rPr>
          <w:lang w:val="sv-SE"/>
        </w:rPr>
        <w:t xml:space="preserve">dan setelahnya mengembalikan sebuah data </w:t>
      </w:r>
      <w:r w:rsidR="00F569CE" w:rsidRPr="00A21260">
        <w:rPr>
          <w:lang w:val="sv-SE"/>
        </w:rPr>
        <w:t>bahan</w:t>
      </w:r>
      <w:r w:rsidRPr="00A21260">
        <w:rPr>
          <w:lang w:val="sv-SE"/>
        </w:rPr>
        <w:t xml:space="preserve"> untuk </w:t>
      </w:r>
      <w:r w:rsidRPr="00A21260">
        <w:rPr>
          <w:i/>
          <w:iCs/>
          <w:lang w:val="sv-SE"/>
        </w:rPr>
        <w:t>modal</w:t>
      </w:r>
      <w:r w:rsidRPr="00A21260">
        <w:rPr>
          <w:lang w:val="sv-SE"/>
        </w:rPr>
        <w:t xml:space="preserve"> detail</w:t>
      </w:r>
    </w:p>
    <w:p w14:paraId="67B9C4CF" w14:textId="4C9DF271" w:rsidR="006553A2" w:rsidRPr="00A21260" w:rsidRDefault="006553A2" w:rsidP="006553A2">
      <w:pPr>
        <w:pStyle w:val="sequence"/>
        <w:numPr>
          <w:ilvl w:val="0"/>
          <w:numId w:val="0"/>
        </w:numPr>
        <w:ind w:left="1440"/>
        <w:rPr>
          <w:lang w:val="sv-SE"/>
        </w:rPr>
      </w:pPr>
      <w:r w:rsidRPr="00A21260">
        <w:rPr>
          <w:lang w:val="sv-SE"/>
        </w:rPr>
        <w:t xml:space="preserve">Menerima inputan id </w:t>
      </w:r>
      <w:r w:rsidR="00F569CE" w:rsidRPr="00A21260">
        <w:rPr>
          <w:lang w:val="sv-SE"/>
        </w:rPr>
        <w:t>bahan</w:t>
      </w:r>
      <w:r w:rsidRPr="00A21260">
        <w:rPr>
          <w:lang w:val="sv-SE"/>
        </w:rPr>
        <w:t xml:space="preserve">, kemudian mengambil data </w:t>
      </w:r>
      <w:r w:rsidR="00F569CE" w:rsidRPr="00A21260">
        <w:rPr>
          <w:lang w:val="sv-SE"/>
        </w:rPr>
        <w:t>bahan</w:t>
      </w:r>
      <w:r w:rsidRPr="00A21260">
        <w:rPr>
          <w:lang w:val="sv-SE"/>
        </w:rPr>
        <w:t xml:space="preserve"> berdasarkan id menggunakan fungsi </w:t>
      </w:r>
      <w:r w:rsidRPr="00A21260">
        <w:rPr>
          <w:i/>
          <w:iCs/>
          <w:lang w:val="sv-SE"/>
        </w:rPr>
        <w:t xml:space="preserve">getById </w:t>
      </w:r>
      <w:r w:rsidRPr="00A21260">
        <w:rPr>
          <w:lang w:val="sv-SE"/>
        </w:rPr>
        <w:t xml:space="preserve">dan setelahnya mengembalikan sebuah data </w:t>
      </w:r>
      <w:r w:rsidR="00F569CE" w:rsidRPr="00A21260">
        <w:rPr>
          <w:lang w:val="sv-SE"/>
        </w:rPr>
        <w:t>bahan</w:t>
      </w:r>
      <w:r w:rsidRPr="00A21260">
        <w:rPr>
          <w:lang w:val="sv-SE"/>
        </w:rPr>
        <w:t xml:space="preserve"> untuk </w:t>
      </w:r>
      <w:r w:rsidRPr="00A21260">
        <w:rPr>
          <w:i/>
          <w:iCs/>
          <w:lang w:val="sv-SE"/>
        </w:rPr>
        <w:t xml:space="preserve">modal </w:t>
      </w:r>
      <w:r w:rsidRPr="00A21260">
        <w:rPr>
          <w:lang w:val="sv-SE"/>
        </w:rPr>
        <w:t>edit</w:t>
      </w:r>
    </w:p>
    <w:p w14:paraId="5CC0173C" w14:textId="0415B87B" w:rsidR="006553A2" w:rsidRPr="00A21260" w:rsidRDefault="006553A2" w:rsidP="006553A2">
      <w:pPr>
        <w:pStyle w:val="sequence"/>
        <w:numPr>
          <w:ilvl w:val="0"/>
          <w:numId w:val="0"/>
        </w:numPr>
        <w:ind w:left="1440"/>
        <w:rPr>
          <w:lang w:val="sv-SE"/>
        </w:rPr>
      </w:pPr>
      <w:r w:rsidRPr="00A21260">
        <w:rPr>
          <w:lang w:val="sv-SE"/>
        </w:rPr>
        <w:t xml:space="preserve">Menerima data </w:t>
      </w:r>
      <w:r w:rsidR="00F569CE" w:rsidRPr="00A21260">
        <w:rPr>
          <w:lang w:val="sv-SE"/>
        </w:rPr>
        <w:t>bahan</w:t>
      </w:r>
      <w:r w:rsidRPr="00A21260">
        <w:rPr>
          <w:lang w:val="sv-SE"/>
        </w:rPr>
        <w:t xml:space="preserve">, kemudian mengubah data </w:t>
      </w:r>
      <w:r w:rsidR="00F569CE" w:rsidRPr="00A21260">
        <w:rPr>
          <w:lang w:val="sv-SE"/>
        </w:rPr>
        <w:t>bahan</w:t>
      </w:r>
      <w:r w:rsidRPr="00A21260">
        <w:rPr>
          <w:lang w:val="sv-SE"/>
        </w:rPr>
        <w:t xml:space="preserve"> yang sudah ada berdasarkan id </w:t>
      </w:r>
      <w:r w:rsidR="00F83E8A" w:rsidRPr="00A21260">
        <w:rPr>
          <w:lang w:val="sv-SE"/>
        </w:rPr>
        <w:t>bahan</w:t>
      </w:r>
      <w:r w:rsidRPr="00A21260">
        <w:rPr>
          <w:lang w:val="sv-SE"/>
        </w:rPr>
        <w:t xml:space="preserve"> menggunakan fungsi </w:t>
      </w:r>
      <w:r w:rsidRPr="00A21260">
        <w:rPr>
          <w:i/>
          <w:iCs/>
          <w:lang w:val="sv-SE"/>
        </w:rPr>
        <w:t xml:space="preserve">update </w:t>
      </w:r>
      <w:r w:rsidRPr="00A21260">
        <w:rPr>
          <w:lang w:val="sv-SE"/>
        </w:rPr>
        <w:t xml:space="preserve">dan mengembalikan sebuah pesan tersimpan atau tidak data </w:t>
      </w:r>
      <w:r w:rsidR="00F569CE" w:rsidRPr="00A21260">
        <w:rPr>
          <w:lang w:val="sv-SE"/>
        </w:rPr>
        <w:t>bahan</w:t>
      </w:r>
      <w:r w:rsidRPr="00A21260">
        <w:rPr>
          <w:lang w:val="sv-SE"/>
        </w:rPr>
        <w:t>.</w:t>
      </w:r>
    </w:p>
    <w:p w14:paraId="50483110" w14:textId="246F67D1" w:rsidR="006553A2" w:rsidRPr="00A21260" w:rsidRDefault="006553A2" w:rsidP="006553A2">
      <w:pPr>
        <w:pStyle w:val="sequence"/>
        <w:numPr>
          <w:ilvl w:val="0"/>
          <w:numId w:val="0"/>
        </w:numPr>
        <w:ind w:left="1440"/>
        <w:rPr>
          <w:lang w:val="sv-SE"/>
        </w:rPr>
      </w:pPr>
      <w:r w:rsidRPr="00A21260">
        <w:rPr>
          <w:lang w:val="sv-SE"/>
        </w:rPr>
        <w:t xml:space="preserve">Menerima inputan id </w:t>
      </w:r>
      <w:r w:rsidR="00F569CE" w:rsidRPr="00A21260">
        <w:rPr>
          <w:lang w:val="sv-SE"/>
        </w:rPr>
        <w:t>bahan</w:t>
      </w:r>
      <w:r w:rsidRPr="00A21260">
        <w:rPr>
          <w:lang w:val="sv-SE"/>
        </w:rPr>
        <w:t xml:space="preserve">, kemudian menghapus data </w:t>
      </w:r>
      <w:r w:rsidR="00F569CE" w:rsidRPr="00A21260">
        <w:rPr>
          <w:lang w:val="sv-SE"/>
        </w:rPr>
        <w:t>bahan</w:t>
      </w:r>
      <w:r w:rsidRPr="00A21260">
        <w:rPr>
          <w:lang w:val="sv-SE"/>
        </w:rPr>
        <w:t xml:space="preserve"> berdasarkan id dari inputan dan setelahnya mengembalikan sebuah pesan terhapus atau tidak data tersebut.</w:t>
      </w:r>
    </w:p>
    <w:p w14:paraId="7C8F0B99" w14:textId="39FB6751" w:rsidR="006553A2" w:rsidRDefault="006553A2" w:rsidP="006553A2">
      <w:pPr>
        <w:pStyle w:val="sequence"/>
      </w:pPr>
      <w:r>
        <w:t xml:space="preserve">Halaman </w:t>
      </w:r>
      <w:r w:rsidR="00F569CE">
        <w:t>bahan</w:t>
      </w:r>
    </w:p>
    <w:p w14:paraId="16BCF627" w14:textId="1AB0F304" w:rsidR="006553A2" w:rsidRPr="00A21260" w:rsidRDefault="006553A2" w:rsidP="006553A2">
      <w:pPr>
        <w:pStyle w:val="sequence"/>
        <w:numPr>
          <w:ilvl w:val="0"/>
          <w:numId w:val="0"/>
        </w:numPr>
        <w:ind w:left="1440"/>
        <w:rPr>
          <w:lang w:val="sv-SE"/>
        </w:rPr>
      </w:pPr>
      <w:r w:rsidRPr="00A21260">
        <w:rPr>
          <w:lang w:val="sv-SE"/>
        </w:rPr>
        <w:t xml:space="preserve">Menampilkan halaman pesanan, kemudian </w:t>
      </w:r>
      <w:r w:rsidRPr="00A21260">
        <w:rPr>
          <w:i/>
          <w:iCs/>
          <w:lang w:val="sv-SE"/>
        </w:rPr>
        <w:t xml:space="preserve">actor </w:t>
      </w:r>
      <w:r w:rsidRPr="00A21260">
        <w:rPr>
          <w:lang w:val="sv-SE"/>
        </w:rPr>
        <w:t xml:space="preserve">klik tambah yang akan menampilkan </w:t>
      </w:r>
      <w:r w:rsidRPr="00A21260">
        <w:rPr>
          <w:i/>
          <w:iCs/>
          <w:lang w:val="sv-SE"/>
        </w:rPr>
        <w:t>modal</w:t>
      </w:r>
      <w:r w:rsidRPr="00A21260">
        <w:rPr>
          <w:lang w:val="sv-SE"/>
        </w:rPr>
        <w:t xml:space="preserve"> tambah dan setelahnya </w:t>
      </w:r>
      <w:r w:rsidRPr="00A21260">
        <w:rPr>
          <w:i/>
          <w:iCs/>
          <w:lang w:val="sv-SE"/>
        </w:rPr>
        <w:t xml:space="preserve">actor </w:t>
      </w:r>
      <w:r w:rsidRPr="00A21260">
        <w:rPr>
          <w:lang w:val="sv-SE"/>
        </w:rPr>
        <w:t xml:space="preserve">mengisi data </w:t>
      </w:r>
      <w:r w:rsidR="00F569CE" w:rsidRPr="00A21260">
        <w:rPr>
          <w:lang w:val="sv-SE"/>
        </w:rPr>
        <w:t>bahan</w:t>
      </w:r>
      <w:r w:rsidRPr="00A21260">
        <w:rPr>
          <w:lang w:val="sv-SE"/>
        </w:rPr>
        <w:t xml:space="preserve"> baru. Data </w:t>
      </w:r>
      <w:r w:rsidR="00F569CE" w:rsidRPr="00A21260">
        <w:rPr>
          <w:lang w:val="sv-SE"/>
        </w:rPr>
        <w:t>bahan</w:t>
      </w:r>
      <w:r w:rsidRPr="00A21260">
        <w:rPr>
          <w:lang w:val="sv-SE"/>
        </w:rPr>
        <w:t xml:space="preserve"> akan dikirim ke </w:t>
      </w:r>
      <w:r w:rsidRPr="00A21260">
        <w:rPr>
          <w:i/>
          <w:iCs/>
          <w:lang w:val="sv-SE"/>
        </w:rPr>
        <w:t>controller</w:t>
      </w:r>
      <w:r w:rsidRPr="00A21260">
        <w:rPr>
          <w:lang w:val="sv-SE"/>
        </w:rPr>
        <w:t xml:space="preserve"> untuk disimpan mengembalikan sebuah pesan berhasil atau tidak data disimpan.</w:t>
      </w:r>
    </w:p>
    <w:p w14:paraId="6A3BFC86" w14:textId="33473FD7" w:rsidR="006553A2" w:rsidRPr="00A21260" w:rsidRDefault="006553A2" w:rsidP="006553A2">
      <w:pPr>
        <w:pStyle w:val="sequence"/>
        <w:numPr>
          <w:ilvl w:val="0"/>
          <w:numId w:val="0"/>
        </w:numPr>
        <w:ind w:left="1440"/>
        <w:rPr>
          <w:lang w:val="sv-SE"/>
        </w:rPr>
      </w:pPr>
      <w:r w:rsidRPr="00A21260">
        <w:rPr>
          <w:i/>
          <w:iCs/>
          <w:lang w:val="sv-SE"/>
        </w:rPr>
        <w:lastRenderedPageBreak/>
        <w:t xml:space="preserve">Actor </w:t>
      </w:r>
      <w:r w:rsidRPr="00A21260">
        <w:rPr>
          <w:lang w:val="sv-SE"/>
        </w:rPr>
        <w:t xml:space="preserve">klik detail pada data yang dipilih. Halaman </w:t>
      </w:r>
      <w:r w:rsidR="00F569CE" w:rsidRPr="00A21260">
        <w:rPr>
          <w:lang w:val="sv-SE"/>
        </w:rPr>
        <w:t>bahan</w:t>
      </w:r>
      <w:r w:rsidRPr="00A21260">
        <w:rPr>
          <w:lang w:val="sv-SE"/>
        </w:rPr>
        <w:t xml:space="preserve"> mengirimkan id </w:t>
      </w:r>
      <w:r w:rsidR="00F569CE" w:rsidRPr="00A21260">
        <w:rPr>
          <w:lang w:val="sv-SE"/>
        </w:rPr>
        <w:t>bahan</w:t>
      </w:r>
      <w:r w:rsidRPr="00A21260">
        <w:rPr>
          <w:lang w:val="sv-SE"/>
        </w:rPr>
        <w:t xml:space="preserve"> ke </w:t>
      </w:r>
      <w:r w:rsidRPr="00A21260">
        <w:rPr>
          <w:i/>
          <w:iCs/>
          <w:lang w:val="sv-SE"/>
        </w:rPr>
        <w:t xml:space="preserve">controller </w:t>
      </w:r>
      <w:r w:rsidRPr="00A21260">
        <w:rPr>
          <w:lang w:val="sv-SE"/>
        </w:rPr>
        <w:t xml:space="preserve">dan setelahnya menampilkan </w:t>
      </w:r>
      <w:r w:rsidRPr="00A21260">
        <w:rPr>
          <w:i/>
          <w:iCs/>
          <w:lang w:val="sv-SE"/>
        </w:rPr>
        <w:t xml:space="preserve">modal </w:t>
      </w:r>
      <w:r w:rsidRPr="00A21260">
        <w:rPr>
          <w:lang w:val="sv-SE"/>
        </w:rPr>
        <w:t xml:space="preserve">detail dengan menampilkan data yang dipilih. </w:t>
      </w:r>
      <w:r w:rsidRPr="00A21260">
        <w:rPr>
          <w:i/>
          <w:iCs/>
          <w:lang w:val="sv-SE"/>
        </w:rPr>
        <w:t xml:space="preserve">Actor </w:t>
      </w:r>
      <w:r w:rsidRPr="00A21260">
        <w:rPr>
          <w:lang w:val="sv-SE"/>
        </w:rPr>
        <w:t xml:space="preserve">klik tutup dan </w:t>
      </w:r>
      <w:r w:rsidRPr="00A21260">
        <w:rPr>
          <w:i/>
          <w:iCs/>
          <w:lang w:val="sv-SE"/>
        </w:rPr>
        <w:t xml:space="preserve">modal </w:t>
      </w:r>
      <w:r w:rsidRPr="00A21260">
        <w:rPr>
          <w:lang w:val="sv-SE"/>
        </w:rPr>
        <w:t>detail ditutup.</w:t>
      </w:r>
    </w:p>
    <w:p w14:paraId="1A539007" w14:textId="0A6E6BC7" w:rsidR="006553A2" w:rsidRPr="00A21260" w:rsidRDefault="006553A2" w:rsidP="006553A2">
      <w:pPr>
        <w:pStyle w:val="sequence"/>
        <w:numPr>
          <w:ilvl w:val="0"/>
          <w:numId w:val="0"/>
        </w:numPr>
        <w:ind w:left="1440"/>
        <w:rPr>
          <w:i/>
          <w:iCs/>
          <w:lang w:val="sv-SE"/>
        </w:rPr>
      </w:pPr>
      <w:r w:rsidRPr="00A21260">
        <w:rPr>
          <w:i/>
          <w:iCs/>
          <w:lang w:val="sv-SE"/>
        </w:rPr>
        <w:t xml:space="preserve">Actor </w:t>
      </w:r>
      <w:r w:rsidRPr="00A21260">
        <w:rPr>
          <w:lang w:val="sv-SE"/>
        </w:rPr>
        <w:t>klik edit pada data yang dipilih</w:t>
      </w:r>
      <w:r w:rsidRPr="00A21260">
        <w:rPr>
          <w:i/>
          <w:iCs/>
          <w:lang w:val="sv-SE"/>
        </w:rPr>
        <w:t>.</w:t>
      </w:r>
      <w:r w:rsidRPr="00A21260">
        <w:rPr>
          <w:lang w:val="sv-SE"/>
        </w:rPr>
        <w:t xml:space="preserve"> Halaman </w:t>
      </w:r>
      <w:r w:rsidR="00F569CE" w:rsidRPr="00A21260">
        <w:rPr>
          <w:lang w:val="sv-SE"/>
        </w:rPr>
        <w:t>bahan</w:t>
      </w:r>
      <w:r w:rsidRPr="00A21260">
        <w:rPr>
          <w:lang w:val="sv-SE"/>
        </w:rPr>
        <w:t xml:space="preserve"> mengirimkan id </w:t>
      </w:r>
      <w:r w:rsidR="00F569CE" w:rsidRPr="00A21260">
        <w:rPr>
          <w:lang w:val="sv-SE"/>
        </w:rPr>
        <w:t>bahan</w:t>
      </w:r>
      <w:r w:rsidRPr="00A21260">
        <w:rPr>
          <w:lang w:val="sv-SE"/>
        </w:rPr>
        <w:t xml:space="preserve"> ke </w:t>
      </w:r>
      <w:r w:rsidRPr="00A21260">
        <w:rPr>
          <w:i/>
          <w:iCs/>
          <w:lang w:val="sv-SE"/>
        </w:rPr>
        <w:t xml:space="preserve">controller </w:t>
      </w:r>
      <w:r w:rsidRPr="00A21260">
        <w:rPr>
          <w:lang w:val="sv-SE"/>
        </w:rPr>
        <w:t xml:space="preserve">setelahnya menampilkan </w:t>
      </w:r>
      <w:r w:rsidRPr="00A21260">
        <w:rPr>
          <w:i/>
          <w:iCs/>
          <w:lang w:val="sv-SE"/>
        </w:rPr>
        <w:t xml:space="preserve">modal </w:t>
      </w:r>
      <w:r w:rsidRPr="00A21260">
        <w:rPr>
          <w:lang w:val="sv-SE"/>
        </w:rPr>
        <w:t xml:space="preserve">edit dengan menampilkan data yang dipilih. </w:t>
      </w:r>
      <w:r w:rsidRPr="00A21260">
        <w:rPr>
          <w:i/>
          <w:iCs/>
          <w:lang w:val="sv-SE"/>
        </w:rPr>
        <w:t xml:space="preserve">Actor </w:t>
      </w:r>
      <w:r w:rsidRPr="00A21260">
        <w:rPr>
          <w:lang w:val="sv-SE"/>
        </w:rPr>
        <w:t xml:space="preserve">mengubah data dan klik simpan, perubahan data tersebut diteruskan ke dalam </w:t>
      </w:r>
      <w:r w:rsidRPr="00A21260">
        <w:rPr>
          <w:i/>
          <w:iCs/>
          <w:lang w:val="sv-SE"/>
        </w:rPr>
        <w:t xml:space="preserve">controller </w:t>
      </w:r>
      <w:r w:rsidRPr="00A21260">
        <w:rPr>
          <w:lang w:val="sv-SE"/>
        </w:rPr>
        <w:t xml:space="preserve">dan setelahnya menerima pesan apakah data tersebut tersimpan atau tidak yang ditampilkan kepada </w:t>
      </w:r>
      <w:r w:rsidRPr="00A21260">
        <w:rPr>
          <w:i/>
          <w:iCs/>
          <w:lang w:val="sv-SE"/>
        </w:rPr>
        <w:t>actor</w:t>
      </w:r>
    </w:p>
    <w:p w14:paraId="12C90CE0" w14:textId="54002BC1" w:rsidR="006553A2" w:rsidRPr="00A21260" w:rsidRDefault="006553A2" w:rsidP="006553A2">
      <w:pPr>
        <w:pStyle w:val="sequence"/>
        <w:numPr>
          <w:ilvl w:val="0"/>
          <w:numId w:val="0"/>
        </w:numPr>
        <w:ind w:left="1440"/>
        <w:rPr>
          <w:i/>
          <w:iCs/>
          <w:lang w:val="sv-SE"/>
        </w:rPr>
      </w:pPr>
      <w:r w:rsidRPr="00A21260">
        <w:rPr>
          <w:i/>
          <w:iCs/>
          <w:lang w:val="sv-SE"/>
        </w:rPr>
        <w:t>Actor</w:t>
      </w:r>
      <w:r w:rsidRPr="00A21260">
        <w:rPr>
          <w:lang w:val="sv-SE"/>
        </w:rPr>
        <w:t xml:space="preserve"> klik hapus pada data yang dipilih, kemudian halaman pesanan menampilkan sebuah pesan untuk mengkonfirmasi apakah data tersebut akan dihapus atau tidak, </w:t>
      </w:r>
      <w:r w:rsidRPr="00A21260">
        <w:rPr>
          <w:i/>
          <w:iCs/>
          <w:lang w:val="sv-SE"/>
        </w:rPr>
        <w:t xml:space="preserve">actor </w:t>
      </w:r>
      <w:r w:rsidRPr="00A21260">
        <w:rPr>
          <w:lang w:val="sv-SE"/>
        </w:rPr>
        <w:t xml:space="preserve">konfirmasi dengan klik tombol hapus. Halaman </w:t>
      </w:r>
      <w:r w:rsidR="00F569CE" w:rsidRPr="00A21260">
        <w:rPr>
          <w:lang w:val="sv-SE"/>
        </w:rPr>
        <w:t>bahan</w:t>
      </w:r>
      <w:r w:rsidRPr="00A21260">
        <w:rPr>
          <w:lang w:val="sv-SE"/>
        </w:rPr>
        <w:t xml:space="preserve"> mengirim id pesanan ke </w:t>
      </w:r>
      <w:r w:rsidRPr="00A21260">
        <w:rPr>
          <w:i/>
          <w:iCs/>
          <w:lang w:val="sv-SE"/>
        </w:rPr>
        <w:t xml:space="preserve">controller </w:t>
      </w:r>
      <w:r w:rsidRPr="00A21260">
        <w:rPr>
          <w:lang w:val="sv-SE"/>
        </w:rPr>
        <w:t xml:space="preserve">dan setelahnya menerima pesan apakah data tersebut terhapus atau tidak yang ditampilkan kepada </w:t>
      </w:r>
      <w:r w:rsidRPr="00A21260">
        <w:rPr>
          <w:i/>
          <w:iCs/>
          <w:lang w:val="sv-SE"/>
        </w:rPr>
        <w:t>actor</w:t>
      </w:r>
    </w:p>
    <w:p w14:paraId="45FFA6EB" w14:textId="57E3DAA3" w:rsidR="006553A2" w:rsidRDefault="00F569CE" w:rsidP="006553A2">
      <w:pPr>
        <w:pStyle w:val="sequence"/>
      </w:pPr>
      <w:r>
        <w:t>Bahan</w:t>
      </w:r>
    </w:p>
    <w:p w14:paraId="7BB37263" w14:textId="4B19CC54" w:rsidR="006553A2" w:rsidRPr="00A21260" w:rsidRDefault="006553A2" w:rsidP="006553A2">
      <w:pPr>
        <w:pStyle w:val="sequence"/>
        <w:numPr>
          <w:ilvl w:val="0"/>
          <w:numId w:val="0"/>
        </w:numPr>
        <w:ind w:left="1440"/>
        <w:rPr>
          <w:lang w:val="sv-SE"/>
        </w:rPr>
      </w:pPr>
      <w:r w:rsidRPr="00A21260">
        <w:rPr>
          <w:lang w:val="sv-SE"/>
        </w:rPr>
        <w:t xml:space="preserve">Menerima permintaan mengambil seluruh data </w:t>
      </w:r>
      <w:r w:rsidR="00F569CE" w:rsidRPr="00A21260">
        <w:rPr>
          <w:lang w:val="sv-SE"/>
        </w:rPr>
        <w:t>bahan</w:t>
      </w:r>
      <w:r w:rsidRPr="00A21260">
        <w:rPr>
          <w:lang w:val="sv-SE"/>
        </w:rPr>
        <w:t xml:space="preserve"> dari </w:t>
      </w:r>
      <w:r w:rsidRPr="00A21260">
        <w:rPr>
          <w:i/>
          <w:iCs/>
          <w:lang w:val="sv-SE"/>
        </w:rPr>
        <w:t>controller</w:t>
      </w:r>
      <w:r w:rsidRPr="00A21260">
        <w:rPr>
          <w:lang w:val="sv-SE"/>
        </w:rPr>
        <w:t>, kemudian mengembalikan semua data</w:t>
      </w:r>
      <w:r w:rsidR="00FC4116" w:rsidRPr="00A21260">
        <w:rPr>
          <w:lang w:val="sv-SE"/>
        </w:rPr>
        <w:t xml:space="preserve"> bahan</w:t>
      </w:r>
      <w:r w:rsidRPr="00A21260">
        <w:rPr>
          <w:lang w:val="sv-SE"/>
        </w:rPr>
        <w:t>.</w:t>
      </w:r>
    </w:p>
    <w:p w14:paraId="2E384B2F" w14:textId="63AF88DF" w:rsidR="006553A2" w:rsidRPr="00A21260" w:rsidRDefault="006553A2" w:rsidP="006553A2">
      <w:pPr>
        <w:pStyle w:val="sequence"/>
        <w:numPr>
          <w:ilvl w:val="0"/>
          <w:numId w:val="0"/>
        </w:numPr>
        <w:ind w:left="1440"/>
        <w:rPr>
          <w:lang w:val="sv-SE"/>
        </w:rPr>
      </w:pPr>
      <w:r w:rsidRPr="00A21260">
        <w:rPr>
          <w:lang w:val="sv-SE"/>
        </w:rPr>
        <w:t xml:space="preserve">Menerima permintaan menambah data </w:t>
      </w:r>
      <w:r w:rsidR="00F569CE" w:rsidRPr="00A21260">
        <w:rPr>
          <w:lang w:val="sv-SE"/>
        </w:rPr>
        <w:t>bahan</w:t>
      </w:r>
      <w:r w:rsidRPr="00A21260">
        <w:rPr>
          <w:lang w:val="sv-SE"/>
        </w:rPr>
        <w:t xml:space="preserve"> berdasarkan inputan, kemudian mengembalikan pesan berhasil atau tidak.</w:t>
      </w:r>
    </w:p>
    <w:p w14:paraId="40A9106F" w14:textId="30F14EF8" w:rsidR="006553A2" w:rsidRPr="00A21260" w:rsidRDefault="006553A2" w:rsidP="006553A2">
      <w:pPr>
        <w:pStyle w:val="sequence"/>
        <w:numPr>
          <w:ilvl w:val="0"/>
          <w:numId w:val="0"/>
        </w:numPr>
        <w:ind w:left="1440"/>
        <w:rPr>
          <w:lang w:val="sv-SE"/>
        </w:rPr>
      </w:pPr>
      <w:r w:rsidRPr="00A21260">
        <w:rPr>
          <w:lang w:val="sv-SE"/>
        </w:rPr>
        <w:t xml:space="preserve">Menerima permintaan mengambil data berdasarkan id inputan, kemudian mengembalikan data pesanan berdasarkan id </w:t>
      </w:r>
      <w:r w:rsidR="00F569CE" w:rsidRPr="00A21260">
        <w:rPr>
          <w:lang w:val="sv-SE"/>
        </w:rPr>
        <w:t>bahan</w:t>
      </w:r>
      <w:r w:rsidRPr="00A21260">
        <w:rPr>
          <w:lang w:val="sv-SE"/>
        </w:rPr>
        <w:t>.</w:t>
      </w:r>
    </w:p>
    <w:p w14:paraId="30E83B4E" w14:textId="2016DD29" w:rsidR="006553A2" w:rsidRPr="00A21260" w:rsidRDefault="006553A2" w:rsidP="006553A2">
      <w:pPr>
        <w:pStyle w:val="sequence"/>
        <w:numPr>
          <w:ilvl w:val="0"/>
          <w:numId w:val="0"/>
        </w:numPr>
        <w:ind w:left="1440"/>
        <w:rPr>
          <w:lang w:val="sv-SE"/>
        </w:rPr>
      </w:pPr>
      <w:r w:rsidRPr="00A21260">
        <w:rPr>
          <w:lang w:val="sv-SE"/>
        </w:rPr>
        <w:t>Menerima permintaan mengubah data</w:t>
      </w:r>
      <w:r w:rsidR="00F92B46" w:rsidRPr="00A21260">
        <w:rPr>
          <w:lang w:val="sv-SE"/>
        </w:rPr>
        <w:t xml:space="preserve"> bahan</w:t>
      </w:r>
      <w:r w:rsidRPr="00A21260">
        <w:rPr>
          <w:lang w:val="sv-SE"/>
        </w:rPr>
        <w:t xml:space="preserve"> berdasarkan id inputan, kemudian mengembalikan pesan berhasil atau tidak.</w:t>
      </w:r>
    </w:p>
    <w:p w14:paraId="5837F607" w14:textId="4167D105" w:rsidR="006553A2" w:rsidRPr="00A21260" w:rsidRDefault="006553A2" w:rsidP="006553A2">
      <w:pPr>
        <w:pStyle w:val="sequence"/>
        <w:numPr>
          <w:ilvl w:val="0"/>
          <w:numId w:val="0"/>
        </w:numPr>
        <w:ind w:left="1440"/>
        <w:rPr>
          <w:lang w:val="sv-SE"/>
        </w:rPr>
      </w:pPr>
      <w:r w:rsidRPr="00A21260">
        <w:rPr>
          <w:lang w:val="sv-SE"/>
        </w:rPr>
        <w:t xml:space="preserve">Menerima permintaan menghapus data </w:t>
      </w:r>
      <w:r w:rsidR="00217CB7" w:rsidRPr="00A21260">
        <w:rPr>
          <w:lang w:val="sv-SE"/>
        </w:rPr>
        <w:t>bahan</w:t>
      </w:r>
      <w:r w:rsidRPr="00A21260">
        <w:rPr>
          <w:lang w:val="sv-SE"/>
        </w:rPr>
        <w:t xml:space="preserve"> berdasarkan id inputan, kemudian mengembalikan pesan berhasil atau tidak.</w:t>
      </w:r>
    </w:p>
    <w:p w14:paraId="3E2B0A0F" w14:textId="43395E21" w:rsidR="00361463" w:rsidRPr="00A21260" w:rsidRDefault="00361463">
      <w:pPr>
        <w:spacing w:before="0" w:after="160" w:line="259" w:lineRule="auto"/>
        <w:ind w:firstLine="0"/>
        <w:jc w:val="left"/>
        <w:rPr>
          <w:rFonts w:eastAsiaTheme="majorEastAsia" w:cstheme="majorBidi"/>
          <w:iCs/>
          <w:color w:val="000000" w:themeColor="text1"/>
          <w:szCs w:val="26"/>
          <w:lang w:val="sv-SE"/>
        </w:rPr>
      </w:pPr>
      <w:r w:rsidRPr="00A21260">
        <w:rPr>
          <w:szCs w:val="26"/>
          <w:lang w:val="sv-SE"/>
        </w:rPr>
        <w:br w:type="page"/>
      </w:r>
    </w:p>
    <w:p w14:paraId="33DB66D1" w14:textId="0304308D" w:rsidR="00361463" w:rsidRDefault="00361463" w:rsidP="00361463">
      <w:pPr>
        <w:pStyle w:val="Heading4"/>
      </w:pPr>
      <w:r w:rsidRPr="00361463">
        <w:rPr>
          <w:i/>
        </w:rPr>
        <w:lastRenderedPageBreak/>
        <w:t>Sequence Diagram</w:t>
      </w:r>
      <w:r>
        <w:t xml:space="preserve"> Mengelola Data Pola</w:t>
      </w:r>
    </w:p>
    <w:p w14:paraId="1F503F6F" w14:textId="77777777" w:rsidR="00361463" w:rsidRDefault="00361463" w:rsidP="00361463">
      <w:pPr>
        <w:keepNext/>
        <w:ind w:firstLine="0"/>
        <w:jc w:val="center"/>
      </w:pPr>
      <w:r>
        <w:rPr>
          <w:noProof/>
          <w14:ligatures w14:val="standardContextual"/>
        </w:rPr>
        <w:drawing>
          <wp:inline distT="0" distB="0" distL="0" distR="0" wp14:anchorId="18B051A0" wp14:editId="5FF9AB97">
            <wp:extent cx="4405745" cy="72648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3">
                      <a:extLst>
                        <a:ext uri="{28A0092B-C50C-407E-A947-70E740481C1C}">
                          <a14:useLocalDpi xmlns:a14="http://schemas.microsoft.com/office/drawing/2010/main" val="0"/>
                        </a:ext>
                      </a:extLst>
                    </a:blip>
                    <a:stretch>
                      <a:fillRect/>
                    </a:stretch>
                  </pic:blipFill>
                  <pic:spPr>
                    <a:xfrm>
                      <a:off x="0" y="0"/>
                      <a:ext cx="4430255" cy="7305250"/>
                    </a:xfrm>
                    <a:prstGeom prst="rect">
                      <a:avLst/>
                    </a:prstGeom>
                  </pic:spPr>
                </pic:pic>
              </a:graphicData>
            </a:graphic>
          </wp:inline>
        </w:drawing>
      </w:r>
    </w:p>
    <w:p w14:paraId="52C755C8" w14:textId="23785938" w:rsidR="00361463" w:rsidRPr="00361463" w:rsidRDefault="00361463" w:rsidP="00361463">
      <w:pPr>
        <w:pStyle w:val="Caption"/>
      </w:pPr>
      <w:r>
        <w:t xml:space="preserve">Gambar 4. </w:t>
      </w:r>
      <w:r>
        <w:fldChar w:fldCharType="begin"/>
      </w:r>
      <w:r>
        <w:instrText xml:space="preserve"> SEQ Gambar_4. \* ARABIC </w:instrText>
      </w:r>
      <w:r>
        <w:fldChar w:fldCharType="separate"/>
      </w:r>
      <w:r w:rsidR="006B6D5E">
        <w:rPr>
          <w:noProof/>
        </w:rPr>
        <w:t>19</w:t>
      </w:r>
      <w:r>
        <w:fldChar w:fldCharType="end"/>
      </w:r>
      <w:r>
        <w:t xml:space="preserve"> </w:t>
      </w:r>
      <w:r>
        <w:rPr>
          <w:bCs/>
          <w:i/>
          <w:iCs w:val="0"/>
        </w:rPr>
        <w:t xml:space="preserve">Sequence Diagram </w:t>
      </w:r>
      <w:r>
        <w:rPr>
          <w:bCs/>
        </w:rPr>
        <w:t>Mengelola Data Pola</w:t>
      </w:r>
    </w:p>
    <w:p w14:paraId="160C7749" w14:textId="3ADB3919" w:rsidR="006802C8" w:rsidRDefault="006802C8" w:rsidP="006802C8">
      <w:pPr>
        <w:pStyle w:val="Normal2"/>
      </w:pPr>
      <w:r>
        <w:lastRenderedPageBreak/>
        <w:t xml:space="preserve">Pada gambar 4.17 terdapat </w:t>
      </w:r>
      <w:r>
        <w:rPr>
          <w:i/>
          <w:iCs/>
        </w:rPr>
        <w:t xml:space="preserve">actor </w:t>
      </w:r>
      <w:r>
        <w:t xml:space="preserve">yaitu admin dan 4 (empat) buah </w:t>
      </w:r>
      <w:r>
        <w:rPr>
          <w:i/>
          <w:iCs/>
        </w:rPr>
        <w:t>object</w:t>
      </w:r>
      <w:r>
        <w:t xml:space="preserve"> diantaranya halaman </w:t>
      </w:r>
      <w:r>
        <w:rPr>
          <w:i/>
          <w:iCs/>
        </w:rPr>
        <w:t>dashboard</w:t>
      </w:r>
      <w:r>
        <w:t xml:space="preserve">, halaman pola, </w:t>
      </w:r>
      <w:r>
        <w:rPr>
          <w:i/>
          <w:iCs/>
        </w:rPr>
        <w:t xml:space="preserve">controller </w:t>
      </w:r>
      <w:r>
        <w:t>pola, model pola</w:t>
      </w:r>
      <w:r>
        <w:rPr>
          <w:i/>
          <w:iCs/>
        </w:rPr>
        <w:t xml:space="preserve">. </w:t>
      </w:r>
      <w:r w:rsidRPr="002E0079">
        <w:t>Penjelasan</w:t>
      </w:r>
      <w:r>
        <w:t xml:space="preserve"> </w:t>
      </w:r>
      <w:r w:rsidRPr="00CB352A">
        <w:rPr>
          <w:i/>
          <w:iCs/>
        </w:rPr>
        <w:t>sequence diagram</w:t>
      </w:r>
      <w:r>
        <w:t xml:space="preserve"> diatas sebagai berikut:</w:t>
      </w:r>
    </w:p>
    <w:p w14:paraId="7748FA7E" w14:textId="77777777" w:rsidR="006802C8" w:rsidRPr="006802C8" w:rsidRDefault="006802C8" w:rsidP="006802C8">
      <w:pPr>
        <w:pStyle w:val="sequence"/>
        <w:numPr>
          <w:ilvl w:val="0"/>
          <w:numId w:val="29"/>
        </w:numPr>
        <w:ind w:left="1440"/>
        <w:rPr>
          <w:rFonts w:eastAsiaTheme="majorEastAsia" w:cstheme="majorBidi"/>
          <w:szCs w:val="26"/>
        </w:rPr>
      </w:pPr>
      <w:r>
        <w:t xml:space="preserve">Halaman </w:t>
      </w:r>
      <w:r w:rsidRPr="006802C8">
        <w:rPr>
          <w:i/>
          <w:iCs/>
        </w:rPr>
        <w:t>dashboard</w:t>
      </w:r>
    </w:p>
    <w:p w14:paraId="45BE9ED9" w14:textId="7A4D2750" w:rsidR="006802C8" w:rsidRPr="00A21260" w:rsidRDefault="006802C8" w:rsidP="006802C8">
      <w:pPr>
        <w:pStyle w:val="sequence"/>
        <w:numPr>
          <w:ilvl w:val="0"/>
          <w:numId w:val="0"/>
        </w:numPr>
        <w:ind w:left="1440"/>
        <w:rPr>
          <w:lang w:val="sv-SE"/>
        </w:rPr>
      </w:pPr>
      <w:r w:rsidRPr="00A21260">
        <w:rPr>
          <w:lang w:val="sv-SE"/>
        </w:rPr>
        <w:t>Pada halaman ini actor memilih menu atau halaman pola</w:t>
      </w:r>
    </w:p>
    <w:p w14:paraId="3CE0B40A" w14:textId="3C2640E6" w:rsidR="006802C8" w:rsidRPr="00EF22B8" w:rsidRDefault="006802C8" w:rsidP="006802C8">
      <w:pPr>
        <w:pStyle w:val="sequence"/>
        <w:rPr>
          <w:rFonts w:eastAsiaTheme="majorEastAsia" w:cstheme="majorBidi"/>
          <w:szCs w:val="26"/>
        </w:rPr>
      </w:pPr>
      <w:r w:rsidRPr="008A020C">
        <w:rPr>
          <w:i/>
          <w:iCs/>
        </w:rPr>
        <w:t>Controller</w:t>
      </w:r>
      <w:r>
        <w:t xml:space="preserve"> pola</w:t>
      </w:r>
    </w:p>
    <w:p w14:paraId="1367A8DF" w14:textId="139ABBC8" w:rsidR="006802C8" w:rsidRPr="00A21260" w:rsidRDefault="006802C8" w:rsidP="006802C8">
      <w:pPr>
        <w:pStyle w:val="sequence"/>
        <w:numPr>
          <w:ilvl w:val="0"/>
          <w:numId w:val="0"/>
        </w:numPr>
        <w:ind w:left="1440"/>
        <w:rPr>
          <w:lang w:val="sv-SE"/>
        </w:rPr>
      </w:pPr>
      <w:r w:rsidRPr="00A21260">
        <w:rPr>
          <w:lang w:val="sv-SE"/>
        </w:rPr>
        <w:t xml:space="preserve">Menerima permintaan halaman pola, kemudian mengambil data pola pada model pola dengan menggunakan fungsi </w:t>
      </w:r>
      <w:r w:rsidRPr="00A21260">
        <w:rPr>
          <w:i/>
          <w:iCs/>
          <w:lang w:val="sv-SE"/>
        </w:rPr>
        <w:t xml:space="preserve">getAll, </w:t>
      </w:r>
      <w:r w:rsidRPr="00A21260">
        <w:rPr>
          <w:lang w:val="sv-SE"/>
        </w:rPr>
        <w:t>mengembalikan data pola tersebut bersamaan dengan menampilkan halaman pola.</w:t>
      </w:r>
    </w:p>
    <w:p w14:paraId="0AC62032" w14:textId="1CFC1D3C" w:rsidR="006802C8" w:rsidRPr="00A21260" w:rsidRDefault="006802C8" w:rsidP="006802C8">
      <w:pPr>
        <w:pStyle w:val="sequence"/>
        <w:numPr>
          <w:ilvl w:val="0"/>
          <w:numId w:val="0"/>
        </w:numPr>
        <w:ind w:left="1440"/>
        <w:rPr>
          <w:lang w:val="sv-SE"/>
        </w:rPr>
      </w:pPr>
      <w:r w:rsidRPr="00A21260">
        <w:rPr>
          <w:lang w:val="sv-SE"/>
        </w:rPr>
        <w:t xml:space="preserve">Menerima inputan data pola, kemudian menambahkan data pola itu ke dalam model pola dengan menggunakan fungsi </w:t>
      </w:r>
      <w:r w:rsidRPr="00A21260">
        <w:rPr>
          <w:i/>
          <w:iCs/>
          <w:lang w:val="sv-SE"/>
        </w:rPr>
        <w:t xml:space="preserve">create, </w:t>
      </w:r>
      <w:r w:rsidRPr="00A21260">
        <w:rPr>
          <w:lang w:val="sv-SE"/>
        </w:rPr>
        <w:t>setelahnya mengembalikan sebuah pesan berhasil atau tidak data tersimpan.</w:t>
      </w:r>
    </w:p>
    <w:p w14:paraId="6DCDE5F1" w14:textId="3DCA442F" w:rsidR="006802C8" w:rsidRPr="00A21260" w:rsidRDefault="006802C8" w:rsidP="006802C8">
      <w:pPr>
        <w:pStyle w:val="sequence"/>
        <w:numPr>
          <w:ilvl w:val="0"/>
          <w:numId w:val="0"/>
        </w:numPr>
        <w:ind w:left="1440"/>
        <w:rPr>
          <w:lang w:val="sv-SE"/>
        </w:rPr>
      </w:pPr>
      <w:r w:rsidRPr="00A21260">
        <w:rPr>
          <w:lang w:val="sv-SE"/>
        </w:rPr>
        <w:t xml:space="preserve">Menerima inputan id pola, kemudian mengambil data pola berdasarkan id menggunakan fungsi </w:t>
      </w:r>
      <w:r w:rsidRPr="00A21260">
        <w:rPr>
          <w:i/>
          <w:iCs/>
          <w:lang w:val="sv-SE"/>
        </w:rPr>
        <w:t xml:space="preserve">getById </w:t>
      </w:r>
      <w:r w:rsidRPr="00A21260">
        <w:rPr>
          <w:lang w:val="sv-SE"/>
        </w:rPr>
        <w:t xml:space="preserve">dan setelahnya mengembalikan sebuah data pola untuk </w:t>
      </w:r>
      <w:r w:rsidRPr="00A21260">
        <w:rPr>
          <w:i/>
          <w:iCs/>
          <w:lang w:val="sv-SE"/>
        </w:rPr>
        <w:t>modal</w:t>
      </w:r>
      <w:r w:rsidRPr="00A21260">
        <w:rPr>
          <w:lang w:val="sv-SE"/>
        </w:rPr>
        <w:t xml:space="preserve"> detail</w:t>
      </w:r>
    </w:p>
    <w:p w14:paraId="0EFB4F35" w14:textId="7BD03616" w:rsidR="006802C8" w:rsidRPr="00A21260" w:rsidRDefault="006802C8" w:rsidP="006802C8">
      <w:pPr>
        <w:pStyle w:val="sequence"/>
        <w:numPr>
          <w:ilvl w:val="0"/>
          <w:numId w:val="0"/>
        </w:numPr>
        <w:ind w:left="1440"/>
        <w:rPr>
          <w:lang w:val="sv-SE"/>
        </w:rPr>
      </w:pPr>
      <w:r w:rsidRPr="00A21260">
        <w:rPr>
          <w:lang w:val="sv-SE"/>
        </w:rPr>
        <w:t xml:space="preserve">Menerima inputan id pola, kemudian mengambil data pola berdasarkan id menggunakan fungsi </w:t>
      </w:r>
      <w:r w:rsidRPr="00A21260">
        <w:rPr>
          <w:i/>
          <w:iCs/>
          <w:lang w:val="sv-SE"/>
        </w:rPr>
        <w:t xml:space="preserve">getById </w:t>
      </w:r>
      <w:r w:rsidRPr="00A21260">
        <w:rPr>
          <w:lang w:val="sv-SE"/>
        </w:rPr>
        <w:t xml:space="preserve">dan setelahnya mengembalikan sebuah data pola untuk </w:t>
      </w:r>
      <w:r w:rsidRPr="00A21260">
        <w:rPr>
          <w:i/>
          <w:iCs/>
          <w:lang w:val="sv-SE"/>
        </w:rPr>
        <w:t xml:space="preserve">modal </w:t>
      </w:r>
      <w:r w:rsidRPr="00A21260">
        <w:rPr>
          <w:lang w:val="sv-SE"/>
        </w:rPr>
        <w:t>edit</w:t>
      </w:r>
    </w:p>
    <w:p w14:paraId="5A1A5315" w14:textId="009E354D" w:rsidR="006802C8" w:rsidRPr="00A21260" w:rsidRDefault="006802C8" w:rsidP="006802C8">
      <w:pPr>
        <w:pStyle w:val="sequence"/>
        <w:numPr>
          <w:ilvl w:val="0"/>
          <w:numId w:val="0"/>
        </w:numPr>
        <w:ind w:left="1440"/>
        <w:rPr>
          <w:lang w:val="sv-SE"/>
        </w:rPr>
      </w:pPr>
      <w:r w:rsidRPr="00A21260">
        <w:rPr>
          <w:lang w:val="sv-SE"/>
        </w:rPr>
        <w:t xml:space="preserve">Menerima data pola, kemudian mengubah data pola yang sudah ada berdasarkan id </w:t>
      </w:r>
      <w:r w:rsidR="00F83E8A" w:rsidRPr="00A21260">
        <w:rPr>
          <w:lang w:val="sv-SE"/>
        </w:rPr>
        <w:t>pola</w:t>
      </w:r>
      <w:r w:rsidRPr="00A21260">
        <w:rPr>
          <w:lang w:val="sv-SE"/>
        </w:rPr>
        <w:t xml:space="preserve"> menggunakan fungsi </w:t>
      </w:r>
      <w:r w:rsidRPr="00A21260">
        <w:rPr>
          <w:i/>
          <w:iCs/>
          <w:lang w:val="sv-SE"/>
        </w:rPr>
        <w:t xml:space="preserve">update </w:t>
      </w:r>
      <w:r w:rsidRPr="00A21260">
        <w:rPr>
          <w:lang w:val="sv-SE"/>
        </w:rPr>
        <w:t>dan mengembalikan sebuah pesan tersimpan atau tidak data pola.</w:t>
      </w:r>
    </w:p>
    <w:p w14:paraId="3EF23AA0" w14:textId="41E54FC4" w:rsidR="006802C8" w:rsidRPr="00A21260" w:rsidRDefault="006802C8" w:rsidP="006802C8">
      <w:pPr>
        <w:pStyle w:val="sequence"/>
        <w:numPr>
          <w:ilvl w:val="0"/>
          <w:numId w:val="0"/>
        </w:numPr>
        <w:ind w:left="1440"/>
        <w:rPr>
          <w:lang w:val="sv-SE"/>
        </w:rPr>
      </w:pPr>
      <w:r w:rsidRPr="00A21260">
        <w:rPr>
          <w:lang w:val="sv-SE"/>
        </w:rPr>
        <w:t>Menerima inputan id pola, kemudian menghapus data pola berdasarkan id dari inputan dan setelahnya mengembalikan sebuah pesan terhapus atau tidak data tersebut.</w:t>
      </w:r>
    </w:p>
    <w:p w14:paraId="6DBFD879" w14:textId="394A1BDF" w:rsidR="006802C8" w:rsidRDefault="006802C8" w:rsidP="006802C8">
      <w:pPr>
        <w:pStyle w:val="sequence"/>
      </w:pPr>
      <w:r>
        <w:t>Halaman pola</w:t>
      </w:r>
    </w:p>
    <w:p w14:paraId="73E09DAE" w14:textId="69E5A5F9" w:rsidR="006802C8" w:rsidRPr="00A21260" w:rsidRDefault="006802C8" w:rsidP="006802C8">
      <w:pPr>
        <w:pStyle w:val="sequence"/>
        <w:numPr>
          <w:ilvl w:val="0"/>
          <w:numId w:val="0"/>
        </w:numPr>
        <w:ind w:left="1440"/>
        <w:rPr>
          <w:lang w:val="sv-SE"/>
        </w:rPr>
      </w:pPr>
      <w:r w:rsidRPr="00A21260">
        <w:rPr>
          <w:lang w:val="sv-SE"/>
        </w:rPr>
        <w:t xml:space="preserve">Menampilkan halaman pesanan, kemudian </w:t>
      </w:r>
      <w:r w:rsidRPr="00A21260">
        <w:rPr>
          <w:i/>
          <w:iCs/>
          <w:lang w:val="sv-SE"/>
        </w:rPr>
        <w:t xml:space="preserve">actor </w:t>
      </w:r>
      <w:r w:rsidRPr="00A21260">
        <w:rPr>
          <w:lang w:val="sv-SE"/>
        </w:rPr>
        <w:t xml:space="preserve">klik tambah yang akan menampilkan </w:t>
      </w:r>
      <w:r w:rsidRPr="00A21260">
        <w:rPr>
          <w:i/>
          <w:iCs/>
          <w:lang w:val="sv-SE"/>
        </w:rPr>
        <w:t>modal</w:t>
      </w:r>
      <w:r w:rsidRPr="00A21260">
        <w:rPr>
          <w:lang w:val="sv-SE"/>
        </w:rPr>
        <w:t xml:space="preserve"> tambah dan setelahnya </w:t>
      </w:r>
      <w:r w:rsidRPr="00A21260">
        <w:rPr>
          <w:i/>
          <w:iCs/>
          <w:lang w:val="sv-SE"/>
        </w:rPr>
        <w:t xml:space="preserve">actor </w:t>
      </w:r>
      <w:r w:rsidRPr="00A21260">
        <w:rPr>
          <w:lang w:val="sv-SE"/>
        </w:rPr>
        <w:t xml:space="preserve">mengisi data pola baru. Data pola akan dikirim ke </w:t>
      </w:r>
      <w:r w:rsidRPr="00A21260">
        <w:rPr>
          <w:i/>
          <w:iCs/>
          <w:lang w:val="sv-SE"/>
        </w:rPr>
        <w:t>controller</w:t>
      </w:r>
      <w:r w:rsidRPr="00A21260">
        <w:rPr>
          <w:lang w:val="sv-SE"/>
        </w:rPr>
        <w:t xml:space="preserve"> untuk disimpan mengembalikan sebuah pesan berhasil atau tidak data disimpan.</w:t>
      </w:r>
    </w:p>
    <w:p w14:paraId="0B0E02A4" w14:textId="11591587" w:rsidR="006802C8" w:rsidRPr="00A21260" w:rsidRDefault="006802C8" w:rsidP="006802C8">
      <w:pPr>
        <w:pStyle w:val="sequence"/>
        <w:numPr>
          <w:ilvl w:val="0"/>
          <w:numId w:val="0"/>
        </w:numPr>
        <w:ind w:left="1440"/>
        <w:rPr>
          <w:lang w:val="sv-SE"/>
        </w:rPr>
      </w:pPr>
      <w:r w:rsidRPr="00A21260">
        <w:rPr>
          <w:i/>
          <w:iCs/>
          <w:lang w:val="sv-SE"/>
        </w:rPr>
        <w:lastRenderedPageBreak/>
        <w:t xml:space="preserve">Actor </w:t>
      </w:r>
      <w:r w:rsidRPr="00A21260">
        <w:rPr>
          <w:lang w:val="sv-SE"/>
        </w:rPr>
        <w:t xml:space="preserve">klik detail pada data yang dipilih. Halaman pola mengirimkan id pola ke </w:t>
      </w:r>
      <w:r w:rsidRPr="00A21260">
        <w:rPr>
          <w:i/>
          <w:iCs/>
          <w:lang w:val="sv-SE"/>
        </w:rPr>
        <w:t xml:space="preserve">controller </w:t>
      </w:r>
      <w:r w:rsidRPr="00A21260">
        <w:rPr>
          <w:lang w:val="sv-SE"/>
        </w:rPr>
        <w:t xml:space="preserve">dan setelahnya menampilkan </w:t>
      </w:r>
      <w:r w:rsidRPr="00A21260">
        <w:rPr>
          <w:i/>
          <w:iCs/>
          <w:lang w:val="sv-SE"/>
        </w:rPr>
        <w:t xml:space="preserve">modal </w:t>
      </w:r>
      <w:r w:rsidRPr="00A21260">
        <w:rPr>
          <w:lang w:val="sv-SE"/>
        </w:rPr>
        <w:t xml:space="preserve">detail dengan menampilkan data yang dipilih. </w:t>
      </w:r>
      <w:r w:rsidRPr="00A21260">
        <w:rPr>
          <w:i/>
          <w:iCs/>
          <w:lang w:val="sv-SE"/>
        </w:rPr>
        <w:t xml:space="preserve">Actor </w:t>
      </w:r>
      <w:r w:rsidRPr="00A21260">
        <w:rPr>
          <w:lang w:val="sv-SE"/>
        </w:rPr>
        <w:t xml:space="preserve">klik tutup dan </w:t>
      </w:r>
      <w:r w:rsidRPr="00A21260">
        <w:rPr>
          <w:i/>
          <w:iCs/>
          <w:lang w:val="sv-SE"/>
        </w:rPr>
        <w:t xml:space="preserve">modal </w:t>
      </w:r>
      <w:r w:rsidRPr="00A21260">
        <w:rPr>
          <w:lang w:val="sv-SE"/>
        </w:rPr>
        <w:t>detail ditutup.</w:t>
      </w:r>
    </w:p>
    <w:p w14:paraId="33880CBE" w14:textId="5303F607" w:rsidR="006802C8" w:rsidRPr="00A21260" w:rsidRDefault="006802C8" w:rsidP="006802C8">
      <w:pPr>
        <w:pStyle w:val="sequence"/>
        <w:numPr>
          <w:ilvl w:val="0"/>
          <w:numId w:val="0"/>
        </w:numPr>
        <w:ind w:left="1440"/>
        <w:rPr>
          <w:i/>
          <w:iCs/>
          <w:lang w:val="sv-SE"/>
        </w:rPr>
      </w:pPr>
      <w:r w:rsidRPr="00A21260">
        <w:rPr>
          <w:i/>
          <w:iCs/>
          <w:lang w:val="sv-SE"/>
        </w:rPr>
        <w:t xml:space="preserve">Actor </w:t>
      </w:r>
      <w:r w:rsidRPr="00A21260">
        <w:rPr>
          <w:lang w:val="sv-SE"/>
        </w:rPr>
        <w:t>klik edit pada data yang dipilih</w:t>
      </w:r>
      <w:r w:rsidRPr="00A21260">
        <w:rPr>
          <w:i/>
          <w:iCs/>
          <w:lang w:val="sv-SE"/>
        </w:rPr>
        <w:t>.</w:t>
      </w:r>
      <w:r w:rsidRPr="00A21260">
        <w:rPr>
          <w:lang w:val="sv-SE"/>
        </w:rPr>
        <w:t xml:space="preserve"> Halaman pola mengirimkan id pola ke </w:t>
      </w:r>
      <w:r w:rsidRPr="00A21260">
        <w:rPr>
          <w:i/>
          <w:iCs/>
          <w:lang w:val="sv-SE"/>
        </w:rPr>
        <w:t xml:space="preserve">controller </w:t>
      </w:r>
      <w:r w:rsidRPr="00A21260">
        <w:rPr>
          <w:lang w:val="sv-SE"/>
        </w:rPr>
        <w:t xml:space="preserve">setelahnya menampilkan </w:t>
      </w:r>
      <w:r w:rsidRPr="00A21260">
        <w:rPr>
          <w:i/>
          <w:iCs/>
          <w:lang w:val="sv-SE"/>
        </w:rPr>
        <w:t xml:space="preserve">modal </w:t>
      </w:r>
      <w:r w:rsidRPr="00A21260">
        <w:rPr>
          <w:lang w:val="sv-SE"/>
        </w:rPr>
        <w:t xml:space="preserve">edit dengan menampilkan data yang dipilih. </w:t>
      </w:r>
      <w:r w:rsidRPr="00A21260">
        <w:rPr>
          <w:i/>
          <w:iCs/>
          <w:lang w:val="sv-SE"/>
        </w:rPr>
        <w:t xml:space="preserve">Actor </w:t>
      </w:r>
      <w:r w:rsidRPr="00A21260">
        <w:rPr>
          <w:lang w:val="sv-SE"/>
        </w:rPr>
        <w:t xml:space="preserve">mengubah data dan klik simpan, perubahan data tersebut diteruskan ke dalam </w:t>
      </w:r>
      <w:r w:rsidRPr="00A21260">
        <w:rPr>
          <w:i/>
          <w:iCs/>
          <w:lang w:val="sv-SE"/>
        </w:rPr>
        <w:t xml:space="preserve">controller </w:t>
      </w:r>
      <w:r w:rsidRPr="00A21260">
        <w:rPr>
          <w:lang w:val="sv-SE"/>
        </w:rPr>
        <w:t xml:space="preserve">dan setelahnya menerima pesan apakah data tersebut tersimpan atau tidak yang ditampilkan kepada </w:t>
      </w:r>
      <w:r w:rsidRPr="00A21260">
        <w:rPr>
          <w:i/>
          <w:iCs/>
          <w:lang w:val="sv-SE"/>
        </w:rPr>
        <w:t>actor</w:t>
      </w:r>
    </w:p>
    <w:p w14:paraId="055DB396" w14:textId="23A479AC" w:rsidR="006802C8" w:rsidRPr="00A21260" w:rsidRDefault="006802C8" w:rsidP="006802C8">
      <w:pPr>
        <w:pStyle w:val="sequence"/>
        <w:numPr>
          <w:ilvl w:val="0"/>
          <w:numId w:val="0"/>
        </w:numPr>
        <w:ind w:left="1440"/>
        <w:rPr>
          <w:i/>
          <w:iCs/>
          <w:lang w:val="sv-SE"/>
        </w:rPr>
      </w:pPr>
      <w:r w:rsidRPr="00A21260">
        <w:rPr>
          <w:i/>
          <w:iCs/>
          <w:lang w:val="sv-SE"/>
        </w:rPr>
        <w:t>Actor</w:t>
      </w:r>
      <w:r w:rsidRPr="00A21260">
        <w:rPr>
          <w:lang w:val="sv-SE"/>
        </w:rPr>
        <w:t xml:space="preserve"> klik hapus pada data yang dipilih, kemudian halaman pesanan menampilkan sebuah pesan untuk mengkonfirmasi apakah data tersebut akan dihapus atau tidak, </w:t>
      </w:r>
      <w:r w:rsidRPr="00A21260">
        <w:rPr>
          <w:i/>
          <w:iCs/>
          <w:lang w:val="sv-SE"/>
        </w:rPr>
        <w:t xml:space="preserve">actor </w:t>
      </w:r>
      <w:r w:rsidRPr="00A21260">
        <w:rPr>
          <w:lang w:val="sv-SE"/>
        </w:rPr>
        <w:t xml:space="preserve">konfirmasi dengan klik tombol hapus. Halaman pola mengirim id pesanan ke </w:t>
      </w:r>
      <w:r w:rsidRPr="00A21260">
        <w:rPr>
          <w:i/>
          <w:iCs/>
          <w:lang w:val="sv-SE"/>
        </w:rPr>
        <w:t xml:space="preserve">controller </w:t>
      </w:r>
      <w:r w:rsidRPr="00A21260">
        <w:rPr>
          <w:lang w:val="sv-SE"/>
        </w:rPr>
        <w:t xml:space="preserve">dan setelahnya menerima pesan apakah data tersebut terhapus atau tidak yang ditampilkan kepada </w:t>
      </w:r>
      <w:r w:rsidRPr="00A21260">
        <w:rPr>
          <w:i/>
          <w:iCs/>
          <w:lang w:val="sv-SE"/>
        </w:rPr>
        <w:t>actor</w:t>
      </w:r>
    </w:p>
    <w:p w14:paraId="76BF3DCE" w14:textId="62487A9E" w:rsidR="006802C8" w:rsidRDefault="006802C8" w:rsidP="006802C8">
      <w:pPr>
        <w:pStyle w:val="sequence"/>
      </w:pPr>
      <w:r>
        <w:t>Pola</w:t>
      </w:r>
    </w:p>
    <w:p w14:paraId="21B31082" w14:textId="3B2C6745" w:rsidR="006802C8" w:rsidRPr="00A21260" w:rsidRDefault="006802C8" w:rsidP="006802C8">
      <w:pPr>
        <w:pStyle w:val="sequence"/>
        <w:numPr>
          <w:ilvl w:val="0"/>
          <w:numId w:val="0"/>
        </w:numPr>
        <w:ind w:left="1440"/>
        <w:rPr>
          <w:lang w:val="sv-SE"/>
        </w:rPr>
      </w:pPr>
      <w:r w:rsidRPr="00A21260">
        <w:rPr>
          <w:lang w:val="sv-SE"/>
        </w:rPr>
        <w:t xml:space="preserve">Menerima permintaan mengambil seluruh data pola dari </w:t>
      </w:r>
      <w:r w:rsidRPr="00A21260">
        <w:rPr>
          <w:i/>
          <w:iCs/>
          <w:lang w:val="sv-SE"/>
        </w:rPr>
        <w:t>controller</w:t>
      </w:r>
      <w:r w:rsidRPr="00A21260">
        <w:rPr>
          <w:lang w:val="sv-SE"/>
        </w:rPr>
        <w:t xml:space="preserve">, kemudian mengembalikan semua data </w:t>
      </w:r>
      <w:r w:rsidR="00F35648" w:rsidRPr="00A21260">
        <w:rPr>
          <w:lang w:val="sv-SE"/>
        </w:rPr>
        <w:t>pola</w:t>
      </w:r>
      <w:r w:rsidRPr="00A21260">
        <w:rPr>
          <w:lang w:val="sv-SE"/>
        </w:rPr>
        <w:t>.</w:t>
      </w:r>
    </w:p>
    <w:p w14:paraId="6D8D0AB0" w14:textId="60BDB077" w:rsidR="006802C8" w:rsidRPr="00A21260" w:rsidRDefault="006802C8" w:rsidP="006802C8">
      <w:pPr>
        <w:pStyle w:val="sequence"/>
        <w:numPr>
          <w:ilvl w:val="0"/>
          <w:numId w:val="0"/>
        </w:numPr>
        <w:ind w:left="1440"/>
        <w:rPr>
          <w:lang w:val="sv-SE"/>
        </w:rPr>
      </w:pPr>
      <w:r w:rsidRPr="00A21260">
        <w:rPr>
          <w:lang w:val="sv-SE"/>
        </w:rPr>
        <w:t>Menerima permintaan menambah data pola berdasarkan inputan, kemudian mengembalikan pesan berhasil atau tidak.</w:t>
      </w:r>
    </w:p>
    <w:p w14:paraId="56DFFC5F" w14:textId="0EE61F9A" w:rsidR="006802C8" w:rsidRPr="00A21260" w:rsidRDefault="006802C8" w:rsidP="006802C8">
      <w:pPr>
        <w:pStyle w:val="sequence"/>
        <w:numPr>
          <w:ilvl w:val="0"/>
          <w:numId w:val="0"/>
        </w:numPr>
        <w:ind w:left="1440"/>
        <w:rPr>
          <w:lang w:val="sv-SE"/>
        </w:rPr>
      </w:pPr>
      <w:r w:rsidRPr="00A21260">
        <w:rPr>
          <w:lang w:val="sv-SE"/>
        </w:rPr>
        <w:t>Menerima permintaan mengambil data berdasarkan id inputan, kemudian mengembalikan data</w:t>
      </w:r>
      <w:r w:rsidR="00F92B46" w:rsidRPr="00A21260">
        <w:rPr>
          <w:lang w:val="sv-SE"/>
        </w:rPr>
        <w:t xml:space="preserve"> pola</w:t>
      </w:r>
      <w:r w:rsidRPr="00A21260">
        <w:rPr>
          <w:lang w:val="sv-SE"/>
        </w:rPr>
        <w:t xml:space="preserve"> berdasarkan id pola.</w:t>
      </w:r>
    </w:p>
    <w:p w14:paraId="69E19ADB" w14:textId="77777777" w:rsidR="006802C8" w:rsidRPr="00A21260" w:rsidRDefault="006802C8" w:rsidP="006802C8">
      <w:pPr>
        <w:pStyle w:val="sequence"/>
        <w:numPr>
          <w:ilvl w:val="0"/>
          <w:numId w:val="0"/>
        </w:numPr>
        <w:ind w:left="1440"/>
        <w:rPr>
          <w:lang w:val="sv-SE"/>
        </w:rPr>
      </w:pPr>
      <w:r w:rsidRPr="00A21260">
        <w:rPr>
          <w:lang w:val="sv-SE"/>
        </w:rPr>
        <w:t>Menerima permintaan mengubah data pesanan berdasarkan id inputan, kemudian mengembalikan pesan berhasil atau tidak.</w:t>
      </w:r>
    </w:p>
    <w:p w14:paraId="0EFEB54E" w14:textId="4813CC35" w:rsidR="006802C8" w:rsidRPr="00A21260" w:rsidRDefault="006802C8" w:rsidP="006802C8">
      <w:pPr>
        <w:pStyle w:val="sequence"/>
        <w:numPr>
          <w:ilvl w:val="0"/>
          <w:numId w:val="0"/>
        </w:numPr>
        <w:ind w:left="1440"/>
        <w:rPr>
          <w:lang w:val="sv-SE"/>
        </w:rPr>
      </w:pPr>
      <w:r w:rsidRPr="00A21260">
        <w:rPr>
          <w:lang w:val="sv-SE"/>
        </w:rPr>
        <w:t xml:space="preserve">Menerima permintaan menghapus data </w:t>
      </w:r>
      <w:r w:rsidR="002F0C4B" w:rsidRPr="00A21260">
        <w:rPr>
          <w:lang w:val="sv-SE"/>
        </w:rPr>
        <w:t>pola</w:t>
      </w:r>
      <w:r w:rsidRPr="00A21260">
        <w:rPr>
          <w:lang w:val="sv-SE"/>
        </w:rPr>
        <w:t xml:space="preserve"> berdasarkan id inputan, kemudian mengembalikan pesan berhasil atau tidak.</w:t>
      </w:r>
    </w:p>
    <w:p w14:paraId="4D9FCBC1" w14:textId="77777777" w:rsidR="00294E23" w:rsidRPr="00A21260" w:rsidRDefault="00294E23">
      <w:pPr>
        <w:spacing w:before="0" w:after="160" w:line="259" w:lineRule="auto"/>
        <w:ind w:firstLine="0"/>
        <w:jc w:val="left"/>
        <w:rPr>
          <w:rFonts w:eastAsiaTheme="majorEastAsia" w:cstheme="majorBidi"/>
          <w:i/>
          <w:iCs/>
          <w:color w:val="000000" w:themeColor="text1"/>
          <w:lang w:val="sv-SE"/>
        </w:rPr>
      </w:pPr>
      <w:r w:rsidRPr="00A21260">
        <w:rPr>
          <w:i/>
          <w:lang w:val="sv-SE"/>
        </w:rPr>
        <w:br w:type="page"/>
      </w:r>
    </w:p>
    <w:p w14:paraId="49DBBD29" w14:textId="49E7E3A8" w:rsidR="00294E23" w:rsidRDefault="00294E23" w:rsidP="00294E23">
      <w:pPr>
        <w:pStyle w:val="Heading4"/>
      </w:pPr>
      <w:r w:rsidRPr="00294E23">
        <w:rPr>
          <w:i/>
        </w:rPr>
        <w:lastRenderedPageBreak/>
        <w:t>Sequence Diagram</w:t>
      </w:r>
      <w:r>
        <w:t xml:space="preserve"> Cetak Faktur</w:t>
      </w:r>
    </w:p>
    <w:p w14:paraId="152DFD07" w14:textId="77777777" w:rsidR="0049692E" w:rsidRDefault="00294E23" w:rsidP="0049692E">
      <w:pPr>
        <w:keepNext/>
        <w:ind w:firstLine="0"/>
        <w:jc w:val="center"/>
      </w:pPr>
      <w:r>
        <w:rPr>
          <w:noProof/>
          <w14:ligatures w14:val="standardContextual"/>
        </w:rPr>
        <w:drawing>
          <wp:inline distT="0" distB="0" distL="0" distR="0" wp14:anchorId="000C1CDE" wp14:editId="2BA5F0CD">
            <wp:extent cx="5243764" cy="403098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4">
                      <a:extLst>
                        <a:ext uri="{28A0092B-C50C-407E-A947-70E740481C1C}">
                          <a14:useLocalDpi xmlns:a14="http://schemas.microsoft.com/office/drawing/2010/main" val="0"/>
                        </a:ext>
                      </a:extLst>
                    </a:blip>
                    <a:stretch>
                      <a:fillRect/>
                    </a:stretch>
                  </pic:blipFill>
                  <pic:spPr>
                    <a:xfrm>
                      <a:off x="0" y="0"/>
                      <a:ext cx="5243764" cy="4030980"/>
                    </a:xfrm>
                    <a:prstGeom prst="rect">
                      <a:avLst/>
                    </a:prstGeom>
                  </pic:spPr>
                </pic:pic>
              </a:graphicData>
            </a:graphic>
          </wp:inline>
        </w:drawing>
      </w:r>
    </w:p>
    <w:p w14:paraId="6015910D" w14:textId="798085A7" w:rsidR="00294E23" w:rsidRPr="0010769D" w:rsidRDefault="0049692E" w:rsidP="0049692E">
      <w:pPr>
        <w:pStyle w:val="Caption"/>
      </w:pPr>
      <w:r>
        <w:t xml:space="preserve">Gambar 4. </w:t>
      </w:r>
      <w:r>
        <w:fldChar w:fldCharType="begin"/>
      </w:r>
      <w:r>
        <w:instrText xml:space="preserve"> SEQ Gambar_4. \* ARABIC </w:instrText>
      </w:r>
      <w:r>
        <w:fldChar w:fldCharType="separate"/>
      </w:r>
      <w:r w:rsidR="006B6D5E">
        <w:rPr>
          <w:noProof/>
        </w:rPr>
        <w:t>20</w:t>
      </w:r>
      <w:r>
        <w:fldChar w:fldCharType="end"/>
      </w:r>
      <w:r w:rsidR="0010769D">
        <w:t xml:space="preserve"> </w:t>
      </w:r>
      <w:r w:rsidR="0010769D">
        <w:rPr>
          <w:bCs/>
          <w:i/>
          <w:iCs w:val="0"/>
        </w:rPr>
        <w:t xml:space="preserve">Sequence Diagram </w:t>
      </w:r>
      <w:r w:rsidR="0010769D">
        <w:rPr>
          <w:bCs/>
        </w:rPr>
        <w:t>Cetak Faktur</w:t>
      </w:r>
    </w:p>
    <w:p w14:paraId="5966E17A" w14:textId="7BAD12E8" w:rsidR="00D3752A" w:rsidRDefault="00D3752A" w:rsidP="00D3752A">
      <w:pPr>
        <w:pStyle w:val="Normal2"/>
      </w:pPr>
      <w:r>
        <w:t xml:space="preserve">Pada gambar 4.20 terdapat </w:t>
      </w:r>
      <w:r>
        <w:rPr>
          <w:i/>
          <w:iCs/>
        </w:rPr>
        <w:t xml:space="preserve">actor </w:t>
      </w:r>
      <w:r>
        <w:t xml:space="preserve">yaitu admin dan 4 (empat) buah </w:t>
      </w:r>
      <w:r>
        <w:rPr>
          <w:i/>
          <w:iCs/>
        </w:rPr>
        <w:t>object</w:t>
      </w:r>
      <w:r>
        <w:t xml:space="preserve"> diantaranya halaman </w:t>
      </w:r>
      <w:r>
        <w:rPr>
          <w:i/>
          <w:iCs/>
        </w:rPr>
        <w:t>dashboard</w:t>
      </w:r>
      <w:r>
        <w:t>, halaman</w:t>
      </w:r>
      <w:r w:rsidR="005A690F">
        <w:t xml:space="preserve"> cetak faktur</w:t>
      </w:r>
      <w:r>
        <w:t xml:space="preserve">, </w:t>
      </w:r>
      <w:r>
        <w:rPr>
          <w:i/>
          <w:iCs/>
        </w:rPr>
        <w:t>controller</w:t>
      </w:r>
      <w:r w:rsidR="005A690F">
        <w:rPr>
          <w:i/>
          <w:iCs/>
        </w:rPr>
        <w:t xml:space="preserve"> </w:t>
      </w:r>
      <w:r w:rsidR="005A690F">
        <w:t>cetak faktur</w:t>
      </w:r>
      <w:r>
        <w:t xml:space="preserve">, model </w:t>
      </w:r>
      <w:r w:rsidR="005A690F">
        <w:t>cetak faktur</w:t>
      </w:r>
      <w:r>
        <w:rPr>
          <w:i/>
          <w:iCs/>
        </w:rPr>
        <w:t xml:space="preserve">. </w:t>
      </w:r>
      <w:r w:rsidRPr="002E0079">
        <w:t>Penjelasan</w:t>
      </w:r>
      <w:r>
        <w:t xml:space="preserve"> </w:t>
      </w:r>
      <w:r w:rsidRPr="00CB352A">
        <w:rPr>
          <w:i/>
          <w:iCs/>
        </w:rPr>
        <w:t>sequence diagram</w:t>
      </w:r>
      <w:r>
        <w:t xml:space="preserve"> diatas sebagai berikut:</w:t>
      </w:r>
    </w:p>
    <w:p w14:paraId="5AE4FA5B" w14:textId="77777777" w:rsidR="00D3752A" w:rsidRPr="005A690F" w:rsidRDefault="00D3752A" w:rsidP="005A690F">
      <w:pPr>
        <w:pStyle w:val="sequence"/>
        <w:numPr>
          <w:ilvl w:val="0"/>
          <w:numId w:val="30"/>
        </w:numPr>
        <w:ind w:left="1440"/>
        <w:rPr>
          <w:rFonts w:eastAsiaTheme="majorEastAsia" w:cstheme="majorBidi"/>
          <w:szCs w:val="26"/>
        </w:rPr>
      </w:pPr>
      <w:r>
        <w:t xml:space="preserve">Halaman </w:t>
      </w:r>
      <w:r w:rsidRPr="005A690F">
        <w:rPr>
          <w:i/>
          <w:iCs/>
        </w:rPr>
        <w:t>dashboard</w:t>
      </w:r>
    </w:p>
    <w:p w14:paraId="1D656AA0" w14:textId="4DE676FC" w:rsidR="00D3752A" w:rsidRPr="00A21260" w:rsidRDefault="00D3752A" w:rsidP="00D3752A">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memilih menu atau halaman </w:t>
      </w:r>
      <w:r w:rsidR="00524754" w:rsidRPr="00A21260">
        <w:rPr>
          <w:lang w:val="sv-SE"/>
        </w:rPr>
        <w:t>cetak faktur</w:t>
      </w:r>
    </w:p>
    <w:p w14:paraId="56B82F60" w14:textId="7FA00A11" w:rsidR="00D3752A" w:rsidRPr="00EF22B8" w:rsidRDefault="00D3752A" w:rsidP="00D3752A">
      <w:pPr>
        <w:pStyle w:val="sequence"/>
        <w:rPr>
          <w:rFonts w:eastAsiaTheme="majorEastAsia" w:cstheme="majorBidi"/>
          <w:szCs w:val="26"/>
        </w:rPr>
      </w:pPr>
      <w:r w:rsidRPr="008A020C">
        <w:rPr>
          <w:i/>
          <w:iCs/>
        </w:rPr>
        <w:t>Controller</w:t>
      </w:r>
      <w:r>
        <w:t xml:space="preserve"> </w:t>
      </w:r>
      <w:r w:rsidR="00524754">
        <w:t>cetak faktur</w:t>
      </w:r>
    </w:p>
    <w:p w14:paraId="72FE5901" w14:textId="6EF334C0" w:rsidR="00D3752A" w:rsidRPr="00A21260" w:rsidRDefault="00D3752A" w:rsidP="00D3752A">
      <w:pPr>
        <w:pStyle w:val="sequence"/>
        <w:numPr>
          <w:ilvl w:val="0"/>
          <w:numId w:val="0"/>
        </w:numPr>
        <w:ind w:left="1440"/>
        <w:rPr>
          <w:lang w:val="sv-SE"/>
        </w:rPr>
      </w:pPr>
      <w:r w:rsidRPr="00A21260">
        <w:rPr>
          <w:lang w:val="sv-SE"/>
        </w:rPr>
        <w:t xml:space="preserve">Menerima permintaan halaman </w:t>
      </w:r>
      <w:r w:rsidR="00524754" w:rsidRPr="00A21260">
        <w:rPr>
          <w:lang w:val="sv-SE"/>
        </w:rPr>
        <w:t>cetak faktur</w:t>
      </w:r>
      <w:r w:rsidRPr="00A21260">
        <w:rPr>
          <w:lang w:val="sv-SE"/>
        </w:rPr>
        <w:t xml:space="preserve">, </w:t>
      </w:r>
      <w:r w:rsidR="00D0210D" w:rsidRPr="00A21260">
        <w:rPr>
          <w:lang w:val="sv-SE"/>
        </w:rPr>
        <w:t>kemudian menampilkan halaman cetak faktur.</w:t>
      </w:r>
    </w:p>
    <w:p w14:paraId="56FF8926" w14:textId="20CE219E" w:rsidR="00D3752A" w:rsidRPr="00A21260" w:rsidRDefault="00D3752A" w:rsidP="00D3752A">
      <w:pPr>
        <w:pStyle w:val="sequence"/>
        <w:numPr>
          <w:ilvl w:val="0"/>
          <w:numId w:val="0"/>
        </w:numPr>
        <w:ind w:left="1440"/>
        <w:rPr>
          <w:lang w:val="sv-SE"/>
        </w:rPr>
      </w:pPr>
      <w:r w:rsidRPr="00A21260">
        <w:rPr>
          <w:lang w:val="sv-SE"/>
        </w:rPr>
        <w:t xml:space="preserve">Menerima inputan id </w:t>
      </w:r>
      <w:r w:rsidR="00D0210D" w:rsidRPr="00A21260">
        <w:rPr>
          <w:lang w:val="sv-SE"/>
        </w:rPr>
        <w:t>pesanan</w:t>
      </w:r>
      <w:r w:rsidRPr="00A21260">
        <w:rPr>
          <w:lang w:val="sv-SE"/>
        </w:rPr>
        <w:t xml:space="preserve">, kemudian mengambil data </w:t>
      </w:r>
      <w:r w:rsidR="00D0210D" w:rsidRPr="00A21260">
        <w:rPr>
          <w:lang w:val="sv-SE"/>
        </w:rPr>
        <w:t xml:space="preserve">pesanan </w:t>
      </w:r>
      <w:r w:rsidRPr="00A21260">
        <w:rPr>
          <w:lang w:val="sv-SE"/>
        </w:rPr>
        <w:t xml:space="preserve">berdasarkan id menggunakan fungsi </w:t>
      </w:r>
      <w:r w:rsidRPr="00A21260">
        <w:rPr>
          <w:i/>
          <w:iCs/>
          <w:lang w:val="sv-SE"/>
        </w:rPr>
        <w:t xml:space="preserve">getById </w:t>
      </w:r>
      <w:r w:rsidRPr="00A21260">
        <w:rPr>
          <w:lang w:val="sv-SE"/>
        </w:rPr>
        <w:t>dan setelahnya mengembalikan sebuah data</w:t>
      </w:r>
      <w:r w:rsidR="00FB1B01" w:rsidRPr="00A21260">
        <w:rPr>
          <w:lang w:val="sv-SE"/>
        </w:rPr>
        <w:t xml:space="preserve"> pesanan</w:t>
      </w:r>
      <w:r w:rsidRPr="00A21260">
        <w:rPr>
          <w:lang w:val="sv-SE"/>
        </w:rPr>
        <w:t xml:space="preserve"> untuk </w:t>
      </w:r>
      <w:r w:rsidR="00FB1B01" w:rsidRPr="00A21260">
        <w:rPr>
          <w:lang w:val="sv-SE"/>
        </w:rPr>
        <w:t>faktur</w:t>
      </w:r>
    </w:p>
    <w:p w14:paraId="06CFD37E" w14:textId="713FC159" w:rsidR="00367C5C" w:rsidRPr="00A21260" w:rsidRDefault="00D3752A" w:rsidP="00A1086E">
      <w:pPr>
        <w:pStyle w:val="sequence"/>
        <w:numPr>
          <w:ilvl w:val="0"/>
          <w:numId w:val="0"/>
        </w:numPr>
        <w:ind w:left="1440"/>
        <w:rPr>
          <w:lang w:val="sv-SE"/>
        </w:rPr>
      </w:pPr>
      <w:r w:rsidRPr="00A21260">
        <w:rPr>
          <w:lang w:val="sv-SE"/>
        </w:rPr>
        <w:lastRenderedPageBreak/>
        <w:t xml:space="preserve">Menerima </w:t>
      </w:r>
      <w:r w:rsidR="00455A2B" w:rsidRPr="00A21260">
        <w:rPr>
          <w:lang w:val="sv-SE"/>
        </w:rPr>
        <w:t xml:space="preserve">inputan </w:t>
      </w:r>
      <w:r w:rsidRPr="00A21260">
        <w:rPr>
          <w:lang w:val="sv-SE"/>
        </w:rPr>
        <w:t>data</w:t>
      </w:r>
      <w:r w:rsidR="00455A2B" w:rsidRPr="00A21260">
        <w:rPr>
          <w:lang w:val="sv-SE"/>
        </w:rPr>
        <w:t xml:space="preserve"> pesanan</w:t>
      </w:r>
      <w:r w:rsidRPr="00A21260">
        <w:rPr>
          <w:lang w:val="sv-SE"/>
        </w:rPr>
        <w:t>, kemudian mengubah data</w:t>
      </w:r>
      <w:r w:rsidR="00455A2B" w:rsidRPr="00A21260">
        <w:rPr>
          <w:lang w:val="sv-SE"/>
        </w:rPr>
        <w:t xml:space="preserve"> pesanan</w:t>
      </w:r>
      <w:r w:rsidRPr="00A21260">
        <w:rPr>
          <w:lang w:val="sv-SE"/>
        </w:rPr>
        <w:t xml:space="preserve"> yang sudah ada berdasarkan id</w:t>
      </w:r>
      <w:r w:rsidR="00455A2B" w:rsidRPr="00A21260">
        <w:rPr>
          <w:lang w:val="sv-SE"/>
        </w:rPr>
        <w:t xml:space="preserve"> pesanan</w:t>
      </w:r>
      <w:r w:rsidRPr="00A21260">
        <w:rPr>
          <w:lang w:val="sv-SE"/>
        </w:rPr>
        <w:t xml:space="preserve"> menggunakan fungsi </w:t>
      </w:r>
      <w:r w:rsidRPr="00A21260">
        <w:rPr>
          <w:i/>
          <w:iCs/>
          <w:lang w:val="sv-SE"/>
        </w:rPr>
        <w:t xml:space="preserve">update </w:t>
      </w:r>
      <w:r w:rsidRPr="00A21260">
        <w:rPr>
          <w:lang w:val="sv-SE"/>
        </w:rPr>
        <w:t xml:space="preserve">dan mengembalikan sebuah pesan tersimpan atau tidak data </w:t>
      </w:r>
      <w:r w:rsidR="00F83E8A" w:rsidRPr="00A21260">
        <w:rPr>
          <w:lang w:val="sv-SE"/>
        </w:rPr>
        <w:t>pesanan</w:t>
      </w:r>
      <w:r w:rsidR="00A1086E" w:rsidRPr="00A21260">
        <w:rPr>
          <w:lang w:val="sv-SE"/>
        </w:rPr>
        <w:t xml:space="preserve"> dan setelahnya mencetak faktur pembayaran</w:t>
      </w:r>
    </w:p>
    <w:p w14:paraId="70CF4301" w14:textId="213A7D40" w:rsidR="00D3752A" w:rsidRDefault="00D3752A" w:rsidP="00D3752A">
      <w:pPr>
        <w:pStyle w:val="sequence"/>
      </w:pPr>
      <w:r>
        <w:t xml:space="preserve">Halaman </w:t>
      </w:r>
      <w:r w:rsidR="00A1086E">
        <w:t>cetak faktur</w:t>
      </w:r>
    </w:p>
    <w:p w14:paraId="3DD4CF76" w14:textId="2DEAB489" w:rsidR="00C00E67" w:rsidRPr="00A21260" w:rsidRDefault="00D3752A" w:rsidP="00A1086E">
      <w:pPr>
        <w:pStyle w:val="sequence"/>
        <w:numPr>
          <w:ilvl w:val="0"/>
          <w:numId w:val="0"/>
        </w:numPr>
        <w:ind w:left="1440"/>
        <w:rPr>
          <w:lang w:val="sv-SE"/>
        </w:rPr>
      </w:pPr>
      <w:r>
        <w:t>Menampilkan halaman</w:t>
      </w:r>
      <w:r w:rsidR="00C00E67">
        <w:t xml:space="preserve"> cetak faktur</w:t>
      </w:r>
      <w:r>
        <w:t xml:space="preserve">, kemudian </w:t>
      </w:r>
      <w:r>
        <w:rPr>
          <w:i/>
          <w:iCs/>
        </w:rPr>
        <w:t xml:space="preserve">actor </w:t>
      </w:r>
      <w:r w:rsidR="00C00E67">
        <w:t>memilih</w:t>
      </w:r>
      <w:r>
        <w:t xml:space="preserve"> </w:t>
      </w:r>
      <w:r w:rsidR="00C00E67">
        <w:t>data pesanan yang akan dicetak faktur pembayarannya</w:t>
      </w:r>
      <w:r w:rsidR="00DE68F5">
        <w:t xml:space="preserve">, setelahnya </w:t>
      </w:r>
      <w:r w:rsidR="00DE68F5">
        <w:rPr>
          <w:i/>
          <w:iCs/>
        </w:rPr>
        <w:t xml:space="preserve">actor </w:t>
      </w:r>
      <w:r w:rsidR="00DE68F5">
        <w:t>mengisi data faktur pembayaran</w:t>
      </w:r>
      <w:r w:rsidR="00263689">
        <w:t xml:space="preserve"> dan klik tombol </w:t>
      </w:r>
      <w:r w:rsidR="00263689" w:rsidRPr="00263689">
        <w:rPr>
          <w:i/>
          <w:iCs/>
        </w:rPr>
        <w:t>print</w:t>
      </w:r>
      <w:r w:rsidR="00263689">
        <w:rPr>
          <w:i/>
          <w:iCs/>
        </w:rPr>
        <w:t xml:space="preserve">. </w:t>
      </w:r>
      <w:r w:rsidR="00263689" w:rsidRPr="00A21260">
        <w:rPr>
          <w:lang w:val="sv-SE"/>
        </w:rPr>
        <w:t xml:space="preserve">Data tersebut diteruskan ke </w:t>
      </w:r>
      <w:r w:rsidR="00263689" w:rsidRPr="00A21260">
        <w:rPr>
          <w:i/>
          <w:iCs/>
          <w:lang w:val="sv-SE"/>
        </w:rPr>
        <w:t>controller</w:t>
      </w:r>
      <w:r w:rsidR="00263689" w:rsidRPr="00A21260">
        <w:rPr>
          <w:lang w:val="sv-SE"/>
        </w:rPr>
        <w:t xml:space="preserve"> cetak faktur akan tampil pesan dan faktur pembayaran dicetak.</w:t>
      </w:r>
    </w:p>
    <w:p w14:paraId="3A11DA3D" w14:textId="73F8F41F" w:rsidR="00D3752A" w:rsidRDefault="00263689" w:rsidP="00C00E67">
      <w:pPr>
        <w:pStyle w:val="sequence"/>
      </w:pPr>
      <w:r>
        <w:t>Pesanan</w:t>
      </w:r>
    </w:p>
    <w:p w14:paraId="34BC8059" w14:textId="215DF90F" w:rsidR="00D3752A" w:rsidRPr="00A21260" w:rsidRDefault="00D3752A" w:rsidP="00D3752A">
      <w:pPr>
        <w:pStyle w:val="sequence"/>
        <w:numPr>
          <w:ilvl w:val="0"/>
          <w:numId w:val="0"/>
        </w:numPr>
        <w:ind w:left="1440"/>
        <w:rPr>
          <w:lang w:val="sv-SE"/>
        </w:rPr>
      </w:pPr>
      <w:r w:rsidRPr="00A21260">
        <w:rPr>
          <w:lang w:val="sv-SE"/>
        </w:rPr>
        <w:t xml:space="preserve">Menerima permintaan mengambil data berdasarkan id inputan, kemudian mengembalikan data pesanan berdasarkan id </w:t>
      </w:r>
      <w:r w:rsidR="00F92B46" w:rsidRPr="00A21260">
        <w:rPr>
          <w:lang w:val="sv-SE"/>
        </w:rPr>
        <w:t>pesanan</w:t>
      </w:r>
      <w:r w:rsidRPr="00A21260">
        <w:rPr>
          <w:lang w:val="sv-SE"/>
        </w:rPr>
        <w:t>.</w:t>
      </w:r>
    </w:p>
    <w:p w14:paraId="7AFD9B0C" w14:textId="40243DCB" w:rsidR="0010769D" w:rsidRPr="00A21260" w:rsidRDefault="00D3752A" w:rsidP="002F0C4B">
      <w:pPr>
        <w:pStyle w:val="sequence"/>
        <w:numPr>
          <w:ilvl w:val="0"/>
          <w:numId w:val="0"/>
        </w:numPr>
        <w:ind w:left="1440"/>
        <w:rPr>
          <w:lang w:val="sv-SE"/>
        </w:rPr>
      </w:pPr>
      <w:r w:rsidRPr="00A21260">
        <w:rPr>
          <w:lang w:val="sv-SE"/>
        </w:rPr>
        <w:t>Menerima permintaan mengubah data pesanan berdasarkan id inputan, kemudian mengembalikan pesan berhasil atau tidak.</w:t>
      </w:r>
    </w:p>
    <w:p w14:paraId="68118B83" w14:textId="78A1F5C8" w:rsidR="00A7498A" w:rsidRDefault="00A7498A" w:rsidP="00A7498A">
      <w:pPr>
        <w:pStyle w:val="Heading4"/>
        <w:rPr>
          <w:i/>
          <w:iCs w:val="0"/>
        </w:rPr>
      </w:pPr>
      <w:r>
        <w:rPr>
          <w:i/>
          <w:iCs w:val="0"/>
        </w:rPr>
        <w:t xml:space="preserve">Sequence Diagram </w:t>
      </w:r>
      <w:r>
        <w:t xml:space="preserve">Memesan </w:t>
      </w:r>
      <w:r>
        <w:rPr>
          <w:i/>
          <w:iCs w:val="0"/>
        </w:rPr>
        <w:t>Jersey Custom</w:t>
      </w:r>
    </w:p>
    <w:p w14:paraId="301E7FA2" w14:textId="77777777" w:rsidR="00097E8A" w:rsidRDefault="00A7498A" w:rsidP="00C63155">
      <w:pPr>
        <w:keepNext/>
        <w:ind w:firstLine="0"/>
        <w:jc w:val="center"/>
      </w:pPr>
      <w:r>
        <w:rPr>
          <w:noProof/>
          <w14:ligatures w14:val="standardContextual"/>
        </w:rPr>
        <w:drawing>
          <wp:inline distT="0" distB="0" distL="0" distR="0" wp14:anchorId="6D213FFA" wp14:editId="62F94B2F">
            <wp:extent cx="5465219" cy="3286665"/>
            <wp:effectExtent l="0" t="0" r="254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5">
                      <a:extLst>
                        <a:ext uri="{28A0092B-C50C-407E-A947-70E740481C1C}">
                          <a14:useLocalDpi xmlns:a14="http://schemas.microsoft.com/office/drawing/2010/main" val="0"/>
                        </a:ext>
                      </a:extLst>
                    </a:blip>
                    <a:stretch>
                      <a:fillRect/>
                    </a:stretch>
                  </pic:blipFill>
                  <pic:spPr>
                    <a:xfrm>
                      <a:off x="0" y="0"/>
                      <a:ext cx="5508041" cy="3312417"/>
                    </a:xfrm>
                    <a:prstGeom prst="rect">
                      <a:avLst/>
                    </a:prstGeom>
                  </pic:spPr>
                </pic:pic>
              </a:graphicData>
            </a:graphic>
          </wp:inline>
        </w:drawing>
      </w:r>
    </w:p>
    <w:p w14:paraId="785EEDCB" w14:textId="60E9C8AE" w:rsidR="00A7498A" w:rsidRPr="00097E8A" w:rsidRDefault="00097E8A" w:rsidP="00097E8A">
      <w:pPr>
        <w:pStyle w:val="Caption"/>
        <w:rPr>
          <w:i/>
          <w:iCs w:val="0"/>
        </w:rPr>
      </w:pPr>
      <w:r>
        <w:t xml:space="preserve">Gambar 4. </w:t>
      </w:r>
      <w:r>
        <w:fldChar w:fldCharType="begin"/>
      </w:r>
      <w:r>
        <w:instrText xml:space="preserve"> SEQ Gambar_4. \* ARABIC </w:instrText>
      </w:r>
      <w:r>
        <w:fldChar w:fldCharType="separate"/>
      </w:r>
      <w:r w:rsidR="006B6D5E">
        <w:rPr>
          <w:noProof/>
        </w:rPr>
        <w:t>21</w:t>
      </w:r>
      <w:r>
        <w:fldChar w:fldCharType="end"/>
      </w:r>
      <w:r>
        <w:t xml:space="preserve"> </w:t>
      </w:r>
      <w:r>
        <w:rPr>
          <w:bCs/>
          <w:i/>
          <w:iCs w:val="0"/>
        </w:rPr>
        <w:t xml:space="preserve">Sequence Diagram </w:t>
      </w:r>
      <w:r>
        <w:rPr>
          <w:bCs/>
        </w:rPr>
        <w:t xml:space="preserve">Memesan </w:t>
      </w:r>
      <w:r w:rsidR="00DA294D" w:rsidRPr="00DA294D">
        <w:rPr>
          <w:bCs/>
        </w:rPr>
        <w:t>Produk</w:t>
      </w:r>
    </w:p>
    <w:p w14:paraId="5A4CAAE7" w14:textId="0FCE5DC3" w:rsidR="00EA5834" w:rsidRDefault="00EA5834" w:rsidP="00EA5834">
      <w:pPr>
        <w:pStyle w:val="Normal2"/>
      </w:pPr>
      <w:r>
        <w:lastRenderedPageBreak/>
        <w:t xml:space="preserve">Pada gambar 4.21 terdapat </w:t>
      </w:r>
      <w:r>
        <w:rPr>
          <w:i/>
          <w:iCs/>
        </w:rPr>
        <w:t xml:space="preserve">actor </w:t>
      </w:r>
      <w:r>
        <w:t xml:space="preserve">yaitu pelanggan dan 4 (empat) buah </w:t>
      </w:r>
      <w:r>
        <w:rPr>
          <w:i/>
          <w:iCs/>
        </w:rPr>
        <w:t>object</w:t>
      </w:r>
      <w:r>
        <w:t xml:space="preserve"> diantaranya halaman utama, halaman order, </w:t>
      </w:r>
      <w:r>
        <w:rPr>
          <w:i/>
          <w:iCs/>
        </w:rPr>
        <w:t xml:space="preserve">controller </w:t>
      </w:r>
      <w:r>
        <w:t>order, model order</w:t>
      </w:r>
      <w:r>
        <w:rPr>
          <w:i/>
          <w:iCs/>
        </w:rPr>
        <w:t xml:space="preserve">. </w:t>
      </w:r>
      <w:r w:rsidRPr="002E0079">
        <w:t>Penjelasan</w:t>
      </w:r>
      <w:r>
        <w:t xml:space="preserve"> </w:t>
      </w:r>
      <w:r w:rsidRPr="00CB352A">
        <w:rPr>
          <w:i/>
          <w:iCs/>
        </w:rPr>
        <w:t>sequence diagram</w:t>
      </w:r>
      <w:r>
        <w:t xml:space="preserve"> diatas sebagai berikut:</w:t>
      </w:r>
    </w:p>
    <w:p w14:paraId="4A4549A4" w14:textId="2B157E75" w:rsidR="00EA5834" w:rsidRPr="005354A6" w:rsidRDefault="00EA5834" w:rsidP="005354A6">
      <w:pPr>
        <w:pStyle w:val="sequence"/>
        <w:numPr>
          <w:ilvl w:val="0"/>
          <w:numId w:val="31"/>
        </w:numPr>
        <w:ind w:left="1440"/>
        <w:rPr>
          <w:rFonts w:eastAsiaTheme="majorEastAsia" w:cstheme="majorBidi"/>
          <w:szCs w:val="26"/>
        </w:rPr>
      </w:pPr>
      <w:r>
        <w:t xml:space="preserve">Halaman </w:t>
      </w:r>
      <w:r w:rsidR="00C91612" w:rsidRPr="00C91612">
        <w:t>utama</w:t>
      </w:r>
    </w:p>
    <w:p w14:paraId="5F26FDBB" w14:textId="4F5F73CE" w:rsidR="00EA5834" w:rsidRPr="00A21260" w:rsidRDefault="00EA5834" w:rsidP="00EA5834">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w:t>
      </w:r>
      <w:r w:rsidR="00C91612" w:rsidRPr="00A21260">
        <w:rPr>
          <w:lang w:val="sv-SE"/>
        </w:rPr>
        <w:t>klik tombol pesan sekarang</w:t>
      </w:r>
    </w:p>
    <w:p w14:paraId="75E0D103" w14:textId="09A024C3" w:rsidR="00EA5834" w:rsidRPr="00EF22B8" w:rsidRDefault="00EA5834" w:rsidP="00EA5834">
      <w:pPr>
        <w:pStyle w:val="sequence"/>
        <w:rPr>
          <w:rFonts w:eastAsiaTheme="majorEastAsia" w:cstheme="majorBidi"/>
          <w:szCs w:val="26"/>
        </w:rPr>
      </w:pPr>
      <w:r w:rsidRPr="008A020C">
        <w:rPr>
          <w:i/>
          <w:iCs/>
        </w:rPr>
        <w:t>Controller</w:t>
      </w:r>
      <w:r>
        <w:t xml:space="preserve"> </w:t>
      </w:r>
      <w:r w:rsidR="00C91612">
        <w:t>order</w:t>
      </w:r>
    </w:p>
    <w:p w14:paraId="4CBF5760" w14:textId="5EC2D6A2" w:rsidR="00EA5834" w:rsidRPr="00A21260" w:rsidRDefault="00EA5834" w:rsidP="00EA5834">
      <w:pPr>
        <w:pStyle w:val="sequence"/>
        <w:numPr>
          <w:ilvl w:val="0"/>
          <w:numId w:val="0"/>
        </w:numPr>
        <w:ind w:left="1440"/>
        <w:rPr>
          <w:lang w:val="sv-SE"/>
        </w:rPr>
      </w:pPr>
      <w:r w:rsidRPr="00A21260">
        <w:rPr>
          <w:lang w:val="sv-SE"/>
        </w:rPr>
        <w:t>Menerima permintaan halaman</w:t>
      </w:r>
      <w:r w:rsidR="008364A7" w:rsidRPr="00A21260">
        <w:rPr>
          <w:lang w:val="sv-SE"/>
        </w:rPr>
        <w:t xml:space="preserve"> produk</w:t>
      </w:r>
      <w:r w:rsidRPr="00A21260">
        <w:rPr>
          <w:lang w:val="sv-SE"/>
        </w:rPr>
        <w:t xml:space="preserve">, kemudian menampilkan halaman </w:t>
      </w:r>
      <w:r w:rsidR="005354A6" w:rsidRPr="00A21260">
        <w:rPr>
          <w:lang w:val="sv-SE"/>
        </w:rPr>
        <w:t>order</w:t>
      </w:r>
      <w:r w:rsidRPr="00A21260">
        <w:rPr>
          <w:lang w:val="sv-SE"/>
        </w:rPr>
        <w:t>.</w:t>
      </w:r>
    </w:p>
    <w:p w14:paraId="327C6CF0" w14:textId="1FA4057D" w:rsidR="00EA5834" w:rsidRPr="00A21260" w:rsidRDefault="00EA5834" w:rsidP="001E0464">
      <w:pPr>
        <w:pStyle w:val="sequence"/>
        <w:numPr>
          <w:ilvl w:val="0"/>
          <w:numId w:val="0"/>
        </w:numPr>
        <w:ind w:left="1440"/>
        <w:rPr>
          <w:lang w:val="sv-SE"/>
        </w:rPr>
      </w:pPr>
      <w:r w:rsidRPr="00A21260">
        <w:rPr>
          <w:lang w:val="sv-SE"/>
        </w:rPr>
        <w:t>Menerima inputan data pesanan, kemudian</w:t>
      </w:r>
      <w:r w:rsidR="001E0464" w:rsidRPr="00A21260">
        <w:rPr>
          <w:lang w:val="sv-SE"/>
        </w:rPr>
        <w:t xml:space="preserve"> menambah</w:t>
      </w:r>
      <w:r w:rsidRPr="00A21260">
        <w:rPr>
          <w:lang w:val="sv-SE"/>
        </w:rPr>
        <w:t xml:space="preserve"> data pesanan menggunakan fungsi </w:t>
      </w:r>
      <w:r w:rsidR="001E0464" w:rsidRPr="00A21260">
        <w:rPr>
          <w:i/>
          <w:iCs/>
          <w:lang w:val="sv-SE"/>
        </w:rPr>
        <w:t>create</w:t>
      </w:r>
      <w:r w:rsidRPr="00A21260">
        <w:rPr>
          <w:i/>
          <w:iCs/>
          <w:lang w:val="sv-SE"/>
        </w:rPr>
        <w:t xml:space="preserve"> </w:t>
      </w:r>
      <w:r w:rsidRPr="00A21260">
        <w:rPr>
          <w:lang w:val="sv-SE"/>
        </w:rPr>
        <w:t>dan mengembalikan sebuah pesan tersimpan atau tidak data pesanan</w:t>
      </w:r>
    </w:p>
    <w:p w14:paraId="72733F0F" w14:textId="4BFCC64D" w:rsidR="0016366D" w:rsidRDefault="0016366D" w:rsidP="0016366D">
      <w:pPr>
        <w:pStyle w:val="sequence"/>
      </w:pPr>
      <w:r>
        <w:t>Halaman order</w:t>
      </w:r>
    </w:p>
    <w:p w14:paraId="3B505ABB" w14:textId="0FCB5704" w:rsidR="0016366D" w:rsidRPr="00A21260" w:rsidRDefault="00911495" w:rsidP="0016366D">
      <w:pPr>
        <w:pStyle w:val="sequence"/>
        <w:numPr>
          <w:ilvl w:val="0"/>
          <w:numId w:val="0"/>
        </w:numPr>
        <w:ind w:left="1440"/>
        <w:rPr>
          <w:lang w:val="sv-SE"/>
        </w:rPr>
      </w:pPr>
      <w:r w:rsidRPr="00A21260">
        <w:rPr>
          <w:lang w:val="sv-SE"/>
        </w:rPr>
        <w:t xml:space="preserve">Menampilkan halaman order, </w:t>
      </w:r>
      <w:r w:rsidR="00D2150B" w:rsidRPr="00A21260">
        <w:rPr>
          <w:lang w:val="sv-SE"/>
        </w:rPr>
        <w:t xml:space="preserve">kemudian menerima inputan data pesanan dari </w:t>
      </w:r>
      <w:r w:rsidR="00D2150B" w:rsidRPr="00A21260">
        <w:rPr>
          <w:i/>
          <w:iCs/>
          <w:lang w:val="sv-SE"/>
        </w:rPr>
        <w:t xml:space="preserve">actor </w:t>
      </w:r>
      <w:r w:rsidR="00D2150B" w:rsidRPr="00A21260">
        <w:rPr>
          <w:lang w:val="sv-SE"/>
        </w:rPr>
        <w:t xml:space="preserve">dan diteruskan ke controller order, setelahnya menampilkan </w:t>
      </w:r>
      <w:r w:rsidR="000B6792" w:rsidRPr="00A21260">
        <w:rPr>
          <w:lang w:val="sv-SE"/>
        </w:rPr>
        <w:t xml:space="preserve">sebuah </w:t>
      </w:r>
      <w:r w:rsidR="00D2150B" w:rsidRPr="00A21260">
        <w:rPr>
          <w:lang w:val="sv-SE"/>
        </w:rPr>
        <w:t xml:space="preserve">pesan </w:t>
      </w:r>
      <w:r w:rsidR="000B6792" w:rsidRPr="00A21260">
        <w:rPr>
          <w:lang w:val="sv-SE"/>
        </w:rPr>
        <w:t>data pesanan tersimpan atau tidak</w:t>
      </w:r>
    </w:p>
    <w:p w14:paraId="4BB2F471" w14:textId="77777777" w:rsidR="00EA5834" w:rsidRDefault="00EA5834" w:rsidP="00EA5834">
      <w:pPr>
        <w:pStyle w:val="sequence"/>
      </w:pPr>
      <w:r>
        <w:t>Pesanan</w:t>
      </w:r>
    </w:p>
    <w:p w14:paraId="582F3B9F" w14:textId="399D20E8" w:rsidR="000B6792" w:rsidRPr="00A21260" w:rsidRDefault="000B6792" w:rsidP="000B6792">
      <w:pPr>
        <w:pStyle w:val="sequence"/>
        <w:numPr>
          <w:ilvl w:val="0"/>
          <w:numId w:val="0"/>
        </w:numPr>
        <w:ind w:left="1440"/>
        <w:rPr>
          <w:lang w:val="sv-SE"/>
        </w:rPr>
      </w:pPr>
      <w:r w:rsidRPr="00A21260">
        <w:rPr>
          <w:lang w:val="sv-SE"/>
        </w:rPr>
        <w:t>Menerima permintaan menambah data pesanan berdasarkan inputan, kemudian mengembalikan pesan berhasil atau tidak.</w:t>
      </w:r>
    </w:p>
    <w:p w14:paraId="3054D28D" w14:textId="68883153" w:rsidR="00DA294D" w:rsidRDefault="00DA294D" w:rsidP="00DA294D">
      <w:pPr>
        <w:pStyle w:val="Heading4"/>
      </w:pPr>
      <w:r w:rsidRPr="000E2E5E">
        <w:rPr>
          <w:i/>
          <w:iCs w:val="0"/>
        </w:rPr>
        <w:t>Sequence Diagram</w:t>
      </w:r>
      <w:r w:rsidRPr="00DA294D">
        <w:t xml:space="preserve"> </w:t>
      </w:r>
      <w:r w:rsidR="000E2E5E">
        <w:t>Memesan Produk</w:t>
      </w:r>
    </w:p>
    <w:p w14:paraId="7203BC05" w14:textId="77777777" w:rsidR="000E2E5E" w:rsidRDefault="00DA294D" w:rsidP="000B6792">
      <w:pPr>
        <w:keepNext/>
        <w:ind w:firstLine="0"/>
        <w:jc w:val="center"/>
      </w:pPr>
      <w:r>
        <w:rPr>
          <w:noProof/>
          <w14:ligatures w14:val="standardContextual"/>
        </w:rPr>
        <w:drawing>
          <wp:inline distT="0" distB="0" distL="0" distR="0" wp14:anchorId="74024D1D" wp14:editId="5E439A56">
            <wp:extent cx="4709380" cy="247391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6">
                      <a:extLst>
                        <a:ext uri="{28A0092B-C50C-407E-A947-70E740481C1C}">
                          <a14:useLocalDpi xmlns:a14="http://schemas.microsoft.com/office/drawing/2010/main" val="0"/>
                        </a:ext>
                      </a:extLst>
                    </a:blip>
                    <a:stretch>
                      <a:fillRect/>
                    </a:stretch>
                  </pic:blipFill>
                  <pic:spPr>
                    <a:xfrm>
                      <a:off x="0" y="0"/>
                      <a:ext cx="4709380" cy="2473915"/>
                    </a:xfrm>
                    <a:prstGeom prst="rect">
                      <a:avLst/>
                    </a:prstGeom>
                  </pic:spPr>
                </pic:pic>
              </a:graphicData>
            </a:graphic>
          </wp:inline>
        </w:drawing>
      </w:r>
    </w:p>
    <w:p w14:paraId="5D5E9FC5" w14:textId="71216C77" w:rsidR="00DA294D" w:rsidRPr="00A21260" w:rsidRDefault="000E2E5E" w:rsidP="000E2E5E">
      <w:pPr>
        <w:pStyle w:val="Caption"/>
        <w:rPr>
          <w:b/>
          <w:bCs/>
          <w:lang w:val="sv-SE"/>
        </w:rPr>
      </w:pPr>
      <w:r w:rsidRPr="00A21260">
        <w:rPr>
          <w:lang w:val="sv-SE"/>
        </w:rPr>
        <w:t xml:space="preserve">Gambar 4. </w:t>
      </w:r>
      <w:r>
        <w:fldChar w:fldCharType="begin"/>
      </w:r>
      <w:r w:rsidRPr="00A21260">
        <w:rPr>
          <w:lang w:val="sv-SE"/>
        </w:rPr>
        <w:instrText xml:space="preserve"> SEQ Gambar_4. \* ARABIC </w:instrText>
      </w:r>
      <w:r>
        <w:fldChar w:fldCharType="separate"/>
      </w:r>
      <w:r w:rsidR="006B6D5E">
        <w:rPr>
          <w:noProof/>
          <w:lang w:val="sv-SE"/>
        </w:rPr>
        <w:t>22</w:t>
      </w:r>
      <w:r>
        <w:fldChar w:fldCharType="end"/>
      </w:r>
      <w:r w:rsidRPr="00A21260">
        <w:rPr>
          <w:lang w:val="sv-SE"/>
        </w:rPr>
        <w:t xml:space="preserve"> </w:t>
      </w:r>
      <w:r w:rsidRPr="00A21260">
        <w:rPr>
          <w:bCs/>
          <w:i/>
          <w:iCs w:val="0"/>
          <w:lang w:val="sv-SE"/>
        </w:rPr>
        <w:t xml:space="preserve">Sequence Diagram </w:t>
      </w:r>
      <w:r w:rsidRPr="00A21260">
        <w:rPr>
          <w:bCs/>
          <w:lang w:val="sv-SE"/>
        </w:rPr>
        <w:t>Memesan Produk</w:t>
      </w:r>
    </w:p>
    <w:p w14:paraId="7C193657" w14:textId="198EF905" w:rsidR="009C4BF3" w:rsidRDefault="009C4BF3" w:rsidP="009C4BF3">
      <w:pPr>
        <w:pStyle w:val="Normal2"/>
      </w:pPr>
      <w:r w:rsidRPr="00A21260">
        <w:rPr>
          <w:lang w:val="sv-SE"/>
        </w:rPr>
        <w:lastRenderedPageBreak/>
        <w:t xml:space="preserve">Pada gambar 4.22 terdapat </w:t>
      </w:r>
      <w:r w:rsidRPr="00A21260">
        <w:rPr>
          <w:i/>
          <w:iCs/>
          <w:lang w:val="sv-SE"/>
        </w:rPr>
        <w:t xml:space="preserve">actor </w:t>
      </w:r>
      <w:r w:rsidRPr="00A21260">
        <w:rPr>
          <w:lang w:val="sv-SE"/>
        </w:rPr>
        <w:t xml:space="preserve">yaitu pelanggan dan </w:t>
      </w:r>
      <w:r w:rsidR="00E22111" w:rsidRPr="00A21260">
        <w:rPr>
          <w:lang w:val="sv-SE"/>
        </w:rPr>
        <w:t>5</w:t>
      </w:r>
      <w:r w:rsidRPr="00A21260">
        <w:rPr>
          <w:lang w:val="sv-SE"/>
        </w:rPr>
        <w:t xml:space="preserve"> (</w:t>
      </w:r>
      <w:r w:rsidR="00E22111" w:rsidRPr="00A21260">
        <w:rPr>
          <w:lang w:val="sv-SE"/>
        </w:rPr>
        <w:t>lima</w:t>
      </w:r>
      <w:r w:rsidRPr="00A21260">
        <w:rPr>
          <w:lang w:val="sv-SE"/>
        </w:rPr>
        <w:t xml:space="preserve">) buah </w:t>
      </w:r>
      <w:r w:rsidRPr="00A21260">
        <w:rPr>
          <w:i/>
          <w:iCs/>
          <w:lang w:val="sv-SE"/>
        </w:rPr>
        <w:t>object</w:t>
      </w:r>
      <w:r w:rsidRPr="00A21260">
        <w:rPr>
          <w:lang w:val="sv-SE"/>
        </w:rPr>
        <w:t xml:space="preserve"> diantaranya halaman utama, halaman </w:t>
      </w:r>
      <w:r w:rsidR="00556A8B" w:rsidRPr="00A21260">
        <w:rPr>
          <w:lang w:val="sv-SE"/>
        </w:rPr>
        <w:t xml:space="preserve">produk(user), aplikasi </w:t>
      </w:r>
      <w:r w:rsidR="00556A8B" w:rsidRPr="00A21260">
        <w:rPr>
          <w:i/>
          <w:iCs/>
          <w:lang w:val="sv-SE"/>
        </w:rPr>
        <w:t>WhatsApp</w:t>
      </w:r>
      <w:r w:rsidRPr="00A21260">
        <w:rPr>
          <w:lang w:val="sv-SE"/>
        </w:rPr>
        <w:t xml:space="preserve">, </w:t>
      </w:r>
      <w:r w:rsidRPr="00A21260">
        <w:rPr>
          <w:i/>
          <w:iCs/>
          <w:lang w:val="sv-SE"/>
        </w:rPr>
        <w:t>controller</w:t>
      </w:r>
      <w:r w:rsidR="00556A8B" w:rsidRPr="00A21260">
        <w:rPr>
          <w:i/>
          <w:iCs/>
          <w:lang w:val="sv-SE"/>
        </w:rPr>
        <w:t xml:space="preserve"> </w:t>
      </w:r>
      <w:r w:rsidR="00556A8B" w:rsidRPr="00A21260">
        <w:rPr>
          <w:lang w:val="sv-SE"/>
        </w:rPr>
        <w:t>produk</w:t>
      </w:r>
      <w:r w:rsidRPr="00A21260">
        <w:rPr>
          <w:lang w:val="sv-SE"/>
        </w:rPr>
        <w:t>, model</w:t>
      </w:r>
      <w:r w:rsidR="00556A8B" w:rsidRPr="00A21260">
        <w:rPr>
          <w:lang w:val="sv-SE"/>
        </w:rPr>
        <w:t xml:space="preserve"> produk</w:t>
      </w:r>
      <w:r w:rsidRPr="00A21260">
        <w:rPr>
          <w:i/>
          <w:iCs/>
          <w:lang w:val="sv-SE"/>
        </w:rPr>
        <w:t xml:space="preserve">. </w:t>
      </w:r>
      <w:r w:rsidRPr="002E0079">
        <w:t>Penjelasan</w:t>
      </w:r>
      <w:r>
        <w:t xml:space="preserve"> </w:t>
      </w:r>
      <w:r w:rsidRPr="00CB352A">
        <w:rPr>
          <w:i/>
          <w:iCs/>
        </w:rPr>
        <w:t>sequence diagram</w:t>
      </w:r>
      <w:r>
        <w:t xml:space="preserve"> diatas sebagai berikut:</w:t>
      </w:r>
    </w:p>
    <w:p w14:paraId="6E469FA3" w14:textId="77777777" w:rsidR="009C4BF3" w:rsidRPr="00556A8B" w:rsidRDefault="009C4BF3" w:rsidP="00556A8B">
      <w:pPr>
        <w:pStyle w:val="sequence"/>
        <w:numPr>
          <w:ilvl w:val="0"/>
          <w:numId w:val="32"/>
        </w:numPr>
        <w:ind w:left="1440"/>
        <w:rPr>
          <w:rFonts w:eastAsiaTheme="majorEastAsia" w:cstheme="majorBidi"/>
          <w:szCs w:val="26"/>
        </w:rPr>
      </w:pPr>
      <w:r>
        <w:t xml:space="preserve">Halaman </w:t>
      </w:r>
      <w:r w:rsidRPr="00C91612">
        <w:t>utama</w:t>
      </w:r>
    </w:p>
    <w:p w14:paraId="2667301F" w14:textId="0E3DB6C9" w:rsidR="009C4BF3" w:rsidRPr="00A21260" w:rsidRDefault="009C4BF3" w:rsidP="009C4BF3">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klik </w:t>
      </w:r>
      <w:r w:rsidR="008364A7" w:rsidRPr="00A21260">
        <w:rPr>
          <w:lang w:val="sv-SE"/>
        </w:rPr>
        <w:t>menu atau halaman produk</w:t>
      </w:r>
    </w:p>
    <w:p w14:paraId="5FADCB22" w14:textId="1735C0E0" w:rsidR="009C4BF3" w:rsidRPr="00EF22B8" w:rsidRDefault="009C4BF3" w:rsidP="009C4BF3">
      <w:pPr>
        <w:pStyle w:val="sequence"/>
        <w:rPr>
          <w:rFonts w:eastAsiaTheme="majorEastAsia" w:cstheme="majorBidi"/>
          <w:szCs w:val="26"/>
        </w:rPr>
      </w:pPr>
      <w:r w:rsidRPr="008A020C">
        <w:rPr>
          <w:i/>
          <w:iCs/>
        </w:rPr>
        <w:t>Controller</w:t>
      </w:r>
      <w:r>
        <w:t xml:space="preserve"> </w:t>
      </w:r>
      <w:r w:rsidR="008364A7">
        <w:t>produk</w:t>
      </w:r>
    </w:p>
    <w:p w14:paraId="27BD0D13" w14:textId="22DEF3B7" w:rsidR="00247A39" w:rsidRPr="00A21260" w:rsidRDefault="009C4BF3" w:rsidP="00247A39">
      <w:pPr>
        <w:pStyle w:val="sequence"/>
        <w:numPr>
          <w:ilvl w:val="0"/>
          <w:numId w:val="0"/>
        </w:numPr>
        <w:ind w:left="1440"/>
        <w:rPr>
          <w:lang w:val="sv-SE"/>
        </w:rPr>
      </w:pPr>
      <w:r w:rsidRPr="00A21260">
        <w:rPr>
          <w:lang w:val="sv-SE"/>
        </w:rPr>
        <w:t xml:space="preserve">Menerima permintaan halaman </w:t>
      </w:r>
      <w:r w:rsidR="00247A39" w:rsidRPr="00A21260">
        <w:rPr>
          <w:lang w:val="sv-SE"/>
        </w:rPr>
        <w:t>produk</w:t>
      </w:r>
      <w:r w:rsidRPr="00A21260">
        <w:rPr>
          <w:lang w:val="sv-SE"/>
        </w:rPr>
        <w:t xml:space="preserve">, </w:t>
      </w:r>
      <w:r w:rsidR="00247A39" w:rsidRPr="00A21260">
        <w:rPr>
          <w:lang w:val="sv-SE"/>
        </w:rPr>
        <w:t xml:space="preserve">kemudian mengambil data produk pada model produk dengan menggunakan fungsi </w:t>
      </w:r>
      <w:r w:rsidR="00247A39" w:rsidRPr="00A21260">
        <w:rPr>
          <w:i/>
          <w:iCs/>
          <w:lang w:val="sv-SE"/>
        </w:rPr>
        <w:t xml:space="preserve">getAll, </w:t>
      </w:r>
      <w:r w:rsidR="00247A39" w:rsidRPr="00A21260">
        <w:rPr>
          <w:lang w:val="sv-SE"/>
        </w:rPr>
        <w:t>mengembalikan data p</w:t>
      </w:r>
      <w:r w:rsidR="00A24FE7" w:rsidRPr="00A21260">
        <w:rPr>
          <w:lang w:val="sv-SE"/>
        </w:rPr>
        <w:t>roduk</w:t>
      </w:r>
      <w:r w:rsidR="00247A39" w:rsidRPr="00A21260">
        <w:rPr>
          <w:lang w:val="sv-SE"/>
        </w:rPr>
        <w:t xml:space="preserve"> tersebut bersamaan dengan menampilkan halaman</w:t>
      </w:r>
      <w:r w:rsidR="00A24FE7" w:rsidRPr="00A21260">
        <w:rPr>
          <w:lang w:val="sv-SE"/>
        </w:rPr>
        <w:t xml:space="preserve"> produk</w:t>
      </w:r>
      <w:r w:rsidR="00247A39" w:rsidRPr="00A21260">
        <w:rPr>
          <w:lang w:val="sv-SE"/>
        </w:rPr>
        <w:t>.</w:t>
      </w:r>
    </w:p>
    <w:p w14:paraId="014AEEC6" w14:textId="1E33F0C6" w:rsidR="009C4BF3" w:rsidRPr="00A21260" w:rsidRDefault="009C4BF3" w:rsidP="009C4BF3">
      <w:pPr>
        <w:pStyle w:val="sequence"/>
        <w:numPr>
          <w:ilvl w:val="0"/>
          <w:numId w:val="0"/>
        </w:numPr>
        <w:ind w:left="1440"/>
        <w:rPr>
          <w:lang w:val="sv-SE"/>
        </w:rPr>
      </w:pPr>
      <w:r w:rsidRPr="00A21260">
        <w:rPr>
          <w:lang w:val="sv-SE"/>
        </w:rPr>
        <w:t xml:space="preserve">Menerima inputan data </w:t>
      </w:r>
      <w:r w:rsidR="00A24FE7" w:rsidRPr="00A21260">
        <w:rPr>
          <w:lang w:val="sv-SE"/>
        </w:rPr>
        <w:t>produk</w:t>
      </w:r>
      <w:r w:rsidRPr="00A21260">
        <w:rPr>
          <w:lang w:val="sv-SE"/>
        </w:rPr>
        <w:t xml:space="preserve">, kemudian </w:t>
      </w:r>
      <w:r w:rsidR="00A24FE7" w:rsidRPr="00A21260">
        <w:rPr>
          <w:lang w:val="sv-SE"/>
        </w:rPr>
        <w:t xml:space="preserve">membuka aplikasi </w:t>
      </w:r>
      <w:r w:rsidR="00A24FE7" w:rsidRPr="00A21260">
        <w:rPr>
          <w:i/>
          <w:iCs/>
          <w:lang w:val="sv-SE"/>
        </w:rPr>
        <w:t xml:space="preserve">WhatsApp </w:t>
      </w:r>
      <w:r w:rsidR="004255D9" w:rsidRPr="00A21260">
        <w:rPr>
          <w:lang w:val="sv-SE"/>
        </w:rPr>
        <w:t xml:space="preserve">dengan menampilkan data produk yang dipilih </w:t>
      </w:r>
      <w:r w:rsidR="004255D9" w:rsidRPr="00A21260">
        <w:rPr>
          <w:i/>
          <w:iCs/>
          <w:lang w:val="sv-SE"/>
        </w:rPr>
        <w:t>actor</w:t>
      </w:r>
    </w:p>
    <w:p w14:paraId="32B6D5C8" w14:textId="14B5EF0C" w:rsidR="009C4BF3" w:rsidRDefault="009C4BF3" w:rsidP="009C4BF3">
      <w:pPr>
        <w:pStyle w:val="sequence"/>
      </w:pPr>
      <w:r>
        <w:t xml:space="preserve">Halaman </w:t>
      </w:r>
      <w:r w:rsidR="004255D9">
        <w:t>produk</w:t>
      </w:r>
    </w:p>
    <w:p w14:paraId="2B3427CF" w14:textId="7FF9F8DF" w:rsidR="009C4BF3" w:rsidRPr="00A21260" w:rsidRDefault="009C4BF3" w:rsidP="009C4BF3">
      <w:pPr>
        <w:pStyle w:val="sequence"/>
        <w:numPr>
          <w:ilvl w:val="0"/>
          <w:numId w:val="0"/>
        </w:numPr>
        <w:ind w:left="1440"/>
        <w:rPr>
          <w:lang w:val="sv-SE"/>
        </w:rPr>
      </w:pPr>
      <w:r w:rsidRPr="00A21260">
        <w:rPr>
          <w:lang w:val="sv-SE"/>
        </w:rPr>
        <w:t xml:space="preserve">Menampilkan halaman </w:t>
      </w:r>
      <w:r w:rsidR="004255D9" w:rsidRPr="00A21260">
        <w:rPr>
          <w:lang w:val="sv-SE"/>
        </w:rPr>
        <w:t>produk</w:t>
      </w:r>
      <w:r w:rsidRPr="00A21260">
        <w:rPr>
          <w:lang w:val="sv-SE"/>
        </w:rPr>
        <w:t xml:space="preserve">, kemudian menerima inputan data </w:t>
      </w:r>
      <w:r w:rsidR="00AD3BBF" w:rsidRPr="00A21260">
        <w:rPr>
          <w:lang w:val="sv-SE"/>
        </w:rPr>
        <w:t>produk</w:t>
      </w:r>
      <w:r w:rsidRPr="00A21260">
        <w:rPr>
          <w:lang w:val="sv-SE"/>
        </w:rPr>
        <w:t xml:space="preserve"> dari </w:t>
      </w:r>
      <w:r w:rsidRPr="00A21260">
        <w:rPr>
          <w:i/>
          <w:iCs/>
          <w:lang w:val="sv-SE"/>
        </w:rPr>
        <w:t xml:space="preserve">actor </w:t>
      </w:r>
      <w:r w:rsidRPr="00A21260">
        <w:rPr>
          <w:lang w:val="sv-SE"/>
        </w:rPr>
        <w:t xml:space="preserve">dan diteruskan ke </w:t>
      </w:r>
      <w:r w:rsidRPr="00A21260">
        <w:rPr>
          <w:i/>
          <w:iCs/>
          <w:lang w:val="sv-SE"/>
        </w:rPr>
        <w:t>controller</w:t>
      </w:r>
      <w:r w:rsidRPr="00A21260">
        <w:rPr>
          <w:lang w:val="sv-SE"/>
        </w:rPr>
        <w:t xml:space="preserve"> </w:t>
      </w:r>
      <w:r w:rsidR="00AD3BBF" w:rsidRPr="00A21260">
        <w:rPr>
          <w:lang w:val="sv-SE"/>
        </w:rPr>
        <w:t>produk(user).</w:t>
      </w:r>
    </w:p>
    <w:p w14:paraId="0AE8007D" w14:textId="074DBE8E" w:rsidR="009C4BF3" w:rsidRDefault="00E07310" w:rsidP="009C4BF3">
      <w:pPr>
        <w:pStyle w:val="sequence"/>
      </w:pPr>
      <w:r>
        <w:t>Produk</w:t>
      </w:r>
    </w:p>
    <w:p w14:paraId="2D10E475" w14:textId="783A2225" w:rsidR="009C4BF3" w:rsidRPr="00A21260" w:rsidRDefault="00E07310" w:rsidP="00E07310">
      <w:pPr>
        <w:pStyle w:val="sequence"/>
        <w:numPr>
          <w:ilvl w:val="0"/>
          <w:numId w:val="0"/>
        </w:numPr>
        <w:ind w:left="1440"/>
        <w:rPr>
          <w:lang w:val="sv-SE"/>
        </w:rPr>
      </w:pPr>
      <w:r w:rsidRPr="00A21260">
        <w:rPr>
          <w:lang w:val="sv-SE"/>
        </w:rPr>
        <w:t xml:space="preserve">Menerima permintaan mengambil seluruh data produk dari </w:t>
      </w:r>
      <w:r w:rsidRPr="00A21260">
        <w:rPr>
          <w:i/>
          <w:iCs/>
          <w:lang w:val="sv-SE"/>
        </w:rPr>
        <w:t>controller</w:t>
      </w:r>
      <w:r w:rsidRPr="00A21260">
        <w:rPr>
          <w:lang w:val="sv-SE"/>
        </w:rPr>
        <w:t>, kemudian mengembalikan semua data produk.</w:t>
      </w:r>
    </w:p>
    <w:p w14:paraId="693CD72E" w14:textId="4802ED4D" w:rsidR="00F4646D" w:rsidRPr="00F4646D" w:rsidRDefault="00F4646D" w:rsidP="00F4646D">
      <w:pPr>
        <w:pStyle w:val="sequence"/>
      </w:pPr>
      <w:r>
        <w:t xml:space="preserve">Aplikasi </w:t>
      </w:r>
      <w:r w:rsidRPr="00F4646D">
        <w:rPr>
          <w:i/>
          <w:iCs/>
        </w:rPr>
        <w:t>WhatsApp</w:t>
      </w:r>
    </w:p>
    <w:p w14:paraId="33568D99" w14:textId="459E516C" w:rsidR="00F4646D" w:rsidRPr="00A21260" w:rsidRDefault="00F4646D" w:rsidP="00F4646D">
      <w:pPr>
        <w:pStyle w:val="sequence"/>
        <w:numPr>
          <w:ilvl w:val="0"/>
          <w:numId w:val="0"/>
        </w:numPr>
        <w:ind w:left="1440"/>
        <w:rPr>
          <w:lang w:val="sv-SE"/>
        </w:rPr>
      </w:pPr>
      <w:r w:rsidRPr="00A21260">
        <w:rPr>
          <w:lang w:val="sv-SE"/>
        </w:rPr>
        <w:t xml:space="preserve">Menampilkan tampilan aplikasi </w:t>
      </w:r>
      <w:r w:rsidRPr="00A21260">
        <w:rPr>
          <w:i/>
          <w:iCs/>
          <w:lang w:val="sv-SE"/>
        </w:rPr>
        <w:t xml:space="preserve">WhatsApp </w:t>
      </w:r>
      <w:r w:rsidRPr="00A21260">
        <w:rPr>
          <w:lang w:val="sv-SE"/>
        </w:rPr>
        <w:t>dengan detail data produk sebagai pesan yang sudah terisi</w:t>
      </w:r>
    </w:p>
    <w:p w14:paraId="329BBC98" w14:textId="1B9EE1E5" w:rsidR="0052667B" w:rsidRDefault="0052667B" w:rsidP="0052667B">
      <w:pPr>
        <w:pStyle w:val="Heading4"/>
        <w:rPr>
          <w:i/>
          <w:iCs w:val="0"/>
        </w:rPr>
      </w:pPr>
      <w:r>
        <w:rPr>
          <w:i/>
          <w:iCs w:val="0"/>
        </w:rPr>
        <w:lastRenderedPageBreak/>
        <w:t>Sequence Diagram Logout</w:t>
      </w:r>
    </w:p>
    <w:p w14:paraId="1F150EC8" w14:textId="77777777" w:rsidR="004078AA" w:rsidRDefault="004078AA" w:rsidP="004078AA">
      <w:pPr>
        <w:keepNext/>
        <w:ind w:firstLine="0"/>
        <w:jc w:val="center"/>
      </w:pPr>
      <w:r>
        <w:rPr>
          <w:noProof/>
          <w14:ligatures w14:val="standardContextual"/>
        </w:rPr>
        <w:drawing>
          <wp:inline distT="0" distB="0" distL="0" distR="0" wp14:anchorId="7227C30E" wp14:editId="1F04BF44">
            <wp:extent cx="4486275" cy="26765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7">
                      <a:extLst>
                        <a:ext uri="{28A0092B-C50C-407E-A947-70E740481C1C}">
                          <a14:useLocalDpi xmlns:a14="http://schemas.microsoft.com/office/drawing/2010/main" val="0"/>
                        </a:ext>
                      </a:extLst>
                    </a:blip>
                    <a:stretch>
                      <a:fillRect/>
                    </a:stretch>
                  </pic:blipFill>
                  <pic:spPr>
                    <a:xfrm>
                      <a:off x="0" y="0"/>
                      <a:ext cx="4486275" cy="2676525"/>
                    </a:xfrm>
                    <a:prstGeom prst="rect">
                      <a:avLst/>
                    </a:prstGeom>
                  </pic:spPr>
                </pic:pic>
              </a:graphicData>
            </a:graphic>
          </wp:inline>
        </w:drawing>
      </w:r>
    </w:p>
    <w:p w14:paraId="394CDD64" w14:textId="02466D8E" w:rsidR="0052667B" w:rsidRPr="0052667B" w:rsidRDefault="004078AA" w:rsidP="004078AA">
      <w:pPr>
        <w:pStyle w:val="Caption"/>
      </w:pPr>
      <w:r>
        <w:t xml:space="preserve">Gambar 4. </w:t>
      </w:r>
      <w:r>
        <w:fldChar w:fldCharType="begin"/>
      </w:r>
      <w:r>
        <w:instrText xml:space="preserve"> SEQ Gambar_4. \* ARABIC </w:instrText>
      </w:r>
      <w:r>
        <w:fldChar w:fldCharType="separate"/>
      </w:r>
      <w:r w:rsidR="006B6D5E">
        <w:rPr>
          <w:noProof/>
        </w:rPr>
        <w:t>23</w:t>
      </w:r>
      <w:r>
        <w:fldChar w:fldCharType="end"/>
      </w:r>
      <w:r>
        <w:t xml:space="preserve"> </w:t>
      </w:r>
      <w:r>
        <w:rPr>
          <w:bCs/>
          <w:i/>
          <w:iCs w:val="0"/>
        </w:rPr>
        <w:t xml:space="preserve">Sequence Diagram </w:t>
      </w:r>
      <w:r>
        <w:rPr>
          <w:bCs/>
        </w:rPr>
        <w:t>Memesan Produk</w:t>
      </w:r>
    </w:p>
    <w:p w14:paraId="39F342D1" w14:textId="41FD174B" w:rsidR="009B7729" w:rsidRDefault="009B7729" w:rsidP="009B7729">
      <w:pPr>
        <w:pStyle w:val="Normal2"/>
      </w:pPr>
      <w:r>
        <w:t xml:space="preserve">Pada gambar 4.22 terdapat </w:t>
      </w:r>
      <w:r>
        <w:rPr>
          <w:i/>
          <w:iCs/>
        </w:rPr>
        <w:t xml:space="preserve">actor </w:t>
      </w:r>
      <w:r>
        <w:t xml:space="preserve">yaitu </w:t>
      </w:r>
      <w:r w:rsidR="00510E06">
        <w:t>admin</w:t>
      </w:r>
      <w:r>
        <w:t xml:space="preserve"> dan </w:t>
      </w:r>
      <w:r w:rsidR="00510E06">
        <w:t>3</w:t>
      </w:r>
      <w:r>
        <w:t xml:space="preserve"> (</w:t>
      </w:r>
      <w:r w:rsidR="00510E06">
        <w:t>tiga</w:t>
      </w:r>
      <w:r>
        <w:t xml:space="preserve">) buah </w:t>
      </w:r>
      <w:r>
        <w:rPr>
          <w:i/>
          <w:iCs/>
        </w:rPr>
        <w:t>object</w:t>
      </w:r>
      <w:r>
        <w:t xml:space="preserve"> diantaranya halaman </w:t>
      </w:r>
      <w:r w:rsidR="00510E06">
        <w:t>dashboard</w:t>
      </w:r>
      <w:r>
        <w:t>, halaman</w:t>
      </w:r>
      <w:r w:rsidR="00510E06">
        <w:t xml:space="preserve"> login</w:t>
      </w:r>
      <w:r>
        <w:t xml:space="preserve">, </w:t>
      </w:r>
      <w:r>
        <w:rPr>
          <w:i/>
          <w:iCs/>
        </w:rPr>
        <w:t xml:space="preserve">controller </w:t>
      </w:r>
      <w:r w:rsidR="00510E06">
        <w:t>admin</w:t>
      </w:r>
      <w:r>
        <w:rPr>
          <w:i/>
          <w:iCs/>
        </w:rPr>
        <w:t xml:space="preserve">. </w:t>
      </w:r>
      <w:r w:rsidRPr="002E0079">
        <w:t>Penjelasan</w:t>
      </w:r>
      <w:r>
        <w:t xml:space="preserve"> </w:t>
      </w:r>
      <w:r w:rsidRPr="00CB352A">
        <w:rPr>
          <w:i/>
          <w:iCs/>
        </w:rPr>
        <w:t>sequence diagram</w:t>
      </w:r>
      <w:r>
        <w:t xml:space="preserve"> diatas sebagai berikut:</w:t>
      </w:r>
    </w:p>
    <w:p w14:paraId="44571595" w14:textId="1A789134" w:rsidR="009B7729" w:rsidRPr="009B7729" w:rsidRDefault="009B7729" w:rsidP="009B7729">
      <w:pPr>
        <w:pStyle w:val="sequence"/>
        <w:numPr>
          <w:ilvl w:val="0"/>
          <w:numId w:val="33"/>
        </w:numPr>
        <w:ind w:left="1440"/>
        <w:rPr>
          <w:rFonts w:eastAsiaTheme="majorEastAsia" w:cstheme="majorBidi"/>
          <w:szCs w:val="26"/>
        </w:rPr>
      </w:pPr>
      <w:r>
        <w:t xml:space="preserve">Halaman </w:t>
      </w:r>
      <w:r w:rsidRPr="009B7729">
        <w:rPr>
          <w:i/>
          <w:iCs/>
        </w:rPr>
        <w:t>dashboard</w:t>
      </w:r>
    </w:p>
    <w:p w14:paraId="5BE3BDCF" w14:textId="4C0DCAD0" w:rsidR="009B7729" w:rsidRPr="00A21260" w:rsidRDefault="009B7729" w:rsidP="009B7729">
      <w:pPr>
        <w:pStyle w:val="sequence"/>
        <w:numPr>
          <w:ilvl w:val="0"/>
          <w:numId w:val="0"/>
        </w:numPr>
        <w:ind w:left="1440"/>
        <w:rPr>
          <w:lang w:val="sv-SE"/>
        </w:rPr>
      </w:pPr>
      <w:r w:rsidRPr="00A21260">
        <w:rPr>
          <w:lang w:val="sv-SE"/>
        </w:rPr>
        <w:t xml:space="preserve">Pada halaman ini </w:t>
      </w:r>
      <w:r w:rsidRPr="00A21260">
        <w:rPr>
          <w:i/>
          <w:iCs/>
          <w:lang w:val="sv-SE"/>
        </w:rPr>
        <w:t>actor</w:t>
      </w:r>
      <w:r w:rsidRPr="00A21260">
        <w:rPr>
          <w:lang w:val="sv-SE"/>
        </w:rPr>
        <w:t xml:space="preserve"> klik </w:t>
      </w:r>
      <w:r w:rsidR="00DA63F9" w:rsidRPr="00A21260">
        <w:rPr>
          <w:lang w:val="sv-SE"/>
        </w:rPr>
        <w:t>logout</w:t>
      </w:r>
    </w:p>
    <w:p w14:paraId="4AF58F62" w14:textId="5DE24A1B" w:rsidR="009B7729" w:rsidRPr="00EF22B8" w:rsidRDefault="009B7729" w:rsidP="009B7729">
      <w:pPr>
        <w:pStyle w:val="sequence"/>
        <w:rPr>
          <w:rFonts w:eastAsiaTheme="majorEastAsia" w:cstheme="majorBidi"/>
          <w:szCs w:val="26"/>
        </w:rPr>
      </w:pPr>
      <w:r w:rsidRPr="008A020C">
        <w:rPr>
          <w:i/>
          <w:iCs/>
        </w:rPr>
        <w:t>Controller</w:t>
      </w:r>
      <w:r>
        <w:t xml:space="preserve"> </w:t>
      </w:r>
      <w:r w:rsidR="00DA63F9">
        <w:t>admin</w:t>
      </w:r>
    </w:p>
    <w:p w14:paraId="0C032798" w14:textId="78FDFF69" w:rsidR="008547DE" w:rsidRPr="00A21260" w:rsidRDefault="009B7729" w:rsidP="008547DE">
      <w:pPr>
        <w:pStyle w:val="sequence"/>
        <w:numPr>
          <w:ilvl w:val="0"/>
          <w:numId w:val="0"/>
        </w:numPr>
        <w:ind w:left="1440"/>
        <w:rPr>
          <w:lang w:val="sv-SE"/>
        </w:rPr>
      </w:pPr>
      <w:r w:rsidRPr="00A21260">
        <w:rPr>
          <w:lang w:val="sv-SE"/>
        </w:rPr>
        <w:t xml:space="preserve">Menerima permintaan </w:t>
      </w:r>
      <w:r w:rsidR="00DA63F9" w:rsidRPr="00A21260">
        <w:rPr>
          <w:lang w:val="sv-SE"/>
        </w:rPr>
        <w:t>logout</w:t>
      </w:r>
      <w:r w:rsidRPr="00A21260">
        <w:rPr>
          <w:lang w:val="sv-SE"/>
        </w:rPr>
        <w:t xml:space="preserve">, </w:t>
      </w:r>
      <w:r w:rsidR="008547DE" w:rsidRPr="00A21260">
        <w:rPr>
          <w:lang w:val="sv-SE"/>
        </w:rPr>
        <w:t xml:space="preserve">menjalankan fungsi </w:t>
      </w:r>
      <w:r w:rsidR="008547DE" w:rsidRPr="00A21260">
        <w:rPr>
          <w:i/>
          <w:iCs/>
          <w:lang w:val="sv-SE"/>
        </w:rPr>
        <w:t>logout</w:t>
      </w:r>
      <w:r w:rsidR="008547DE" w:rsidRPr="00A21260">
        <w:rPr>
          <w:lang w:val="sv-SE"/>
        </w:rPr>
        <w:t xml:space="preserve"> kemudian menampilkan halaman login</w:t>
      </w:r>
    </w:p>
    <w:p w14:paraId="7AB567AA" w14:textId="43E7AEC7" w:rsidR="009B7729" w:rsidRDefault="009B7729" w:rsidP="008547DE">
      <w:pPr>
        <w:pStyle w:val="sequence"/>
      </w:pPr>
      <w:r>
        <w:t xml:space="preserve">Halaman </w:t>
      </w:r>
      <w:r w:rsidR="00596D2D" w:rsidRPr="00596D2D">
        <w:rPr>
          <w:i/>
          <w:iCs/>
        </w:rPr>
        <w:t>login</w:t>
      </w:r>
    </w:p>
    <w:p w14:paraId="1914DB00" w14:textId="5DD18402" w:rsidR="001470AC" w:rsidRDefault="00596D2D" w:rsidP="008547DE">
      <w:pPr>
        <w:pStyle w:val="sequence"/>
        <w:numPr>
          <w:ilvl w:val="0"/>
          <w:numId w:val="0"/>
        </w:numPr>
        <w:ind w:left="1440"/>
        <w:rPr>
          <w:i/>
          <w:iCs/>
        </w:rPr>
      </w:pPr>
      <w:r>
        <w:t xml:space="preserve">Menampilkan halaman </w:t>
      </w:r>
      <w:r w:rsidRPr="00596D2D">
        <w:rPr>
          <w:i/>
          <w:iCs/>
        </w:rPr>
        <w:t>login</w:t>
      </w:r>
    </w:p>
    <w:p w14:paraId="49C226C7" w14:textId="320D1E66" w:rsidR="00810A78" w:rsidRDefault="00810A78" w:rsidP="00810A78">
      <w:pPr>
        <w:pStyle w:val="Heading3"/>
      </w:pPr>
      <w:r>
        <w:t>Perancangan Antar Muka</w:t>
      </w:r>
    </w:p>
    <w:p w14:paraId="66CD6C52" w14:textId="77777777" w:rsidR="00A21260" w:rsidRDefault="00A21260" w:rsidP="00A21260">
      <w:pPr>
        <w:ind w:left="720"/>
        <w:rPr>
          <w:lang w:val="sv-SE"/>
        </w:rPr>
      </w:pPr>
      <w:r w:rsidRPr="00A21260">
        <w:rPr>
          <w:lang w:val="sv-SE"/>
        </w:rPr>
        <w:t xml:space="preserve">Tahapan ini </w:t>
      </w:r>
      <w:r>
        <w:rPr>
          <w:lang w:val="sv-SE"/>
        </w:rPr>
        <w:t>m</w:t>
      </w:r>
      <w:r w:rsidRPr="00A21260">
        <w:rPr>
          <w:lang w:val="sv-SE"/>
        </w:rPr>
        <w:t>enggambarkan setiap tampilan pada tahap perancangan antar muka, yang akan digunakan sebagai referensi untuk pembuatan aplikasi berbasis web.</w:t>
      </w:r>
    </w:p>
    <w:p w14:paraId="28F66A87" w14:textId="77777777" w:rsidR="00A21260" w:rsidRDefault="00A21260">
      <w:pPr>
        <w:spacing w:before="0" w:after="160" w:line="259" w:lineRule="auto"/>
        <w:ind w:firstLine="0"/>
        <w:jc w:val="left"/>
        <w:rPr>
          <w:iCs/>
          <w:lang w:val="sv-SE"/>
        </w:rPr>
      </w:pPr>
      <w:r>
        <w:rPr>
          <w:iCs/>
          <w:lang w:val="sv-SE"/>
        </w:rPr>
        <w:br w:type="page"/>
      </w:r>
    </w:p>
    <w:p w14:paraId="55A3C207" w14:textId="34C6086E" w:rsidR="00A21260" w:rsidRDefault="00CD385B" w:rsidP="00CD385B">
      <w:pPr>
        <w:pStyle w:val="ListParagraph"/>
        <w:ind w:left="1080" w:firstLine="360"/>
        <w:rPr>
          <w:iCs/>
          <w:lang w:val="sv-SE"/>
        </w:rPr>
      </w:pPr>
      <w:r>
        <w:rPr>
          <w:iCs/>
          <w:lang w:val="sv-SE"/>
        </w:rPr>
        <w:lastRenderedPageBreak/>
        <w:t>Berikut merupakan t</w:t>
      </w:r>
      <w:r w:rsidR="00A21260">
        <w:rPr>
          <w:iCs/>
          <w:lang w:val="sv-SE"/>
        </w:rPr>
        <w:t>ampilan antar muka</w:t>
      </w:r>
      <w:r>
        <w:rPr>
          <w:iCs/>
          <w:lang w:val="sv-SE"/>
        </w:rPr>
        <w:t xml:space="preserve"> </w:t>
      </w:r>
      <w:r w:rsidRPr="00CD385B">
        <w:rPr>
          <w:iCs/>
          <w:lang w:val="sv-SE"/>
        </w:rPr>
        <w:t>rancang bangun aplikasi e-katalog berbasis web di umkm zecko</w:t>
      </w:r>
      <w:r>
        <w:rPr>
          <w:iCs/>
          <w:lang w:val="sv-SE"/>
        </w:rPr>
        <w:t xml:space="preserve">  </w:t>
      </w:r>
      <w:r w:rsidR="00A21260">
        <w:rPr>
          <w:iCs/>
          <w:lang w:val="sv-SE"/>
        </w:rPr>
        <w:t>untuk admin.</w:t>
      </w:r>
    </w:p>
    <w:p w14:paraId="47882376" w14:textId="0F05A099" w:rsidR="00A21260" w:rsidRDefault="00A21260" w:rsidP="00A21260">
      <w:pPr>
        <w:pStyle w:val="ListParagraph"/>
        <w:numPr>
          <w:ilvl w:val="0"/>
          <w:numId w:val="35"/>
        </w:numPr>
        <w:ind w:left="1080"/>
        <w:rPr>
          <w:iCs/>
          <w:lang w:val="sv-SE"/>
        </w:rPr>
      </w:pPr>
      <w:r w:rsidRPr="00A21260">
        <w:rPr>
          <w:iCs/>
          <w:lang w:val="sv-SE"/>
        </w:rPr>
        <w:t xml:space="preserve">Perancangan antar muka login </w:t>
      </w:r>
      <w:r w:rsidR="00BB40B4">
        <w:rPr>
          <w:iCs/>
          <w:lang w:val="sv-SE"/>
        </w:rPr>
        <w:t>admin</w:t>
      </w:r>
    </w:p>
    <w:p w14:paraId="625420A0" w14:textId="77777777" w:rsidR="00CD385B" w:rsidRDefault="00A21260" w:rsidP="00CD385B">
      <w:pPr>
        <w:pStyle w:val="ListParagraph"/>
        <w:keepNext/>
        <w:ind w:left="1080" w:firstLine="0"/>
      </w:pPr>
      <w:r>
        <w:rPr>
          <w:iCs/>
          <w:noProof/>
          <w:lang w:val="sv-SE"/>
          <w14:ligatures w14:val="standardContextual"/>
        </w:rPr>
        <w:drawing>
          <wp:inline distT="0" distB="0" distL="0" distR="0" wp14:anchorId="4109FCF6" wp14:editId="4A02DE37">
            <wp:extent cx="4132911" cy="2938958"/>
            <wp:effectExtent l="19050" t="19050" r="20320" b="13970"/>
            <wp:docPr id="1154258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58533" name="Picture 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32911" cy="2938958"/>
                    </a:xfrm>
                    <a:prstGeom prst="rect">
                      <a:avLst/>
                    </a:prstGeom>
                    <a:ln>
                      <a:solidFill>
                        <a:schemeClr val="tx1"/>
                      </a:solidFill>
                    </a:ln>
                  </pic:spPr>
                </pic:pic>
              </a:graphicData>
            </a:graphic>
          </wp:inline>
        </w:drawing>
      </w:r>
    </w:p>
    <w:p w14:paraId="5EA70AAD" w14:textId="4B7F27EA" w:rsidR="00A21260" w:rsidRDefault="00CD385B" w:rsidP="00CD385B">
      <w:pPr>
        <w:pStyle w:val="Caption"/>
      </w:pPr>
      <w:r>
        <w:t xml:space="preserve">Gambar 4. </w:t>
      </w:r>
      <w:r>
        <w:fldChar w:fldCharType="begin"/>
      </w:r>
      <w:r>
        <w:instrText xml:space="preserve"> SEQ Gambar_4. \* ARABIC </w:instrText>
      </w:r>
      <w:r>
        <w:fldChar w:fldCharType="separate"/>
      </w:r>
      <w:r w:rsidR="006B6D5E">
        <w:rPr>
          <w:noProof/>
        </w:rPr>
        <w:t>24</w:t>
      </w:r>
      <w:r>
        <w:fldChar w:fldCharType="end"/>
      </w:r>
      <w:r>
        <w:t xml:space="preserve"> Tampilan antarmuka login</w:t>
      </w:r>
      <w:r w:rsidR="00BB40B4">
        <w:t xml:space="preserve"> admin</w:t>
      </w:r>
    </w:p>
    <w:p w14:paraId="41DE5B45" w14:textId="764EE422" w:rsidR="00CD385B" w:rsidRPr="00CD385B" w:rsidRDefault="00B179B6" w:rsidP="00B179B6">
      <w:pPr>
        <w:ind w:left="1080"/>
      </w:pPr>
      <w:r w:rsidRPr="00B179B6">
        <w:t>Gambar 4.</w:t>
      </w:r>
      <w:r>
        <w:t>24</w:t>
      </w:r>
      <w:r w:rsidRPr="00B179B6">
        <w:t xml:space="preserve"> di atas menunjukkan interface login</w:t>
      </w:r>
      <w:r w:rsidR="00BB40B4">
        <w:t xml:space="preserve"> admin</w:t>
      </w:r>
      <w:r w:rsidRPr="00B179B6">
        <w:t xml:space="preserve">, yang terdiri dari username yang digunakan untuk memasukkan username, password yang digunakan untuk memasukkan password, dan tombol </w:t>
      </w:r>
      <w:r>
        <w:t>sign in</w:t>
      </w:r>
      <w:r w:rsidRPr="00B179B6">
        <w:t xml:space="preserve"> yang digunakan untuk memverifikasi data username dan password yang dimasukkan pada database sehingga pengguna dapat mengakses sistem.</w:t>
      </w:r>
    </w:p>
    <w:p w14:paraId="20506BDC" w14:textId="77777777" w:rsidR="00B179B6" w:rsidRPr="00482C0C" w:rsidRDefault="00B179B6">
      <w:pPr>
        <w:spacing w:before="0" w:after="160" w:line="259" w:lineRule="auto"/>
        <w:ind w:firstLine="0"/>
        <w:jc w:val="left"/>
        <w:rPr>
          <w:iCs/>
        </w:rPr>
      </w:pPr>
      <w:r w:rsidRPr="00482C0C">
        <w:rPr>
          <w:iCs/>
        </w:rPr>
        <w:br w:type="page"/>
      </w:r>
    </w:p>
    <w:p w14:paraId="71C17130" w14:textId="017FD664" w:rsidR="00A21260" w:rsidRDefault="00A21260" w:rsidP="00A21260">
      <w:pPr>
        <w:pStyle w:val="ListParagraph"/>
        <w:numPr>
          <w:ilvl w:val="0"/>
          <w:numId w:val="35"/>
        </w:numPr>
        <w:ind w:left="1080"/>
        <w:rPr>
          <w:iCs/>
          <w:lang w:val="sv-SE"/>
        </w:rPr>
      </w:pPr>
      <w:r>
        <w:rPr>
          <w:iCs/>
          <w:lang w:val="sv-SE"/>
        </w:rPr>
        <w:lastRenderedPageBreak/>
        <w:t>Perancangan antar muka</w:t>
      </w:r>
      <w:r w:rsidR="00CD385B">
        <w:rPr>
          <w:iCs/>
          <w:lang w:val="sv-SE"/>
        </w:rPr>
        <w:t xml:space="preserve"> dashboard</w:t>
      </w:r>
    </w:p>
    <w:p w14:paraId="3EC6E22F" w14:textId="77777777" w:rsidR="00CD385B" w:rsidRDefault="00A21260" w:rsidP="00CD385B">
      <w:pPr>
        <w:pStyle w:val="ListParagraph"/>
        <w:keepNext/>
        <w:ind w:left="1080" w:firstLine="0"/>
      </w:pPr>
      <w:r>
        <w:rPr>
          <w:iCs/>
          <w:noProof/>
          <w:lang w:val="sv-SE"/>
          <w14:ligatures w14:val="standardContextual"/>
        </w:rPr>
        <w:drawing>
          <wp:inline distT="0" distB="0" distL="0" distR="0" wp14:anchorId="08CBF74F" wp14:editId="57B81740">
            <wp:extent cx="4132911" cy="2938958"/>
            <wp:effectExtent l="19050" t="19050" r="20320" b="13970"/>
            <wp:docPr id="1296458655" name="Picture 1296458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58655" name="Picture 129645865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32911" cy="2938958"/>
                    </a:xfrm>
                    <a:prstGeom prst="rect">
                      <a:avLst/>
                    </a:prstGeom>
                    <a:ln>
                      <a:solidFill>
                        <a:schemeClr val="tx1"/>
                      </a:solidFill>
                    </a:ln>
                  </pic:spPr>
                </pic:pic>
              </a:graphicData>
            </a:graphic>
          </wp:inline>
        </w:drawing>
      </w:r>
    </w:p>
    <w:p w14:paraId="70E606D3" w14:textId="44574BEC" w:rsidR="00A21260" w:rsidRPr="00482C0C" w:rsidRDefault="00CD385B" w:rsidP="00CD385B">
      <w:pPr>
        <w:pStyle w:val="Caption"/>
        <w:rPr>
          <w:lang w:val="sv-SE"/>
        </w:rPr>
      </w:pPr>
      <w:r w:rsidRPr="00482C0C">
        <w:rPr>
          <w:lang w:val="sv-SE"/>
        </w:rPr>
        <w:t xml:space="preserve">Gambar 4. </w:t>
      </w:r>
      <w:r>
        <w:fldChar w:fldCharType="begin"/>
      </w:r>
      <w:r w:rsidRPr="00482C0C">
        <w:rPr>
          <w:lang w:val="sv-SE"/>
        </w:rPr>
        <w:instrText xml:space="preserve"> SEQ Gambar_4. \* ARABIC </w:instrText>
      </w:r>
      <w:r>
        <w:fldChar w:fldCharType="separate"/>
      </w:r>
      <w:r w:rsidR="006B6D5E">
        <w:rPr>
          <w:noProof/>
          <w:lang w:val="sv-SE"/>
        </w:rPr>
        <w:t>25</w:t>
      </w:r>
      <w:r>
        <w:fldChar w:fldCharType="end"/>
      </w:r>
      <w:r w:rsidRPr="00482C0C">
        <w:rPr>
          <w:lang w:val="sv-SE"/>
        </w:rPr>
        <w:t xml:space="preserve"> Tampilan antar muka dashboard</w:t>
      </w:r>
    </w:p>
    <w:p w14:paraId="05B584F5" w14:textId="617C8B43" w:rsidR="00A21260" w:rsidRPr="006926E4" w:rsidRDefault="00B179B6" w:rsidP="006926E4">
      <w:pPr>
        <w:ind w:left="1080"/>
        <w:rPr>
          <w:lang w:val="sv-SE"/>
        </w:rPr>
      </w:pPr>
      <w:r w:rsidRPr="00B179B6">
        <w:rPr>
          <w:lang w:val="sv-SE"/>
        </w:rPr>
        <w:t>Pada</w:t>
      </w:r>
      <w:r>
        <w:rPr>
          <w:lang w:val="sv-SE"/>
        </w:rPr>
        <w:t xml:space="preserve"> </w:t>
      </w:r>
      <w:r w:rsidRPr="00B179B6">
        <w:rPr>
          <w:lang w:val="sv-SE"/>
        </w:rPr>
        <w:t>gambar 4.</w:t>
      </w:r>
      <w:r w:rsidR="006926E4">
        <w:rPr>
          <w:lang w:val="sv-SE"/>
        </w:rPr>
        <w:t>25</w:t>
      </w:r>
      <w:r w:rsidRPr="00B179B6">
        <w:rPr>
          <w:lang w:val="sv-SE"/>
        </w:rPr>
        <w:t xml:space="preserve"> di atas </w:t>
      </w:r>
      <w:r>
        <w:rPr>
          <w:lang w:val="sv-SE"/>
        </w:rPr>
        <w:t>merupakan p</w:t>
      </w:r>
      <w:r w:rsidRPr="00B179B6">
        <w:rPr>
          <w:lang w:val="sv-SE"/>
        </w:rPr>
        <w:t xml:space="preserve">erancangan antar muka dashboard yang memungkinkan </w:t>
      </w:r>
      <w:r>
        <w:rPr>
          <w:lang w:val="sv-SE"/>
        </w:rPr>
        <w:t>admin</w:t>
      </w:r>
      <w:r w:rsidRPr="00B179B6">
        <w:rPr>
          <w:lang w:val="sv-SE"/>
        </w:rPr>
        <w:t xml:space="preserve"> melihat data</w:t>
      </w:r>
      <w:r w:rsidR="006926E4">
        <w:rPr>
          <w:lang w:val="sv-SE"/>
        </w:rPr>
        <w:t xml:space="preserve"> pesanan </w:t>
      </w:r>
      <w:r w:rsidRPr="00B179B6">
        <w:rPr>
          <w:lang w:val="sv-SE"/>
        </w:rPr>
        <w:t>secara keseluruhan digambarkan</w:t>
      </w:r>
      <w:r w:rsidR="006926E4">
        <w:rPr>
          <w:lang w:val="sv-SE"/>
        </w:rPr>
        <w:t xml:space="preserve"> dalam bentuk grafik</w:t>
      </w:r>
      <w:r w:rsidRPr="00B179B6">
        <w:rPr>
          <w:lang w:val="sv-SE"/>
        </w:rPr>
        <w:t>.</w:t>
      </w:r>
    </w:p>
    <w:p w14:paraId="5675CEB3" w14:textId="77777777" w:rsidR="006926E4" w:rsidRDefault="006926E4">
      <w:pPr>
        <w:spacing w:before="0" w:after="160" w:line="259" w:lineRule="auto"/>
        <w:ind w:firstLine="0"/>
        <w:jc w:val="left"/>
        <w:rPr>
          <w:iCs/>
          <w:lang w:val="sv-SE"/>
        </w:rPr>
      </w:pPr>
      <w:r>
        <w:rPr>
          <w:iCs/>
          <w:lang w:val="sv-SE"/>
        </w:rPr>
        <w:br w:type="page"/>
      </w:r>
    </w:p>
    <w:p w14:paraId="193BA378" w14:textId="0584E5F0" w:rsidR="00A21260" w:rsidRDefault="00A21260" w:rsidP="00A21260">
      <w:pPr>
        <w:pStyle w:val="ListParagraph"/>
        <w:numPr>
          <w:ilvl w:val="0"/>
          <w:numId w:val="35"/>
        </w:numPr>
        <w:ind w:left="1080"/>
        <w:rPr>
          <w:iCs/>
          <w:lang w:val="sv-SE"/>
        </w:rPr>
      </w:pPr>
      <w:r>
        <w:rPr>
          <w:iCs/>
          <w:lang w:val="sv-SE"/>
        </w:rPr>
        <w:lastRenderedPageBreak/>
        <w:t>Perancangan antar muka</w:t>
      </w:r>
      <w:r w:rsidR="00CD385B">
        <w:rPr>
          <w:iCs/>
          <w:lang w:val="sv-SE"/>
        </w:rPr>
        <w:t xml:space="preserve"> pesanan</w:t>
      </w:r>
    </w:p>
    <w:p w14:paraId="36F36977" w14:textId="77777777" w:rsidR="00CD385B" w:rsidRDefault="00A21260" w:rsidP="00E4204E">
      <w:pPr>
        <w:keepNext/>
        <w:ind w:firstLine="0"/>
        <w:jc w:val="center"/>
      </w:pPr>
      <w:r>
        <w:rPr>
          <w:noProof/>
          <w:lang w:val="sv-SE"/>
        </w:rPr>
        <w:drawing>
          <wp:inline distT="0" distB="0" distL="0" distR="0" wp14:anchorId="67E86EC7" wp14:editId="1A712B7F">
            <wp:extent cx="3409950" cy="2424853"/>
            <wp:effectExtent l="19050" t="19050" r="19050" b="13970"/>
            <wp:docPr id="514015567" name="Picture 514015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015567" name="Picture 51401556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15523" cy="2428816"/>
                    </a:xfrm>
                    <a:prstGeom prst="rect">
                      <a:avLst/>
                    </a:prstGeom>
                    <a:ln>
                      <a:solidFill>
                        <a:schemeClr val="tx1"/>
                      </a:solidFill>
                    </a:ln>
                  </pic:spPr>
                </pic:pic>
              </a:graphicData>
            </a:graphic>
          </wp:inline>
        </w:drawing>
      </w:r>
    </w:p>
    <w:p w14:paraId="1BC657AF" w14:textId="08FAB56F" w:rsidR="00A21260" w:rsidRDefault="00CD385B" w:rsidP="00CD385B">
      <w:pPr>
        <w:pStyle w:val="Caption"/>
        <w:rPr>
          <w:lang w:val="sv-SE"/>
        </w:rPr>
      </w:pPr>
      <w:r w:rsidRPr="00CD385B">
        <w:rPr>
          <w:lang w:val="sv-SE"/>
        </w:rPr>
        <w:t xml:space="preserve">Gambar 4. </w:t>
      </w:r>
      <w:r>
        <w:fldChar w:fldCharType="begin"/>
      </w:r>
      <w:r w:rsidRPr="00CD385B">
        <w:rPr>
          <w:lang w:val="sv-SE"/>
        </w:rPr>
        <w:instrText xml:space="preserve"> SEQ Gambar_4. \* ARABIC </w:instrText>
      </w:r>
      <w:r>
        <w:fldChar w:fldCharType="separate"/>
      </w:r>
      <w:r w:rsidR="006B6D5E">
        <w:rPr>
          <w:noProof/>
          <w:lang w:val="sv-SE"/>
        </w:rPr>
        <w:t>26</w:t>
      </w:r>
      <w:r>
        <w:fldChar w:fldCharType="end"/>
      </w:r>
      <w:r w:rsidRPr="00CD385B">
        <w:rPr>
          <w:lang w:val="sv-SE"/>
        </w:rPr>
        <w:t xml:space="preserve"> Tampilan antar muka pesanan</w:t>
      </w:r>
    </w:p>
    <w:p w14:paraId="40368C83" w14:textId="27484D54" w:rsidR="006926E4" w:rsidRPr="006926E4" w:rsidRDefault="006926E4" w:rsidP="006926E4">
      <w:pPr>
        <w:ind w:left="1080"/>
        <w:rPr>
          <w:lang w:val="sv-SE"/>
        </w:rPr>
      </w:pPr>
      <w:r w:rsidRPr="00B179B6">
        <w:rPr>
          <w:lang w:val="sv-SE"/>
        </w:rPr>
        <w:t>Pada</w:t>
      </w:r>
      <w:r>
        <w:rPr>
          <w:lang w:val="sv-SE"/>
        </w:rPr>
        <w:t xml:space="preserve"> </w:t>
      </w:r>
      <w:r w:rsidRPr="00B179B6">
        <w:rPr>
          <w:lang w:val="sv-SE"/>
        </w:rPr>
        <w:t>gambar 4.</w:t>
      </w:r>
      <w:r>
        <w:rPr>
          <w:lang w:val="sv-SE"/>
        </w:rPr>
        <w:t>26</w:t>
      </w:r>
      <w:r w:rsidRPr="00B179B6">
        <w:rPr>
          <w:lang w:val="sv-SE"/>
        </w:rPr>
        <w:t xml:space="preserve"> di atas </w:t>
      </w:r>
      <w:r>
        <w:rPr>
          <w:lang w:val="sv-SE"/>
        </w:rPr>
        <w:t>merupakan p</w:t>
      </w:r>
      <w:r w:rsidRPr="00B179B6">
        <w:rPr>
          <w:lang w:val="sv-SE"/>
        </w:rPr>
        <w:t xml:space="preserve">erancangan antar muka </w:t>
      </w:r>
      <w:r>
        <w:rPr>
          <w:lang w:val="sv-SE"/>
        </w:rPr>
        <w:t>pesan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sidR="001776EC">
        <w:rPr>
          <w:lang w:val="sv-SE"/>
        </w:rPr>
        <w:t xml:space="preserve">dan mengelola </w:t>
      </w:r>
      <w:r w:rsidRPr="00B179B6">
        <w:rPr>
          <w:lang w:val="sv-SE"/>
        </w:rPr>
        <w:t>data</w:t>
      </w:r>
      <w:r>
        <w:rPr>
          <w:lang w:val="sv-SE"/>
        </w:rPr>
        <w:t xml:space="preserve"> pesanan</w:t>
      </w:r>
      <w:r w:rsidRPr="00B179B6">
        <w:rPr>
          <w:lang w:val="sv-SE"/>
        </w:rPr>
        <w:t>.</w:t>
      </w:r>
    </w:p>
    <w:p w14:paraId="3AEF2C94" w14:textId="46BC4579" w:rsidR="00A21260" w:rsidRDefault="00A21260" w:rsidP="00A21260">
      <w:pPr>
        <w:pStyle w:val="ListParagraph"/>
        <w:numPr>
          <w:ilvl w:val="0"/>
          <w:numId w:val="35"/>
        </w:numPr>
        <w:ind w:left="1080"/>
        <w:rPr>
          <w:iCs/>
          <w:lang w:val="sv-SE"/>
        </w:rPr>
      </w:pPr>
      <w:r>
        <w:rPr>
          <w:iCs/>
          <w:lang w:val="sv-SE"/>
        </w:rPr>
        <w:t>Perancangan antar muka</w:t>
      </w:r>
      <w:r w:rsidR="00CD385B">
        <w:rPr>
          <w:iCs/>
          <w:lang w:val="sv-SE"/>
        </w:rPr>
        <w:t xml:space="preserve"> </w:t>
      </w:r>
      <w:r w:rsidR="00CD385B" w:rsidRPr="00CD385B">
        <w:rPr>
          <w:i/>
          <w:lang w:val="sv-SE"/>
        </w:rPr>
        <w:t>product</w:t>
      </w:r>
    </w:p>
    <w:p w14:paraId="017160C9" w14:textId="77777777" w:rsidR="00CD385B" w:rsidRDefault="00A21260" w:rsidP="00E4204E">
      <w:pPr>
        <w:keepNext/>
        <w:ind w:firstLine="0"/>
        <w:jc w:val="center"/>
      </w:pPr>
      <w:r>
        <w:rPr>
          <w:noProof/>
          <w:lang w:val="sv-SE"/>
        </w:rPr>
        <w:drawing>
          <wp:inline distT="0" distB="0" distL="0" distR="0" wp14:anchorId="6688A9EE" wp14:editId="7744250B">
            <wp:extent cx="3267075" cy="2323253"/>
            <wp:effectExtent l="19050" t="19050" r="9525" b="20320"/>
            <wp:docPr id="1325300624" name="Picture 1325300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00624" name="Picture 132530062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68999" cy="2324621"/>
                    </a:xfrm>
                    <a:prstGeom prst="rect">
                      <a:avLst/>
                    </a:prstGeom>
                    <a:ln>
                      <a:solidFill>
                        <a:schemeClr val="tx1"/>
                      </a:solidFill>
                    </a:ln>
                  </pic:spPr>
                </pic:pic>
              </a:graphicData>
            </a:graphic>
          </wp:inline>
        </w:drawing>
      </w:r>
    </w:p>
    <w:p w14:paraId="4AB372C5" w14:textId="79848E60" w:rsidR="00A21260" w:rsidRDefault="00CD385B" w:rsidP="00CD385B">
      <w:pPr>
        <w:pStyle w:val="Caption"/>
        <w:rPr>
          <w:lang w:val="sv-SE"/>
        </w:rPr>
      </w:pPr>
      <w:r w:rsidRPr="00CD385B">
        <w:rPr>
          <w:lang w:val="sv-SE"/>
        </w:rPr>
        <w:t xml:space="preserve">Gambar 4. </w:t>
      </w:r>
      <w:r>
        <w:fldChar w:fldCharType="begin"/>
      </w:r>
      <w:r w:rsidRPr="00CD385B">
        <w:rPr>
          <w:lang w:val="sv-SE"/>
        </w:rPr>
        <w:instrText xml:space="preserve"> SEQ Gambar_4. \* ARABIC </w:instrText>
      </w:r>
      <w:r>
        <w:fldChar w:fldCharType="separate"/>
      </w:r>
      <w:r w:rsidR="006B6D5E">
        <w:rPr>
          <w:noProof/>
          <w:lang w:val="sv-SE"/>
        </w:rPr>
        <w:t>27</w:t>
      </w:r>
      <w:r>
        <w:fldChar w:fldCharType="end"/>
      </w:r>
      <w:r w:rsidRPr="00CD385B">
        <w:rPr>
          <w:lang w:val="sv-SE"/>
        </w:rPr>
        <w:t xml:space="preserve"> Tampilan antar muka product</w:t>
      </w:r>
    </w:p>
    <w:p w14:paraId="1EA8AE30" w14:textId="3046D5E9" w:rsidR="006926E4" w:rsidRPr="006926E4" w:rsidRDefault="006926E4" w:rsidP="006926E4">
      <w:pPr>
        <w:ind w:left="1080"/>
        <w:rPr>
          <w:lang w:val="sv-SE"/>
        </w:rPr>
      </w:pPr>
      <w:r w:rsidRPr="00B179B6">
        <w:rPr>
          <w:lang w:val="sv-SE"/>
        </w:rPr>
        <w:t>Pada</w:t>
      </w:r>
      <w:r>
        <w:rPr>
          <w:lang w:val="sv-SE"/>
        </w:rPr>
        <w:t xml:space="preserve"> </w:t>
      </w:r>
      <w:r w:rsidRPr="00B179B6">
        <w:rPr>
          <w:lang w:val="sv-SE"/>
        </w:rPr>
        <w:t>gambar 4.</w:t>
      </w:r>
      <w:r>
        <w:rPr>
          <w:lang w:val="sv-SE"/>
        </w:rPr>
        <w:t>27</w:t>
      </w:r>
      <w:r w:rsidRPr="00B179B6">
        <w:rPr>
          <w:lang w:val="sv-SE"/>
        </w:rPr>
        <w:t xml:space="preserve"> di atas </w:t>
      </w:r>
      <w:r>
        <w:rPr>
          <w:lang w:val="sv-SE"/>
        </w:rPr>
        <w:t>merupakan p</w:t>
      </w:r>
      <w:r w:rsidRPr="00B179B6">
        <w:rPr>
          <w:lang w:val="sv-SE"/>
        </w:rPr>
        <w:t xml:space="preserve">erancangan antar muka </w:t>
      </w:r>
      <w:r>
        <w:rPr>
          <w:lang w:val="sv-SE"/>
        </w:rPr>
        <w:t>produk</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sidR="001776EC">
        <w:rPr>
          <w:lang w:val="sv-SE"/>
        </w:rPr>
        <w:t xml:space="preserve">dan mengelola </w:t>
      </w:r>
      <w:r w:rsidRPr="00B179B6">
        <w:rPr>
          <w:lang w:val="sv-SE"/>
        </w:rPr>
        <w:t>data</w:t>
      </w:r>
      <w:r>
        <w:rPr>
          <w:lang w:val="sv-SE"/>
        </w:rPr>
        <w:t xml:space="preserve"> produk yang masih ada</w:t>
      </w:r>
      <w:r w:rsidRPr="00B179B6">
        <w:rPr>
          <w:lang w:val="sv-SE"/>
        </w:rPr>
        <w:t>.</w:t>
      </w:r>
    </w:p>
    <w:p w14:paraId="048E045C" w14:textId="147E204F" w:rsidR="00A21260" w:rsidRDefault="00A21260" w:rsidP="00A21260">
      <w:pPr>
        <w:pStyle w:val="ListParagraph"/>
        <w:numPr>
          <w:ilvl w:val="0"/>
          <w:numId w:val="35"/>
        </w:numPr>
        <w:ind w:left="1080"/>
        <w:rPr>
          <w:iCs/>
          <w:lang w:val="sv-SE"/>
        </w:rPr>
      </w:pPr>
      <w:r>
        <w:rPr>
          <w:iCs/>
          <w:lang w:val="sv-SE"/>
        </w:rPr>
        <w:lastRenderedPageBreak/>
        <w:t>Perancangan antar muka</w:t>
      </w:r>
      <w:r w:rsidR="00FF12A8">
        <w:rPr>
          <w:iCs/>
          <w:lang w:val="sv-SE"/>
        </w:rPr>
        <w:t xml:space="preserve"> jenis</w:t>
      </w:r>
      <w:r w:rsidR="00CD385B">
        <w:rPr>
          <w:iCs/>
          <w:lang w:val="sv-SE"/>
        </w:rPr>
        <w:t xml:space="preserve"> bahan</w:t>
      </w:r>
    </w:p>
    <w:p w14:paraId="48DE7ED3" w14:textId="77777777" w:rsidR="00CD385B" w:rsidRDefault="00A21260" w:rsidP="00E4204E">
      <w:pPr>
        <w:keepNext/>
        <w:ind w:firstLine="0"/>
        <w:jc w:val="center"/>
      </w:pPr>
      <w:r>
        <w:rPr>
          <w:noProof/>
          <w:lang w:val="sv-SE"/>
        </w:rPr>
        <w:drawing>
          <wp:inline distT="0" distB="0" distL="0" distR="0" wp14:anchorId="7DD9DBDF" wp14:editId="51470BEC">
            <wp:extent cx="3410712" cy="2425395"/>
            <wp:effectExtent l="19050" t="19050" r="18415" b="13335"/>
            <wp:docPr id="1597901438" name="Picture 1597901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01438" name="Picture 159790143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10712" cy="2425395"/>
                    </a:xfrm>
                    <a:prstGeom prst="rect">
                      <a:avLst/>
                    </a:prstGeom>
                    <a:ln>
                      <a:solidFill>
                        <a:schemeClr val="tx1"/>
                      </a:solidFill>
                    </a:ln>
                  </pic:spPr>
                </pic:pic>
              </a:graphicData>
            </a:graphic>
          </wp:inline>
        </w:drawing>
      </w:r>
    </w:p>
    <w:p w14:paraId="3C72F971" w14:textId="284D7C11" w:rsidR="00A21260" w:rsidRPr="00482C0C" w:rsidRDefault="00CD385B" w:rsidP="00E4204E">
      <w:pPr>
        <w:pStyle w:val="Caption"/>
        <w:rPr>
          <w:lang w:val="sv-SE"/>
        </w:rPr>
      </w:pPr>
      <w:r w:rsidRPr="00482C0C">
        <w:rPr>
          <w:lang w:val="sv-SE"/>
        </w:rPr>
        <w:t xml:space="preserve">Gambar 4. </w:t>
      </w:r>
      <w:r>
        <w:fldChar w:fldCharType="begin"/>
      </w:r>
      <w:r w:rsidRPr="00482C0C">
        <w:rPr>
          <w:lang w:val="sv-SE"/>
        </w:rPr>
        <w:instrText xml:space="preserve"> SEQ Gambar_4. \* ARABIC </w:instrText>
      </w:r>
      <w:r>
        <w:fldChar w:fldCharType="separate"/>
      </w:r>
      <w:r w:rsidR="006B6D5E">
        <w:rPr>
          <w:noProof/>
          <w:lang w:val="sv-SE"/>
        </w:rPr>
        <w:t>28</w:t>
      </w:r>
      <w:r>
        <w:fldChar w:fldCharType="end"/>
      </w:r>
      <w:r w:rsidRPr="00482C0C">
        <w:rPr>
          <w:lang w:val="sv-SE"/>
        </w:rPr>
        <w:t xml:space="preserve"> Tampilan antar muka </w:t>
      </w:r>
      <w:r w:rsidR="001776EC">
        <w:rPr>
          <w:lang w:val="sv-SE"/>
        </w:rPr>
        <w:t xml:space="preserve">jenis </w:t>
      </w:r>
      <w:r w:rsidRPr="00482C0C">
        <w:rPr>
          <w:lang w:val="sv-SE"/>
        </w:rPr>
        <w:t>bahan</w:t>
      </w:r>
    </w:p>
    <w:p w14:paraId="1C0A7F85" w14:textId="560266D2" w:rsidR="006926E4" w:rsidRDefault="006926E4" w:rsidP="00007419">
      <w:pPr>
        <w:ind w:left="1080"/>
        <w:rPr>
          <w:iCs/>
          <w:lang w:val="sv-SE"/>
        </w:rPr>
      </w:pPr>
      <w:r w:rsidRPr="00B179B6">
        <w:rPr>
          <w:lang w:val="sv-SE"/>
        </w:rPr>
        <w:t>Pada</w:t>
      </w:r>
      <w:r>
        <w:rPr>
          <w:lang w:val="sv-SE"/>
        </w:rPr>
        <w:t xml:space="preserve"> </w:t>
      </w:r>
      <w:r w:rsidRPr="00B179B6">
        <w:rPr>
          <w:lang w:val="sv-SE"/>
        </w:rPr>
        <w:t>gambar 4.</w:t>
      </w:r>
      <w:r>
        <w:rPr>
          <w:lang w:val="sv-SE"/>
        </w:rPr>
        <w:t>28</w:t>
      </w:r>
      <w:r w:rsidRPr="00B179B6">
        <w:rPr>
          <w:lang w:val="sv-SE"/>
        </w:rPr>
        <w:t xml:space="preserve"> di atas </w:t>
      </w:r>
      <w:r>
        <w:rPr>
          <w:lang w:val="sv-SE"/>
        </w:rPr>
        <w:t>merupakan p</w:t>
      </w:r>
      <w:r w:rsidRPr="00B179B6">
        <w:rPr>
          <w:lang w:val="sv-SE"/>
        </w:rPr>
        <w:t>erancangan antar muka</w:t>
      </w:r>
      <w:r w:rsidR="001776EC">
        <w:rPr>
          <w:lang w:val="sv-SE"/>
        </w:rPr>
        <w:t xml:space="preserve"> jenis</w:t>
      </w:r>
      <w:r w:rsidRPr="00B179B6">
        <w:rPr>
          <w:lang w:val="sv-SE"/>
        </w:rPr>
        <w:t xml:space="preserve"> </w:t>
      </w:r>
      <w:r>
        <w:rPr>
          <w:lang w:val="sv-SE"/>
        </w:rPr>
        <w:t>bah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melihat</w:t>
      </w:r>
      <w:r>
        <w:rPr>
          <w:lang w:val="sv-SE"/>
        </w:rPr>
        <w:t xml:space="preserve"> </w:t>
      </w:r>
      <w:r w:rsidR="001776EC">
        <w:rPr>
          <w:lang w:val="sv-SE"/>
        </w:rPr>
        <w:t xml:space="preserve">dan mengelola </w:t>
      </w:r>
      <w:r>
        <w:rPr>
          <w:lang w:val="sv-SE"/>
        </w:rPr>
        <w:t>data</w:t>
      </w:r>
      <w:r w:rsidRPr="00B179B6">
        <w:rPr>
          <w:lang w:val="sv-SE"/>
        </w:rPr>
        <w:t xml:space="preserve"> </w:t>
      </w:r>
      <w:r>
        <w:rPr>
          <w:lang w:val="sv-SE"/>
        </w:rPr>
        <w:t>bahan yang tersedia</w:t>
      </w:r>
      <w:r w:rsidRPr="00B179B6">
        <w:rPr>
          <w:lang w:val="sv-SE"/>
        </w:rPr>
        <w:t>.</w:t>
      </w:r>
    </w:p>
    <w:p w14:paraId="5749E1B0" w14:textId="66245CD7" w:rsidR="00A21260" w:rsidRDefault="00A21260" w:rsidP="00A21260">
      <w:pPr>
        <w:pStyle w:val="ListParagraph"/>
        <w:numPr>
          <w:ilvl w:val="0"/>
          <w:numId w:val="35"/>
        </w:numPr>
        <w:ind w:left="1080"/>
        <w:rPr>
          <w:iCs/>
          <w:lang w:val="sv-SE"/>
        </w:rPr>
      </w:pPr>
      <w:r>
        <w:rPr>
          <w:iCs/>
          <w:lang w:val="sv-SE"/>
        </w:rPr>
        <w:t>Perancangan antar muka</w:t>
      </w:r>
      <w:r w:rsidR="00CD385B">
        <w:rPr>
          <w:iCs/>
          <w:lang w:val="sv-SE"/>
        </w:rPr>
        <w:t xml:space="preserve"> pola jahitan</w:t>
      </w:r>
    </w:p>
    <w:p w14:paraId="191CBAE2" w14:textId="77777777" w:rsidR="00B179B6" w:rsidRDefault="00A21260" w:rsidP="00CA178C">
      <w:pPr>
        <w:keepNext/>
        <w:ind w:firstLine="0"/>
        <w:jc w:val="center"/>
      </w:pPr>
      <w:r>
        <w:rPr>
          <w:noProof/>
          <w:lang w:val="sv-SE"/>
        </w:rPr>
        <w:drawing>
          <wp:inline distT="0" distB="0" distL="0" distR="0" wp14:anchorId="7FEC49D3" wp14:editId="2D1AEEBF">
            <wp:extent cx="3375425" cy="2400300"/>
            <wp:effectExtent l="19050" t="19050" r="15875" b="19050"/>
            <wp:docPr id="381433086" name="Picture 38143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33086" name="Picture 38143308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382569" cy="2405380"/>
                    </a:xfrm>
                    <a:prstGeom prst="rect">
                      <a:avLst/>
                    </a:prstGeom>
                    <a:ln>
                      <a:solidFill>
                        <a:schemeClr val="tx1"/>
                      </a:solidFill>
                    </a:ln>
                  </pic:spPr>
                </pic:pic>
              </a:graphicData>
            </a:graphic>
          </wp:inline>
        </w:drawing>
      </w:r>
    </w:p>
    <w:p w14:paraId="2CBE8C81" w14:textId="005B8907" w:rsidR="00A21260" w:rsidRDefault="00B179B6" w:rsidP="00B179B6">
      <w:pPr>
        <w:pStyle w:val="Caption"/>
        <w:rPr>
          <w:lang w:val="sv-SE"/>
        </w:rPr>
      </w:pPr>
      <w:r w:rsidRPr="00B179B6">
        <w:rPr>
          <w:lang w:val="sv-SE"/>
        </w:rPr>
        <w:t xml:space="preserve">Gambar 4. </w:t>
      </w:r>
      <w:r>
        <w:fldChar w:fldCharType="begin"/>
      </w:r>
      <w:r w:rsidRPr="00B179B6">
        <w:rPr>
          <w:lang w:val="sv-SE"/>
        </w:rPr>
        <w:instrText xml:space="preserve"> SEQ Gambar_4. \* ARABIC </w:instrText>
      </w:r>
      <w:r>
        <w:fldChar w:fldCharType="separate"/>
      </w:r>
      <w:r w:rsidR="006B6D5E">
        <w:rPr>
          <w:noProof/>
          <w:lang w:val="sv-SE"/>
        </w:rPr>
        <w:t>29</w:t>
      </w:r>
      <w:r>
        <w:fldChar w:fldCharType="end"/>
      </w:r>
      <w:r w:rsidRPr="00B179B6">
        <w:rPr>
          <w:lang w:val="sv-SE"/>
        </w:rPr>
        <w:t xml:space="preserve"> Tampilan antar muka pola jahitan</w:t>
      </w:r>
    </w:p>
    <w:p w14:paraId="203D1C53" w14:textId="2889291F" w:rsidR="006926E4" w:rsidRDefault="006926E4" w:rsidP="00007419">
      <w:pPr>
        <w:ind w:left="1080"/>
        <w:rPr>
          <w:iCs/>
          <w:lang w:val="sv-SE"/>
        </w:rPr>
      </w:pPr>
      <w:r w:rsidRPr="00B179B6">
        <w:rPr>
          <w:lang w:val="sv-SE"/>
        </w:rPr>
        <w:t>Pada</w:t>
      </w:r>
      <w:r>
        <w:rPr>
          <w:lang w:val="sv-SE"/>
        </w:rPr>
        <w:t xml:space="preserve"> </w:t>
      </w:r>
      <w:r w:rsidRPr="00B179B6">
        <w:rPr>
          <w:lang w:val="sv-SE"/>
        </w:rPr>
        <w:t>gambar 4.</w:t>
      </w:r>
      <w:r>
        <w:rPr>
          <w:lang w:val="sv-SE"/>
        </w:rPr>
        <w:t>29</w:t>
      </w:r>
      <w:r w:rsidRPr="00B179B6">
        <w:rPr>
          <w:lang w:val="sv-SE"/>
        </w:rPr>
        <w:t xml:space="preserve"> di atas </w:t>
      </w:r>
      <w:r>
        <w:rPr>
          <w:lang w:val="sv-SE"/>
        </w:rPr>
        <w:t>merupakan p</w:t>
      </w:r>
      <w:r w:rsidRPr="00B179B6">
        <w:rPr>
          <w:lang w:val="sv-SE"/>
        </w:rPr>
        <w:t xml:space="preserve">erancangan antar muka </w:t>
      </w:r>
      <w:r>
        <w:rPr>
          <w:lang w:val="sv-SE"/>
        </w:rPr>
        <w:t>pola jahitan</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 xml:space="preserve">melihat </w:t>
      </w:r>
      <w:r w:rsidR="001776EC">
        <w:rPr>
          <w:lang w:val="sv-SE"/>
        </w:rPr>
        <w:t xml:space="preserve">dan mengelola </w:t>
      </w:r>
      <w:r w:rsidRPr="00B179B6">
        <w:rPr>
          <w:lang w:val="sv-SE"/>
        </w:rPr>
        <w:t>data</w:t>
      </w:r>
      <w:r>
        <w:rPr>
          <w:lang w:val="sv-SE"/>
        </w:rPr>
        <w:t xml:space="preserve"> pola jahitan yang ada.</w:t>
      </w:r>
      <w:r>
        <w:rPr>
          <w:iCs/>
          <w:lang w:val="sv-SE"/>
        </w:rPr>
        <w:br w:type="page"/>
      </w:r>
    </w:p>
    <w:p w14:paraId="4863F37B" w14:textId="370043FD" w:rsidR="00A21260" w:rsidRDefault="00A21260" w:rsidP="00A21260">
      <w:pPr>
        <w:pStyle w:val="ListParagraph"/>
        <w:numPr>
          <w:ilvl w:val="0"/>
          <w:numId w:val="35"/>
        </w:numPr>
        <w:ind w:left="1080"/>
        <w:rPr>
          <w:iCs/>
          <w:lang w:val="sv-SE"/>
        </w:rPr>
      </w:pPr>
      <w:r>
        <w:rPr>
          <w:iCs/>
          <w:lang w:val="sv-SE"/>
        </w:rPr>
        <w:lastRenderedPageBreak/>
        <w:t>Perancangan antar muka</w:t>
      </w:r>
      <w:r w:rsidR="00B179B6">
        <w:rPr>
          <w:iCs/>
          <w:lang w:val="sv-SE"/>
        </w:rPr>
        <w:t xml:space="preserve"> faktur</w:t>
      </w:r>
    </w:p>
    <w:p w14:paraId="3CC5630A" w14:textId="77777777" w:rsidR="00B179B6" w:rsidRDefault="00A21260" w:rsidP="00E4204E">
      <w:pPr>
        <w:keepNext/>
        <w:ind w:firstLine="0"/>
        <w:jc w:val="center"/>
      </w:pPr>
      <w:r>
        <w:rPr>
          <w:noProof/>
          <w:lang w:val="sv-SE"/>
        </w:rPr>
        <w:drawing>
          <wp:inline distT="0" distB="0" distL="0" distR="0" wp14:anchorId="2FA5CB12" wp14:editId="7C0C7C05">
            <wp:extent cx="3200400" cy="2275839"/>
            <wp:effectExtent l="19050" t="19050" r="19050" b="10795"/>
            <wp:docPr id="993847036" name="Picture 993847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47036" name="Picture 99384703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215E75E4" w14:textId="042A664E" w:rsidR="00A21260" w:rsidRPr="00482C0C" w:rsidRDefault="00B179B6" w:rsidP="00B179B6">
      <w:pPr>
        <w:pStyle w:val="Caption"/>
        <w:rPr>
          <w:lang w:val="sv-SE"/>
        </w:rPr>
      </w:pPr>
      <w:r w:rsidRPr="00482C0C">
        <w:rPr>
          <w:lang w:val="sv-SE"/>
        </w:rPr>
        <w:t xml:space="preserve">Gambar 4. </w:t>
      </w:r>
      <w:r>
        <w:fldChar w:fldCharType="begin"/>
      </w:r>
      <w:r w:rsidRPr="00482C0C">
        <w:rPr>
          <w:lang w:val="sv-SE"/>
        </w:rPr>
        <w:instrText xml:space="preserve"> SEQ Gambar_4. \* ARABIC </w:instrText>
      </w:r>
      <w:r>
        <w:fldChar w:fldCharType="separate"/>
      </w:r>
      <w:r w:rsidR="006B6D5E">
        <w:rPr>
          <w:noProof/>
          <w:lang w:val="sv-SE"/>
        </w:rPr>
        <w:t>30</w:t>
      </w:r>
      <w:r>
        <w:fldChar w:fldCharType="end"/>
      </w:r>
      <w:r w:rsidRPr="00482C0C">
        <w:rPr>
          <w:lang w:val="sv-SE"/>
        </w:rPr>
        <w:t xml:space="preserve"> Tampilan antar muka faktur</w:t>
      </w:r>
    </w:p>
    <w:p w14:paraId="65311B19" w14:textId="26EE51C3" w:rsidR="006926E4" w:rsidRDefault="006926E4" w:rsidP="00E4204E">
      <w:pPr>
        <w:ind w:left="1080"/>
        <w:rPr>
          <w:iCs/>
          <w:lang w:val="sv-SE"/>
        </w:rPr>
      </w:pPr>
      <w:r w:rsidRPr="00B179B6">
        <w:rPr>
          <w:lang w:val="sv-SE"/>
        </w:rPr>
        <w:t>Pada</w:t>
      </w:r>
      <w:r>
        <w:rPr>
          <w:lang w:val="sv-SE"/>
        </w:rPr>
        <w:t xml:space="preserve"> </w:t>
      </w:r>
      <w:r w:rsidRPr="00B179B6">
        <w:rPr>
          <w:lang w:val="sv-SE"/>
        </w:rPr>
        <w:t>gambar 4.</w:t>
      </w:r>
      <w:r>
        <w:rPr>
          <w:lang w:val="sv-SE"/>
        </w:rPr>
        <w:t>30</w:t>
      </w:r>
      <w:r w:rsidRPr="00B179B6">
        <w:rPr>
          <w:lang w:val="sv-SE"/>
        </w:rPr>
        <w:t xml:space="preserve"> di atas </w:t>
      </w:r>
      <w:r>
        <w:rPr>
          <w:lang w:val="sv-SE"/>
        </w:rPr>
        <w:t>merupakan p</w:t>
      </w:r>
      <w:r w:rsidRPr="00B179B6">
        <w:rPr>
          <w:lang w:val="sv-SE"/>
        </w:rPr>
        <w:t xml:space="preserve">erancangan antar muka </w:t>
      </w:r>
      <w:r>
        <w:rPr>
          <w:lang w:val="sv-SE"/>
        </w:rPr>
        <w:t>faktur</w:t>
      </w:r>
      <w:r w:rsidRPr="00B179B6">
        <w:rPr>
          <w:lang w:val="sv-SE"/>
        </w:rPr>
        <w:t xml:space="preserve"> yang memungkinkan </w:t>
      </w:r>
      <w:r>
        <w:rPr>
          <w:lang w:val="sv-SE"/>
        </w:rPr>
        <w:t>admin</w:t>
      </w:r>
      <w:r w:rsidRPr="00B179B6">
        <w:rPr>
          <w:lang w:val="sv-SE"/>
        </w:rPr>
        <w:t xml:space="preserve"> </w:t>
      </w:r>
      <w:r>
        <w:rPr>
          <w:lang w:val="sv-SE"/>
        </w:rPr>
        <w:t xml:space="preserve">untuk </w:t>
      </w:r>
      <w:r w:rsidRPr="00B179B6">
        <w:rPr>
          <w:lang w:val="sv-SE"/>
        </w:rPr>
        <w:t>melihat</w:t>
      </w:r>
      <w:r w:rsidR="001776EC">
        <w:rPr>
          <w:lang w:val="sv-SE"/>
        </w:rPr>
        <w:t xml:space="preserve"> dan mencetak</w:t>
      </w:r>
      <w:r w:rsidRPr="00B179B6">
        <w:rPr>
          <w:lang w:val="sv-SE"/>
        </w:rPr>
        <w:t xml:space="preserve"> </w:t>
      </w:r>
      <w:r>
        <w:rPr>
          <w:lang w:val="sv-SE"/>
        </w:rPr>
        <w:t>faktur pemesanan</w:t>
      </w:r>
      <w:r w:rsidRPr="00B179B6">
        <w:rPr>
          <w:lang w:val="sv-SE"/>
        </w:rPr>
        <w:t>.</w:t>
      </w:r>
    </w:p>
    <w:p w14:paraId="663AEAA0" w14:textId="62DA2101" w:rsidR="00CD385B" w:rsidRPr="00CD385B" w:rsidRDefault="00CD385B" w:rsidP="00CD385B">
      <w:pPr>
        <w:pStyle w:val="ListParagraph"/>
        <w:ind w:left="1080" w:firstLine="360"/>
        <w:rPr>
          <w:iCs/>
          <w:lang w:val="sv-SE"/>
        </w:rPr>
      </w:pPr>
      <w:r>
        <w:rPr>
          <w:iCs/>
          <w:lang w:val="sv-SE"/>
        </w:rPr>
        <w:t xml:space="preserve">Berikut merupakan tampilan antar muka </w:t>
      </w:r>
      <w:r w:rsidRPr="00CD385B">
        <w:rPr>
          <w:iCs/>
          <w:lang w:val="sv-SE"/>
        </w:rPr>
        <w:t>rancang bangun aplikasi e-katalog berbasis web di umkm zecko</w:t>
      </w:r>
      <w:r>
        <w:rPr>
          <w:iCs/>
          <w:lang w:val="sv-SE"/>
        </w:rPr>
        <w:t xml:space="preserve">  untuk Konsumen.</w:t>
      </w:r>
    </w:p>
    <w:p w14:paraId="3D8087A8" w14:textId="675294CC" w:rsidR="00A21260" w:rsidRDefault="00A21260" w:rsidP="00CD385B">
      <w:pPr>
        <w:pStyle w:val="ListParagraph"/>
        <w:numPr>
          <w:ilvl w:val="0"/>
          <w:numId w:val="36"/>
        </w:numPr>
        <w:ind w:left="1080"/>
        <w:rPr>
          <w:iCs/>
          <w:lang w:val="sv-SE"/>
        </w:rPr>
      </w:pPr>
      <w:r>
        <w:rPr>
          <w:iCs/>
          <w:lang w:val="sv-SE"/>
        </w:rPr>
        <w:t>Perancangan antar muka</w:t>
      </w:r>
      <w:r w:rsidR="00B179B6">
        <w:rPr>
          <w:iCs/>
          <w:lang w:val="sv-SE"/>
        </w:rPr>
        <w:t xml:space="preserve"> </w:t>
      </w:r>
      <w:r w:rsidR="00BB40B4">
        <w:rPr>
          <w:iCs/>
          <w:lang w:val="sv-SE"/>
        </w:rPr>
        <w:t>halaman utama</w:t>
      </w:r>
      <w:r w:rsidR="006B6D5E">
        <w:rPr>
          <w:iCs/>
          <w:lang w:val="sv-SE"/>
        </w:rPr>
        <w:t xml:space="preserve"> </w:t>
      </w:r>
      <w:r w:rsidR="00B179B6">
        <w:rPr>
          <w:iCs/>
          <w:lang w:val="sv-SE"/>
        </w:rPr>
        <w:t>konsumen</w:t>
      </w:r>
    </w:p>
    <w:p w14:paraId="60A9388D" w14:textId="77777777" w:rsidR="00B179B6" w:rsidRDefault="00A21260" w:rsidP="00D66B3E">
      <w:pPr>
        <w:keepNext/>
        <w:ind w:firstLine="0"/>
        <w:jc w:val="center"/>
      </w:pPr>
      <w:r>
        <w:rPr>
          <w:noProof/>
          <w:lang w:val="sv-SE"/>
        </w:rPr>
        <w:drawing>
          <wp:inline distT="0" distB="0" distL="0" distR="0" wp14:anchorId="0D443155" wp14:editId="2C9F0CD5">
            <wp:extent cx="3200400" cy="2275840"/>
            <wp:effectExtent l="19050" t="19050" r="19050" b="10160"/>
            <wp:docPr id="209829321" name="Picture 20982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9321" name="Picture 20982932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00400" cy="2275840"/>
                    </a:xfrm>
                    <a:prstGeom prst="rect">
                      <a:avLst/>
                    </a:prstGeom>
                    <a:ln>
                      <a:solidFill>
                        <a:schemeClr val="tx1"/>
                      </a:solidFill>
                    </a:ln>
                  </pic:spPr>
                </pic:pic>
              </a:graphicData>
            </a:graphic>
          </wp:inline>
        </w:drawing>
      </w:r>
    </w:p>
    <w:p w14:paraId="21554550" w14:textId="0B13416A" w:rsidR="00A21260" w:rsidRPr="00482C0C" w:rsidRDefault="00B179B6" w:rsidP="00B179B6">
      <w:pPr>
        <w:pStyle w:val="Caption"/>
        <w:rPr>
          <w:lang w:val="sv-SE"/>
        </w:rPr>
      </w:pPr>
      <w:r w:rsidRPr="00482C0C">
        <w:rPr>
          <w:lang w:val="sv-SE"/>
        </w:rPr>
        <w:t xml:space="preserve">Gambar 4. </w:t>
      </w:r>
      <w:r>
        <w:fldChar w:fldCharType="begin"/>
      </w:r>
      <w:r w:rsidRPr="00482C0C">
        <w:rPr>
          <w:lang w:val="sv-SE"/>
        </w:rPr>
        <w:instrText xml:space="preserve"> SEQ Gambar_4. \* ARABIC </w:instrText>
      </w:r>
      <w:r>
        <w:fldChar w:fldCharType="separate"/>
      </w:r>
      <w:r w:rsidR="006B6D5E">
        <w:rPr>
          <w:noProof/>
          <w:lang w:val="sv-SE"/>
        </w:rPr>
        <w:t>31</w:t>
      </w:r>
      <w:r>
        <w:fldChar w:fldCharType="end"/>
      </w:r>
      <w:r w:rsidRPr="00482C0C">
        <w:rPr>
          <w:lang w:val="sv-SE"/>
        </w:rPr>
        <w:t xml:space="preserve"> Tampilan antar muka </w:t>
      </w:r>
      <w:r w:rsidR="006B6D5E">
        <w:rPr>
          <w:lang w:val="sv-SE"/>
        </w:rPr>
        <w:t xml:space="preserve">menu utama </w:t>
      </w:r>
      <w:r w:rsidRPr="00482C0C">
        <w:rPr>
          <w:lang w:val="sv-SE"/>
        </w:rPr>
        <w:t>konsumen</w:t>
      </w:r>
    </w:p>
    <w:p w14:paraId="0EAF98B7" w14:textId="6CC65508" w:rsidR="006926E4" w:rsidRDefault="006926E4" w:rsidP="00D66B3E">
      <w:pPr>
        <w:ind w:left="1080"/>
        <w:rPr>
          <w:iCs/>
          <w:lang w:val="sv-SE"/>
        </w:rPr>
      </w:pPr>
      <w:r w:rsidRPr="00B179B6">
        <w:rPr>
          <w:lang w:val="sv-SE"/>
        </w:rPr>
        <w:t>Pada</w:t>
      </w:r>
      <w:r>
        <w:rPr>
          <w:lang w:val="sv-SE"/>
        </w:rPr>
        <w:t xml:space="preserve"> </w:t>
      </w:r>
      <w:r w:rsidRPr="00B179B6">
        <w:rPr>
          <w:lang w:val="sv-SE"/>
        </w:rPr>
        <w:t>gambar 4.</w:t>
      </w:r>
      <w:r>
        <w:rPr>
          <w:lang w:val="sv-SE"/>
        </w:rPr>
        <w:t>31</w:t>
      </w:r>
      <w:r w:rsidRPr="00B179B6">
        <w:rPr>
          <w:lang w:val="sv-SE"/>
        </w:rPr>
        <w:t xml:space="preserve"> di atas </w:t>
      </w:r>
      <w:r>
        <w:rPr>
          <w:lang w:val="sv-SE"/>
        </w:rPr>
        <w:t>merupakan p</w:t>
      </w:r>
      <w:r w:rsidRPr="00B179B6">
        <w:rPr>
          <w:lang w:val="sv-SE"/>
        </w:rPr>
        <w:t xml:space="preserve">erancangan antar muka </w:t>
      </w:r>
      <w:r>
        <w:rPr>
          <w:lang w:val="sv-SE"/>
        </w:rPr>
        <w:t>konsumen</w:t>
      </w:r>
      <w:r w:rsidRPr="00B179B6">
        <w:rPr>
          <w:lang w:val="sv-SE"/>
        </w:rPr>
        <w:t xml:space="preserve"> yang </w:t>
      </w:r>
      <w:r>
        <w:rPr>
          <w:lang w:val="sv-SE"/>
        </w:rPr>
        <w:t>menmpilkan halaman utama web ZECKO</w:t>
      </w:r>
      <w:r w:rsidRPr="00B179B6">
        <w:rPr>
          <w:lang w:val="sv-SE"/>
        </w:rPr>
        <w:t>.</w:t>
      </w:r>
    </w:p>
    <w:p w14:paraId="06E106EF" w14:textId="6104C2BC" w:rsidR="00A21260" w:rsidRDefault="00A21260" w:rsidP="00CD385B">
      <w:pPr>
        <w:pStyle w:val="ListParagraph"/>
        <w:numPr>
          <w:ilvl w:val="0"/>
          <w:numId w:val="36"/>
        </w:numPr>
        <w:ind w:left="1080"/>
        <w:rPr>
          <w:iCs/>
          <w:lang w:val="sv-SE"/>
        </w:rPr>
      </w:pPr>
      <w:r>
        <w:rPr>
          <w:iCs/>
          <w:lang w:val="sv-SE"/>
        </w:rPr>
        <w:t>Perancangan antar muka</w:t>
      </w:r>
      <w:r w:rsidR="00B179B6">
        <w:rPr>
          <w:iCs/>
          <w:lang w:val="sv-SE"/>
        </w:rPr>
        <w:t xml:space="preserve"> konsumen produk</w:t>
      </w:r>
    </w:p>
    <w:p w14:paraId="251D178C" w14:textId="77777777" w:rsidR="00B179B6" w:rsidRDefault="00A21260" w:rsidP="00D66B3E">
      <w:pPr>
        <w:keepNext/>
        <w:ind w:firstLine="0"/>
        <w:jc w:val="center"/>
      </w:pPr>
      <w:r>
        <w:rPr>
          <w:noProof/>
          <w:lang w:val="sv-SE"/>
        </w:rPr>
        <w:lastRenderedPageBreak/>
        <w:drawing>
          <wp:inline distT="0" distB="0" distL="0" distR="0" wp14:anchorId="6700E5F3" wp14:editId="6E9B1BAE">
            <wp:extent cx="3200400" cy="2275839"/>
            <wp:effectExtent l="19050" t="19050" r="19050" b="10795"/>
            <wp:docPr id="1958176123" name="Picture 1958176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76123" name="Picture 195817612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5C0DFBA4" w14:textId="19874729" w:rsidR="00A21260" w:rsidRDefault="00B179B6" w:rsidP="00B179B6">
      <w:pPr>
        <w:pStyle w:val="Caption"/>
        <w:rPr>
          <w:lang w:val="sv-SE"/>
        </w:rPr>
      </w:pPr>
      <w:r w:rsidRPr="00B179B6">
        <w:rPr>
          <w:lang w:val="sv-SE"/>
        </w:rPr>
        <w:t xml:space="preserve">Gambar 4. </w:t>
      </w:r>
      <w:r>
        <w:fldChar w:fldCharType="begin"/>
      </w:r>
      <w:r w:rsidRPr="00B179B6">
        <w:rPr>
          <w:lang w:val="sv-SE"/>
        </w:rPr>
        <w:instrText xml:space="preserve"> SEQ Gambar_4. \* ARABIC </w:instrText>
      </w:r>
      <w:r>
        <w:fldChar w:fldCharType="separate"/>
      </w:r>
      <w:r w:rsidR="006B6D5E">
        <w:rPr>
          <w:noProof/>
          <w:lang w:val="sv-SE"/>
        </w:rPr>
        <w:t>32</w:t>
      </w:r>
      <w:r>
        <w:fldChar w:fldCharType="end"/>
      </w:r>
      <w:r w:rsidRPr="00B179B6">
        <w:rPr>
          <w:lang w:val="sv-SE"/>
        </w:rPr>
        <w:t xml:space="preserve"> Tampilan antar muka konsumen produk</w:t>
      </w:r>
    </w:p>
    <w:p w14:paraId="603C9E2C" w14:textId="26E17CFE" w:rsidR="006926E4" w:rsidRDefault="006926E4" w:rsidP="00D66B3E">
      <w:pPr>
        <w:ind w:left="1080"/>
        <w:rPr>
          <w:iCs/>
          <w:lang w:val="sv-SE"/>
        </w:rPr>
      </w:pPr>
      <w:r w:rsidRPr="00B179B6">
        <w:rPr>
          <w:lang w:val="sv-SE"/>
        </w:rPr>
        <w:t>Pada</w:t>
      </w:r>
      <w:r>
        <w:rPr>
          <w:lang w:val="sv-SE"/>
        </w:rPr>
        <w:t xml:space="preserve"> </w:t>
      </w:r>
      <w:r w:rsidRPr="00B179B6">
        <w:rPr>
          <w:lang w:val="sv-SE"/>
        </w:rPr>
        <w:t>gambar 4.</w:t>
      </w:r>
      <w:r>
        <w:rPr>
          <w:lang w:val="sv-SE"/>
        </w:rPr>
        <w:t>32</w:t>
      </w:r>
      <w:r w:rsidRPr="00B179B6">
        <w:rPr>
          <w:lang w:val="sv-SE"/>
        </w:rPr>
        <w:t xml:space="preserve"> di atas </w:t>
      </w:r>
      <w:r>
        <w:rPr>
          <w:lang w:val="sv-SE"/>
        </w:rPr>
        <w:t>merupakan p</w:t>
      </w:r>
      <w:r w:rsidRPr="00B179B6">
        <w:rPr>
          <w:lang w:val="sv-SE"/>
        </w:rPr>
        <w:t xml:space="preserve">erancangan antar muka </w:t>
      </w:r>
      <w:r>
        <w:rPr>
          <w:lang w:val="sv-SE"/>
        </w:rPr>
        <w:t>konsumen produk</w:t>
      </w:r>
      <w:r w:rsidRPr="00B179B6">
        <w:rPr>
          <w:lang w:val="sv-SE"/>
        </w:rPr>
        <w:t xml:space="preserve"> yang </w:t>
      </w:r>
      <w:r>
        <w:rPr>
          <w:lang w:val="sv-SE"/>
        </w:rPr>
        <w:t>memungkinkan konsumen memilih produk yang akan dipesan.</w:t>
      </w:r>
    </w:p>
    <w:p w14:paraId="3CA256F8" w14:textId="7CD70736" w:rsidR="00A21260" w:rsidRDefault="00A21260" w:rsidP="00CD385B">
      <w:pPr>
        <w:pStyle w:val="ListParagraph"/>
        <w:numPr>
          <w:ilvl w:val="0"/>
          <w:numId w:val="36"/>
        </w:numPr>
        <w:ind w:left="1080"/>
        <w:rPr>
          <w:iCs/>
          <w:lang w:val="sv-SE"/>
        </w:rPr>
      </w:pPr>
      <w:r>
        <w:rPr>
          <w:iCs/>
          <w:lang w:val="sv-SE"/>
        </w:rPr>
        <w:t>Perancangan antar muka</w:t>
      </w:r>
      <w:r w:rsidR="00B179B6">
        <w:rPr>
          <w:iCs/>
          <w:lang w:val="sv-SE"/>
        </w:rPr>
        <w:t xml:space="preserve"> konsumen order</w:t>
      </w:r>
    </w:p>
    <w:p w14:paraId="5158A745" w14:textId="77777777" w:rsidR="00B179B6" w:rsidRDefault="00A21260" w:rsidP="00D66B3E">
      <w:pPr>
        <w:keepNext/>
        <w:ind w:firstLine="0"/>
        <w:jc w:val="center"/>
      </w:pPr>
      <w:r>
        <w:rPr>
          <w:noProof/>
          <w:lang w:val="sv-SE"/>
        </w:rPr>
        <w:drawing>
          <wp:inline distT="0" distB="0" distL="0" distR="0" wp14:anchorId="2FE355A6" wp14:editId="46BDF4D3">
            <wp:extent cx="3200400" cy="2275839"/>
            <wp:effectExtent l="19050" t="19050" r="19050" b="10795"/>
            <wp:docPr id="784473697" name="Picture 784473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473697" name="Picture 78447369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00400" cy="2275839"/>
                    </a:xfrm>
                    <a:prstGeom prst="rect">
                      <a:avLst/>
                    </a:prstGeom>
                    <a:ln>
                      <a:solidFill>
                        <a:schemeClr val="tx1"/>
                      </a:solidFill>
                    </a:ln>
                  </pic:spPr>
                </pic:pic>
              </a:graphicData>
            </a:graphic>
          </wp:inline>
        </w:drawing>
      </w:r>
    </w:p>
    <w:p w14:paraId="3DD69802" w14:textId="478A36ED" w:rsidR="00A21260" w:rsidRDefault="00B179B6" w:rsidP="00B179B6">
      <w:pPr>
        <w:pStyle w:val="Caption"/>
        <w:rPr>
          <w:lang w:val="sv-SE"/>
        </w:rPr>
      </w:pPr>
      <w:r w:rsidRPr="00B179B6">
        <w:rPr>
          <w:lang w:val="sv-SE"/>
        </w:rPr>
        <w:t xml:space="preserve">Gambar 4. </w:t>
      </w:r>
      <w:r>
        <w:fldChar w:fldCharType="begin"/>
      </w:r>
      <w:r w:rsidRPr="00B179B6">
        <w:rPr>
          <w:lang w:val="sv-SE"/>
        </w:rPr>
        <w:instrText xml:space="preserve"> SEQ Gambar_4. \* ARABIC </w:instrText>
      </w:r>
      <w:r>
        <w:fldChar w:fldCharType="separate"/>
      </w:r>
      <w:r w:rsidR="006B6D5E">
        <w:rPr>
          <w:noProof/>
          <w:lang w:val="sv-SE"/>
        </w:rPr>
        <w:t>33</w:t>
      </w:r>
      <w:r>
        <w:fldChar w:fldCharType="end"/>
      </w:r>
      <w:r w:rsidRPr="00B179B6">
        <w:rPr>
          <w:lang w:val="sv-SE"/>
        </w:rPr>
        <w:t xml:space="preserve"> Tampilan antar muka konsumen order</w:t>
      </w:r>
    </w:p>
    <w:p w14:paraId="0FB9FBD7" w14:textId="3384F643" w:rsidR="00F26CF8" w:rsidRPr="00A21260" w:rsidRDefault="006926E4" w:rsidP="00D66B3E">
      <w:pPr>
        <w:ind w:left="1080"/>
        <w:rPr>
          <w:iCs/>
          <w:lang w:val="sv-SE"/>
        </w:rPr>
      </w:pPr>
      <w:r w:rsidRPr="00B179B6">
        <w:rPr>
          <w:lang w:val="sv-SE"/>
        </w:rPr>
        <w:t>Pada</w:t>
      </w:r>
      <w:r>
        <w:rPr>
          <w:lang w:val="sv-SE"/>
        </w:rPr>
        <w:t xml:space="preserve"> </w:t>
      </w:r>
      <w:r w:rsidRPr="00B179B6">
        <w:rPr>
          <w:lang w:val="sv-SE"/>
        </w:rPr>
        <w:t>gambar 4.</w:t>
      </w:r>
      <w:r>
        <w:rPr>
          <w:lang w:val="sv-SE"/>
        </w:rPr>
        <w:t>33</w:t>
      </w:r>
      <w:r w:rsidRPr="00B179B6">
        <w:rPr>
          <w:lang w:val="sv-SE"/>
        </w:rPr>
        <w:t xml:space="preserve"> di atas </w:t>
      </w:r>
      <w:r>
        <w:rPr>
          <w:lang w:val="sv-SE"/>
        </w:rPr>
        <w:t>merupakan p</w:t>
      </w:r>
      <w:r w:rsidRPr="00B179B6">
        <w:rPr>
          <w:lang w:val="sv-SE"/>
        </w:rPr>
        <w:t xml:space="preserve">erancangan antar muka </w:t>
      </w:r>
      <w:r>
        <w:rPr>
          <w:lang w:val="sv-SE"/>
        </w:rPr>
        <w:t>konsumen order</w:t>
      </w:r>
      <w:r w:rsidRPr="00B179B6">
        <w:rPr>
          <w:lang w:val="sv-SE"/>
        </w:rPr>
        <w:t xml:space="preserve"> yang </w:t>
      </w:r>
      <w:r>
        <w:rPr>
          <w:lang w:val="sv-SE"/>
        </w:rPr>
        <w:t>memungkinkan konsumen untuk melakukan input data diri dan kemudian melakukan pesanan</w:t>
      </w:r>
      <w:r w:rsidRPr="00B179B6">
        <w:rPr>
          <w:lang w:val="sv-SE"/>
        </w:rPr>
        <w:t>.</w:t>
      </w:r>
      <w:r w:rsidR="00F26CF8" w:rsidRPr="00A21260">
        <w:rPr>
          <w:iCs/>
          <w:lang w:val="sv-SE"/>
        </w:rPr>
        <w:br w:type="page"/>
      </w:r>
    </w:p>
    <w:p w14:paraId="38C04B9A" w14:textId="4A007CA1" w:rsidR="00BB2C88" w:rsidRDefault="00BB2C88" w:rsidP="00BB2C88">
      <w:pPr>
        <w:pStyle w:val="Heading21"/>
        <w:rPr>
          <w:i/>
          <w:iCs/>
        </w:rPr>
      </w:pPr>
      <w:r w:rsidRPr="00BB2C88">
        <w:rPr>
          <w:i/>
          <w:iCs/>
        </w:rPr>
        <w:lastRenderedPageBreak/>
        <w:t>Construction</w:t>
      </w:r>
    </w:p>
    <w:p w14:paraId="08E91FA5" w14:textId="686D2B57" w:rsidR="00F25B7A" w:rsidRDefault="00F25B7A" w:rsidP="00F25B7A">
      <w:pPr>
        <w:rPr>
          <w:lang w:val="sv-SE"/>
        </w:rPr>
      </w:pPr>
      <w:r w:rsidRPr="00F25B7A">
        <w:rPr>
          <w:lang w:val="sv-SE"/>
        </w:rPr>
        <w:t>Tahap ini merupakan implementasi d</w:t>
      </w:r>
      <w:r>
        <w:rPr>
          <w:lang w:val="sv-SE"/>
        </w:rPr>
        <w:t>ari perancangan antar muka sebelumnya, berikut pengaplikasian rancangan nya.</w:t>
      </w:r>
    </w:p>
    <w:p w14:paraId="317D5115" w14:textId="70EEFC4A" w:rsidR="002249A4" w:rsidRPr="002249A4" w:rsidRDefault="002249A4" w:rsidP="002249A4">
      <w:pPr>
        <w:pStyle w:val="Heading2"/>
        <w:numPr>
          <w:ilvl w:val="0"/>
          <w:numId w:val="40"/>
        </w:numPr>
        <w:rPr>
          <w:lang w:val="sv-SE"/>
        </w:rPr>
      </w:pPr>
      <w:r>
        <w:rPr>
          <w:lang w:val="sv-SE"/>
        </w:rPr>
        <w:t>Tampilan Aplikasi</w:t>
      </w:r>
    </w:p>
    <w:p w14:paraId="5AEE53A5" w14:textId="09A0EDF8" w:rsidR="00F25B7A" w:rsidRDefault="00F25B7A" w:rsidP="002249A4">
      <w:pPr>
        <w:ind w:left="360" w:firstLine="1080"/>
        <w:rPr>
          <w:lang w:val="sv-SE"/>
        </w:rPr>
      </w:pPr>
      <w:r>
        <w:rPr>
          <w:iCs/>
          <w:lang w:val="sv-SE"/>
        </w:rPr>
        <w:t xml:space="preserve">Berikut merupakan implementasi tampilan antar muka </w:t>
      </w:r>
      <w:r w:rsidRPr="00CD385B">
        <w:rPr>
          <w:iCs/>
          <w:lang w:val="sv-SE"/>
        </w:rPr>
        <w:t>rancang bangun aplikasi e-katalog berbasis web di umkm zecko</w:t>
      </w:r>
      <w:r>
        <w:rPr>
          <w:iCs/>
          <w:lang w:val="sv-SE"/>
        </w:rPr>
        <w:t xml:space="preserve">  untuk admin</w:t>
      </w:r>
    </w:p>
    <w:p w14:paraId="7AFFCF4B" w14:textId="5B174517" w:rsidR="00F25B7A" w:rsidRDefault="00F25B7A" w:rsidP="00F25B7A">
      <w:pPr>
        <w:pStyle w:val="ListParagraph"/>
        <w:numPr>
          <w:ilvl w:val="0"/>
          <w:numId w:val="37"/>
        </w:numPr>
        <w:rPr>
          <w:lang w:val="sv-SE"/>
        </w:rPr>
      </w:pPr>
      <w:r>
        <w:rPr>
          <w:lang w:val="sv-SE"/>
        </w:rPr>
        <w:t>Tampilan login</w:t>
      </w:r>
      <w:r w:rsidR="00BB40B4">
        <w:rPr>
          <w:lang w:val="sv-SE"/>
        </w:rPr>
        <w:t xml:space="preserve"> admin</w:t>
      </w:r>
    </w:p>
    <w:p w14:paraId="27C4AA80" w14:textId="77777777" w:rsidR="006B6D5E" w:rsidRDefault="00F25B7A" w:rsidP="006B6D5E">
      <w:pPr>
        <w:pStyle w:val="ListParagraph"/>
        <w:keepNext/>
        <w:ind w:firstLine="0"/>
      </w:pPr>
      <w:r>
        <w:rPr>
          <w:noProof/>
          <w:lang w:val="sv-SE"/>
          <w14:ligatures w14:val="standardContextual"/>
        </w:rPr>
        <w:drawing>
          <wp:inline distT="0" distB="0" distL="0" distR="0" wp14:anchorId="603B1E96" wp14:editId="38382DC7">
            <wp:extent cx="4023360" cy="2065433"/>
            <wp:effectExtent l="0" t="0" r="0" b="0"/>
            <wp:docPr id="15425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51412" name="Picture 1542514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23360" cy="2065433"/>
                    </a:xfrm>
                    <a:prstGeom prst="rect">
                      <a:avLst/>
                    </a:prstGeom>
                  </pic:spPr>
                </pic:pic>
              </a:graphicData>
            </a:graphic>
          </wp:inline>
        </w:drawing>
      </w:r>
    </w:p>
    <w:p w14:paraId="5B1BC7B8" w14:textId="67839345" w:rsidR="00F25B7A" w:rsidRPr="00BB40B4" w:rsidRDefault="006B6D5E" w:rsidP="006B6D5E">
      <w:pPr>
        <w:pStyle w:val="Caption"/>
        <w:rPr>
          <w:lang w:val="sv-SE"/>
        </w:rPr>
      </w:pPr>
      <w:r w:rsidRPr="00BB40B4">
        <w:rPr>
          <w:lang w:val="sv-SE"/>
        </w:rPr>
        <w:t xml:space="preserve">Gambar 4. </w:t>
      </w:r>
      <w:r>
        <w:fldChar w:fldCharType="begin"/>
      </w:r>
      <w:r w:rsidRPr="00BB40B4">
        <w:rPr>
          <w:lang w:val="sv-SE"/>
        </w:rPr>
        <w:instrText xml:space="preserve"> SEQ Gambar_4. \* ARABIC </w:instrText>
      </w:r>
      <w:r>
        <w:fldChar w:fldCharType="separate"/>
      </w:r>
      <w:r w:rsidRPr="00BB40B4">
        <w:rPr>
          <w:noProof/>
          <w:lang w:val="sv-SE"/>
        </w:rPr>
        <w:t>34</w:t>
      </w:r>
      <w:r>
        <w:fldChar w:fldCharType="end"/>
      </w:r>
      <w:r w:rsidRPr="00BB40B4">
        <w:rPr>
          <w:lang w:val="sv-SE"/>
        </w:rPr>
        <w:t xml:space="preserve"> Tampilan login</w:t>
      </w:r>
      <w:r w:rsidR="00BB40B4" w:rsidRPr="00BB40B4">
        <w:rPr>
          <w:lang w:val="sv-SE"/>
        </w:rPr>
        <w:t xml:space="preserve"> admin</w:t>
      </w:r>
    </w:p>
    <w:p w14:paraId="5CCF293F" w14:textId="1AE3217E" w:rsidR="00BB40B4" w:rsidRDefault="00BB40B4" w:rsidP="00D514DB">
      <w:pPr>
        <w:ind w:left="720"/>
        <w:rPr>
          <w:lang w:val="sv-SE"/>
        </w:rPr>
      </w:pPr>
      <w:r w:rsidRPr="00BB40B4">
        <w:rPr>
          <w:lang w:val="sv-SE"/>
        </w:rPr>
        <w:t>Pada gambar 4.34 di atas m</w:t>
      </w:r>
      <w:r>
        <w:rPr>
          <w:lang w:val="sv-SE"/>
        </w:rPr>
        <w:t>erupakan implementasi dari perancangan antar muka login admin.</w:t>
      </w:r>
    </w:p>
    <w:p w14:paraId="1785EC81" w14:textId="4B92E104" w:rsidR="00F25B7A" w:rsidRDefault="00F25B7A" w:rsidP="00F25B7A">
      <w:pPr>
        <w:pStyle w:val="ListParagraph"/>
        <w:numPr>
          <w:ilvl w:val="0"/>
          <w:numId w:val="37"/>
        </w:numPr>
        <w:rPr>
          <w:lang w:val="sv-SE"/>
        </w:rPr>
      </w:pPr>
      <w:r>
        <w:rPr>
          <w:lang w:val="sv-SE"/>
        </w:rPr>
        <w:t>Tampilan dashboard</w:t>
      </w:r>
    </w:p>
    <w:p w14:paraId="3423273B" w14:textId="77777777" w:rsidR="006B6D5E" w:rsidRDefault="00F25B7A" w:rsidP="006B6D5E">
      <w:pPr>
        <w:pStyle w:val="ListParagraph"/>
        <w:keepNext/>
        <w:ind w:firstLine="0"/>
      </w:pPr>
      <w:r>
        <w:rPr>
          <w:noProof/>
          <w:lang w:val="sv-SE"/>
          <w14:ligatures w14:val="standardContextual"/>
        </w:rPr>
        <w:drawing>
          <wp:inline distT="0" distB="0" distL="0" distR="0" wp14:anchorId="631601C4" wp14:editId="098DC70D">
            <wp:extent cx="4023360" cy="2224129"/>
            <wp:effectExtent l="0" t="0" r="0" b="5080"/>
            <wp:docPr id="110747500" name="Picture 110747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7500" name="Picture 11074750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23360" cy="2224129"/>
                    </a:xfrm>
                    <a:prstGeom prst="rect">
                      <a:avLst/>
                    </a:prstGeom>
                  </pic:spPr>
                </pic:pic>
              </a:graphicData>
            </a:graphic>
          </wp:inline>
        </w:drawing>
      </w:r>
    </w:p>
    <w:p w14:paraId="38AF1575" w14:textId="0446BF7B" w:rsidR="00F25B7A" w:rsidRDefault="006B6D5E" w:rsidP="006B6D5E">
      <w:pPr>
        <w:pStyle w:val="Caption"/>
      </w:pPr>
      <w:r>
        <w:t xml:space="preserve">Gambar 4. </w:t>
      </w:r>
      <w:r>
        <w:fldChar w:fldCharType="begin"/>
      </w:r>
      <w:r>
        <w:instrText xml:space="preserve"> SEQ Gambar_4. \* ARABIC </w:instrText>
      </w:r>
      <w:r>
        <w:fldChar w:fldCharType="separate"/>
      </w:r>
      <w:r>
        <w:rPr>
          <w:noProof/>
        </w:rPr>
        <w:t>35</w:t>
      </w:r>
      <w:r>
        <w:fldChar w:fldCharType="end"/>
      </w:r>
      <w:r>
        <w:t xml:space="preserve"> Tampilan dashboard</w:t>
      </w:r>
    </w:p>
    <w:p w14:paraId="2C42F50A" w14:textId="2B33D9C9" w:rsidR="00BB40B4" w:rsidRPr="00BB40B4" w:rsidRDefault="00BB40B4" w:rsidP="00BB40B4">
      <w:pPr>
        <w:ind w:left="720"/>
        <w:rPr>
          <w:lang w:val="sv-SE"/>
        </w:rPr>
      </w:pPr>
      <w:r w:rsidRPr="00BB40B4">
        <w:rPr>
          <w:lang w:val="sv-SE"/>
        </w:rPr>
        <w:lastRenderedPageBreak/>
        <w:t>Pada gambar 4.34 di atas m</w:t>
      </w:r>
      <w:r>
        <w:rPr>
          <w:lang w:val="sv-SE"/>
        </w:rPr>
        <w:t>erupakan implementasi dari perancangan antar muka dashboard.</w:t>
      </w:r>
    </w:p>
    <w:p w14:paraId="134C879C" w14:textId="19DBC984" w:rsidR="00F25B7A" w:rsidRDefault="00F25B7A" w:rsidP="00F25B7A">
      <w:pPr>
        <w:pStyle w:val="ListParagraph"/>
        <w:numPr>
          <w:ilvl w:val="0"/>
          <w:numId w:val="37"/>
        </w:numPr>
        <w:rPr>
          <w:lang w:val="sv-SE"/>
        </w:rPr>
      </w:pPr>
      <w:r>
        <w:rPr>
          <w:lang w:val="sv-SE"/>
        </w:rPr>
        <w:t>Tampilan pesanan</w:t>
      </w:r>
    </w:p>
    <w:p w14:paraId="42ECB2C2" w14:textId="77777777" w:rsidR="006B6D5E" w:rsidRDefault="00F25B7A" w:rsidP="006B6D5E">
      <w:pPr>
        <w:pStyle w:val="ListParagraph"/>
        <w:keepNext/>
        <w:ind w:firstLine="0"/>
      </w:pPr>
      <w:r>
        <w:rPr>
          <w:noProof/>
          <w:lang w:val="sv-SE"/>
          <w14:ligatures w14:val="standardContextual"/>
        </w:rPr>
        <w:drawing>
          <wp:inline distT="0" distB="0" distL="0" distR="0" wp14:anchorId="3E3F27E1" wp14:editId="60B93ED8">
            <wp:extent cx="4121435" cy="2350960"/>
            <wp:effectExtent l="0" t="0" r="0" b="0"/>
            <wp:docPr id="781293087" name="Picture 78129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293087" name="Picture 78129308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21435" cy="2350960"/>
                    </a:xfrm>
                    <a:prstGeom prst="rect">
                      <a:avLst/>
                    </a:prstGeom>
                  </pic:spPr>
                </pic:pic>
              </a:graphicData>
            </a:graphic>
          </wp:inline>
        </w:drawing>
      </w:r>
    </w:p>
    <w:p w14:paraId="099A7050" w14:textId="1E0BD554" w:rsidR="00F25B7A" w:rsidRDefault="006B6D5E" w:rsidP="006B6D5E">
      <w:pPr>
        <w:pStyle w:val="Caption"/>
      </w:pPr>
      <w:r>
        <w:t xml:space="preserve">Gambar 4. </w:t>
      </w:r>
      <w:r>
        <w:fldChar w:fldCharType="begin"/>
      </w:r>
      <w:r>
        <w:instrText xml:space="preserve"> SEQ Gambar_4. \* ARABIC </w:instrText>
      </w:r>
      <w:r>
        <w:fldChar w:fldCharType="separate"/>
      </w:r>
      <w:r>
        <w:rPr>
          <w:noProof/>
        </w:rPr>
        <w:t>36</w:t>
      </w:r>
      <w:r>
        <w:fldChar w:fldCharType="end"/>
      </w:r>
      <w:r>
        <w:t xml:space="preserve"> Tampilan pesanan</w:t>
      </w:r>
    </w:p>
    <w:p w14:paraId="73E90993" w14:textId="093454CF" w:rsidR="00BB40B4" w:rsidRPr="00BB40B4" w:rsidRDefault="00BB40B4" w:rsidP="00BB40B4">
      <w:pPr>
        <w:ind w:left="720"/>
        <w:rPr>
          <w:lang w:val="sv-SE"/>
        </w:rPr>
      </w:pPr>
      <w:r w:rsidRPr="00BB40B4">
        <w:rPr>
          <w:lang w:val="sv-SE"/>
        </w:rPr>
        <w:t>Pada gambar 4.34 di atas m</w:t>
      </w:r>
      <w:r>
        <w:rPr>
          <w:lang w:val="sv-SE"/>
        </w:rPr>
        <w:t>erupakan implementasi dari perancangan antar muka pesanan.</w:t>
      </w:r>
    </w:p>
    <w:p w14:paraId="7D8FA03E" w14:textId="77777777" w:rsidR="00BB40B4" w:rsidRDefault="00BB40B4">
      <w:pPr>
        <w:spacing w:before="0" w:after="160" w:line="259" w:lineRule="auto"/>
        <w:ind w:firstLine="0"/>
        <w:jc w:val="left"/>
        <w:rPr>
          <w:lang w:val="sv-SE"/>
        </w:rPr>
      </w:pPr>
      <w:r>
        <w:rPr>
          <w:lang w:val="sv-SE"/>
        </w:rPr>
        <w:br w:type="page"/>
      </w:r>
    </w:p>
    <w:p w14:paraId="58E3ACEA" w14:textId="37A63016" w:rsidR="00F25B7A" w:rsidRDefault="00F25B7A" w:rsidP="00F25B7A">
      <w:pPr>
        <w:pStyle w:val="ListParagraph"/>
        <w:numPr>
          <w:ilvl w:val="0"/>
          <w:numId w:val="37"/>
        </w:numPr>
        <w:rPr>
          <w:lang w:val="sv-SE"/>
        </w:rPr>
      </w:pPr>
      <w:r>
        <w:rPr>
          <w:lang w:val="sv-SE"/>
        </w:rPr>
        <w:lastRenderedPageBreak/>
        <w:t>Tampilan product</w:t>
      </w:r>
    </w:p>
    <w:p w14:paraId="2E71ABA3" w14:textId="77777777" w:rsidR="006B6D5E" w:rsidRDefault="00F25B7A" w:rsidP="006B6D5E">
      <w:pPr>
        <w:pStyle w:val="ListParagraph"/>
        <w:keepNext/>
        <w:ind w:firstLine="0"/>
      </w:pPr>
      <w:r>
        <w:rPr>
          <w:noProof/>
          <w:lang w:val="sv-SE"/>
          <w14:ligatures w14:val="standardContextual"/>
        </w:rPr>
        <w:drawing>
          <wp:inline distT="0" distB="0" distL="0" distR="0" wp14:anchorId="1BC6276F" wp14:editId="52033947">
            <wp:extent cx="4063364" cy="2350960"/>
            <wp:effectExtent l="0" t="0" r="0" b="0"/>
            <wp:docPr id="2001741553" name="Picture 2001741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741553" name="Picture 200174155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63364" cy="2350960"/>
                    </a:xfrm>
                    <a:prstGeom prst="rect">
                      <a:avLst/>
                    </a:prstGeom>
                  </pic:spPr>
                </pic:pic>
              </a:graphicData>
            </a:graphic>
          </wp:inline>
        </w:drawing>
      </w:r>
    </w:p>
    <w:p w14:paraId="28EDA87F" w14:textId="74D97247" w:rsidR="00F25B7A" w:rsidRDefault="006B6D5E" w:rsidP="006B6D5E">
      <w:pPr>
        <w:pStyle w:val="Caption"/>
      </w:pPr>
      <w:r>
        <w:t xml:space="preserve">Gambar 4. </w:t>
      </w:r>
      <w:r>
        <w:fldChar w:fldCharType="begin"/>
      </w:r>
      <w:r>
        <w:instrText xml:space="preserve"> SEQ Gambar_4. \* ARABIC </w:instrText>
      </w:r>
      <w:r>
        <w:fldChar w:fldCharType="separate"/>
      </w:r>
      <w:r>
        <w:rPr>
          <w:noProof/>
        </w:rPr>
        <w:t>37</w:t>
      </w:r>
      <w:r>
        <w:fldChar w:fldCharType="end"/>
      </w:r>
      <w:r>
        <w:t xml:space="preserve"> Tampilan product</w:t>
      </w:r>
    </w:p>
    <w:p w14:paraId="4055F0FD" w14:textId="77D6C95D" w:rsidR="00BB40B4" w:rsidRPr="00BB40B4" w:rsidRDefault="00BB40B4" w:rsidP="00BB40B4">
      <w:pPr>
        <w:ind w:left="720"/>
        <w:rPr>
          <w:lang w:val="sv-SE"/>
        </w:rPr>
      </w:pPr>
      <w:r w:rsidRPr="00BB40B4">
        <w:rPr>
          <w:lang w:val="sv-SE"/>
        </w:rPr>
        <w:t>Pada gambar 4.34 di atas m</w:t>
      </w:r>
      <w:r>
        <w:rPr>
          <w:lang w:val="sv-SE"/>
        </w:rPr>
        <w:t>erupakan implementasi dari perancangan antar muka product.</w:t>
      </w:r>
    </w:p>
    <w:p w14:paraId="0974DFB7" w14:textId="6B6E03EF" w:rsidR="00F25B7A" w:rsidRDefault="00F25B7A" w:rsidP="00F25B7A">
      <w:pPr>
        <w:pStyle w:val="ListParagraph"/>
        <w:numPr>
          <w:ilvl w:val="0"/>
          <w:numId w:val="37"/>
        </w:numPr>
        <w:rPr>
          <w:lang w:val="sv-SE"/>
        </w:rPr>
      </w:pPr>
      <w:r>
        <w:rPr>
          <w:lang w:val="sv-SE"/>
        </w:rPr>
        <w:t>Tampilan</w:t>
      </w:r>
      <w:r w:rsidR="001776EC">
        <w:rPr>
          <w:lang w:val="sv-SE"/>
        </w:rPr>
        <w:t xml:space="preserve"> jenis</w:t>
      </w:r>
      <w:r>
        <w:rPr>
          <w:lang w:val="sv-SE"/>
        </w:rPr>
        <w:t xml:space="preserve"> bahan</w:t>
      </w:r>
    </w:p>
    <w:p w14:paraId="033021CA" w14:textId="77777777" w:rsidR="006B6D5E" w:rsidRDefault="00F25B7A" w:rsidP="006B6D5E">
      <w:pPr>
        <w:pStyle w:val="ListParagraph"/>
        <w:keepNext/>
        <w:ind w:firstLine="0"/>
      </w:pPr>
      <w:r>
        <w:rPr>
          <w:noProof/>
          <w:lang w:val="sv-SE"/>
          <w14:ligatures w14:val="standardContextual"/>
        </w:rPr>
        <w:drawing>
          <wp:inline distT="0" distB="0" distL="0" distR="0" wp14:anchorId="2A549152" wp14:editId="582D041A">
            <wp:extent cx="4116113" cy="2350960"/>
            <wp:effectExtent l="0" t="0" r="0" b="0"/>
            <wp:docPr id="960166690" name="Picture 960166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166690" name="Picture 96016669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16113" cy="2350960"/>
                    </a:xfrm>
                    <a:prstGeom prst="rect">
                      <a:avLst/>
                    </a:prstGeom>
                  </pic:spPr>
                </pic:pic>
              </a:graphicData>
            </a:graphic>
          </wp:inline>
        </w:drawing>
      </w:r>
    </w:p>
    <w:p w14:paraId="0081D7D1" w14:textId="5FA6B998" w:rsidR="00F25B7A" w:rsidRDefault="006B6D5E" w:rsidP="006B6D5E">
      <w:pPr>
        <w:pStyle w:val="Caption"/>
      </w:pPr>
      <w:r>
        <w:t xml:space="preserve">Gambar 4. </w:t>
      </w:r>
      <w:r>
        <w:fldChar w:fldCharType="begin"/>
      </w:r>
      <w:r>
        <w:instrText xml:space="preserve"> SEQ Gambar_4. \* ARABIC </w:instrText>
      </w:r>
      <w:r>
        <w:fldChar w:fldCharType="separate"/>
      </w:r>
      <w:r>
        <w:rPr>
          <w:noProof/>
        </w:rPr>
        <w:t>38</w:t>
      </w:r>
      <w:r>
        <w:fldChar w:fldCharType="end"/>
      </w:r>
      <w:r>
        <w:t xml:space="preserve"> tampilan</w:t>
      </w:r>
      <w:r w:rsidR="001776EC">
        <w:t xml:space="preserve"> jenis</w:t>
      </w:r>
      <w:r>
        <w:t xml:space="preserve"> bahan</w:t>
      </w:r>
    </w:p>
    <w:p w14:paraId="14534186" w14:textId="2DF20503" w:rsidR="00BB40B4" w:rsidRPr="00BB40B4" w:rsidRDefault="00BB40B4" w:rsidP="00BB40B4">
      <w:pPr>
        <w:ind w:left="720"/>
        <w:rPr>
          <w:lang w:val="sv-SE"/>
        </w:rPr>
      </w:pPr>
      <w:r w:rsidRPr="00BB40B4">
        <w:rPr>
          <w:lang w:val="sv-SE"/>
        </w:rPr>
        <w:t>Pada gambar 4.34 di atas m</w:t>
      </w:r>
      <w:r>
        <w:rPr>
          <w:lang w:val="sv-SE"/>
        </w:rPr>
        <w:t>erupakan implementasi dari perancangan antar muka bahan.</w:t>
      </w:r>
    </w:p>
    <w:p w14:paraId="0B838CA9" w14:textId="717DA9BC" w:rsidR="00F25B7A" w:rsidRDefault="00F25B7A" w:rsidP="00F25B7A">
      <w:pPr>
        <w:pStyle w:val="ListParagraph"/>
        <w:numPr>
          <w:ilvl w:val="0"/>
          <w:numId w:val="37"/>
        </w:numPr>
        <w:rPr>
          <w:lang w:val="sv-SE"/>
        </w:rPr>
      </w:pPr>
      <w:r>
        <w:rPr>
          <w:lang w:val="sv-SE"/>
        </w:rPr>
        <w:t>Tampilan pola jahitan</w:t>
      </w:r>
    </w:p>
    <w:p w14:paraId="21C1EDA6" w14:textId="77777777" w:rsidR="006B6D5E" w:rsidRDefault="00F25B7A" w:rsidP="006B6D5E">
      <w:pPr>
        <w:pStyle w:val="ListParagraph"/>
        <w:keepNext/>
        <w:ind w:firstLine="0"/>
      </w:pPr>
      <w:r>
        <w:rPr>
          <w:noProof/>
          <w:lang w:val="sv-SE"/>
          <w14:ligatures w14:val="standardContextual"/>
        </w:rPr>
        <w:lastRenderedPageBreak/>
        <w:drawing>
          <wp:inline distT="0" distB="0" distL="0" distR="0" wp14:anchorId="5A67B025" wp14:editId="181E298F">
            <wp:extent cx="4090131" cy="2350960"/>
            <wp:effectExtent l="0" t="0" r="5715" b="0"/>
            <wp:docPr id="1982232584" name="Picture 1982232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32584" name="Picture 198223258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0131" cy="2350960"/>
                    </a:xfrm>
                    <a:prstGeom prst="rect">
                      <a:avLst/>
                    </a:prstGeom>
                  </pic:spPr>
                </pic:pic>
              </a:graphicData>
            </a:graphic>
          </wp:inline>
        </w:drawing>
      </w:r>
    </w:p>
    <w:p w14:paraId="77911D3C" w14:textId="1AEC35B4" w:rsidR="00F25B7A" w:rsidRDefault="006B6D5E" w:rsidP="006B6D5E">
      <w:pPr>
        <w:pStyle w:val="Caption"/>
      </w:pPr>
      <w:r>
        <w:t xml:space="preserve">Gambar 4. </w:t>
      </w:r>
      <w:r>
        <w:fldChar w:fldCharType="begin"/>
      </w:r>
      <w:r>
        <w:instrText xml:space="preserve"> SEQ Gambar_4. \* ARABIC </w:instrText>
      </w:r>
      <w:r>
        <w:fldChar w:fldCharType="separate"/>
      </w:r>
      <w:r>
        <w:rPr>
          <w:noProof/>
        </w:rPr>
        <w:t>39</w:t>
      </w:r>
      <w:r>
        <w:fldChar w:fldCharType="end"/>
      </w:r>
      <w:r>
        <w:t xml:space="preserve"> Tampilan pola jahitan</w:t>
      </w:r>
    </w:p>
    <w:p w14:paraId="62ED31AD" w14:textId="1F638016" w:rsidR="00BB40B4" w:rsidRPr="00BB40B4" w:rsidRDefault="00BB40B4" w:rsidP="00BB40B4">
      <w:pPr>
        <w:ind w:left="720"/>
        <w:rPr>
          <w:lang w:val="sv-SE"/>
        </w:rPr>
      </w:pPr>
      <w:r w:rsidRPr="00BB40B4">
        <w:rPr>
          <w:lang w:val="sv-SE"/>
        </w:rPr>
        <w:t>Pada gambar 4.34 di atas m</w:t>
      </w:r>
      <w:r>
        <w:rPr>
          <w:lang w:val="sv-SE"/>
        </w:rPr>
        <w:t>erupakan implementasi dari perancangan antar muka pola jahitan.</w:t>
      </w:r>
    </w:p>
    <w:p w14:paraId="48DC8AF2" w14:textId="0D95D2A1" w:rsidR="00F25B7A" w:rsidRDefault="00F25B7A" w:rsidP="00F25B7A">
      <w:pPr>
        <w:pStyle w:val="ListParagraph"/>
        <w:numPr>
          <w:ilvl w:val="0"/>
          <w:numId w:val="37"/>
        </w:numPr>
        <w:rPr>
          <w:lang w:val="sv-SE"/>
        </w:rPr>
      </w:pPr>
      <w:r>
        <w:rPr>
          <w:lang w:val="sv-SE"/>
        </w:rPr>
        <w:t>Tampilan faktur</w:t>
      </w:r>
    </w:p>
    <w:p w14:paraId="161AD031" w14:textId="77777777" w:rsidR="006B6D5E" w:rsidRDefault="00F25B7A" w:rsidP="006B6D5E">
      <w:pPr>
        <w:pStyle w:val="ListParagraph"/>
        <w:keepNext/>
        <w:ind w:firstLine="0"/>
      </w:pPr>
      <w:r>
        <w:rPr>
          <w:noProof/>
          <w:lang w:val="sv-SE"/>
          <w14:ligatures w14:val="standardContextual"/>
        </w:rPr>
        <w:drawing>
          <wp:inline distT="0" distB="0" distL="0" distR="0" wp14:anchorId="00130659" wp14:editId="3F00ADF3">
            <wp:extent cx="4325766" cy="2350960"/>
            <wp:effectExtent l="0" t="0" r="0" b="0"/>
            <wp:docPr id="1857789551" name="Picture 1857789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89551" name="Picture 185778955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25766" cy="2350960"/>
                    </a:xfrm>
                    <a:prstGeom prst="rect">
                      <a:avLst/>
                    </a:prstGeom>
                  </pic:spPr>
                </pic:pic>
              </a:graphicData>
            </a:graphic>
          </wp:inline>
        </w:drawing>
      </w:r>
    </w:p>
    <w:p w14:paraId="6C3FA903" w14:textId="4F92DF18" w:rsidR="00F25B7A" w:rsidRDefault="006B6D5E" w:rsidP="006B6D5E">
      <w:pPr>
        <w:pStyle w:val="Caption"/>
      </w:pPr>
      <w:r>
        <w:t xml:space="preserve">Gambar 4. </w:t>
      </w:r>
      <w:r>
        <w:fldChar w:fldCharType="begin"/>
      </w:r>
      <w:r>
        <w:instrText xml:space="preserve"> SEQ Gambar_4. \* ARABIC </w:instrText>
      </w:r>
      <w:r>
        <w:fldChar w:fldCharType="separate"/>
      </w:r>
      <w:r>
        <w:rPr>
          <w:noProof/>
        </w:rPr>
        <w:t>40</w:t>
      </w:r>
      <w:r>
        <w:fldChar w:fldCharType="end"/>
      </w:r>
      <w:r>
        <w:t xml:space="preserve"> Tampilan faktur</w:t>
      </w:r>
    </w:p>
    <w:p w14:paraId="49AF435A" w14:textId="4BA62313" w:rsidR="00BB40B4" w:rsidRPr="00BB40B4" w:rsidRDefault="00BB40B4" w:rsidP="00BB40B4">
      <w:pPr>
        <w:ind w:left="720"/>
        <w:rPr>
          <w:lang w:val="sv-SE"/>
        </w:rPr>
      </w:pPr>
      <w:r w:rsidRPr="00BB40B4">
        <w:rPr>
          <w:lang w:val="sv-SE"/>
        </w:rPr>
        <w:t>Pada gambar 4.34 di atas m</w:t>
      </w:r>
      <w:r>
        <w:rPr>
          <w:lang w:val="sv-SE"/>
        </w:rPr>
        <w:t>erupakan implementasi dari perancangan antar muka faktur.</w:t>
      </w:r>
    </w:p>
    <w:p w14:paraId="6CBDD55D" w14:textId="77777777" w:rsidR="00BB40B4" w:rsidRPr="00BB40B4" w:rsidRDefault="00BB40B4" w:rsidP="00BB40B4">
      <w:pPr>
        <w:rPr>
          <w:lang w:val="sv-SE"/>
        </w:rPr>
      </w:pPr>
    </w:p>
    <w:p w14:paraId="329CDC27" w14:textId="77777777" w:rsidR="00F25B7A" w:rsidRPr="00F25B7A" w:rsidRDefault="00F25B7A" w:rsidP="00F25B7A">
      <w:pPr>
        <w:ind w:firstLine="0"/>
        <w:rPr>
          <w:lang w:val="sv-SE"/>
        </w:rPr>
      </w:pPr>
    </w:p>
    <w:p w14:paraId="60FC0E4A" w14:textId="1ABAE217" w:rsidR="00F25B7A" w:rsidRDefault="00F25B7A" w:rsidP="00F25B7A">
      <w:pPr>
        <w:pStyle w:val="ListParagraph"/>
        <w:ind w:left="0" w:firstLine="720"/>
        <w:rPr>
          <w:iCs/>
          <w:lang w:val="sv-SE"/>
        </w:rPr>
      </w:pPr>
      <w:r>
        <w:rPr>
          <w:iCs/>
          <w:lang w:val="sv-SE"/>
        </w:rPr>
        <w:lastRenderedPageBreak/>
        <w:t xml:space="preserve">Berikut merupakan implemetasi tampilan antar muka </w:t>
      </w:r>
      <w:r w:rsidRPr="00CD385B">
        <w:rPr>
          <w:iCs/>
          <w:lang w:val="sv-SE"/>
        </w:rPr>
        <w:t>rancang bangun aplikasi e-katalog berbasis web di umkm zecko</w:t>
      </w:r>
      <w:r>
        <w:rPr>
          <w:iCs/>
          <w:lang w:val="sv-SE"/>
        </w:rPr>
        <w:t xml:space="preserve">  untuk Konsumen.</w:t>
      </w:r>
    </w:p>
    <w:p w14:paraId="6C061E8E" w14:textId="4CD61F0D" w:rsidR="00F25B7A" w:rsidRDefault="00F25B7A" w:rsidP="00F25B7A">
      <w:pPr>
        <w:pStyle w:val="ListParagraph"/>
        <w:numPr>
          <w:ilvl w:val="0"/>
          <w:numId w:val="38"/>
        </w:numPr>
        <w:rPr>
          <w:lang w:val="sv-SE"/>
        </w:rPr>
      </w:pPr>
      <w:r>
        <w:rPr>
          <w:lang w:val="sv-SE"/>
        </w:rPr>
        <w:t xml:space="preserve">Tampilan </w:t>
      </w:r>
      <w:r w:rsidR="00BB40B4">
        <w:rPr>
          <w:lang w:val="sv-SE"/>
        </w:rPr>
        <w:t>halaman utama</w:t>
      </w:r>
      <w:r w:rsidR="006B6D5E">
        <w:rPr>
          <w:lang w:val="sv-SE"/>
        </w:rPr>
        <w:t xml:space="preserve"> </w:t>
      </w:r>
      <w:r>
        <w:rPr>
          <w:lang w:val="sv-SE"/>
        </w:rPr>
        <w:t>konsumen</w:t>
      </w:r>
    </w:p>
    <w:p w14:paraId="7AE3746E" w14:textId="77777777" w:rsidR="006B6D5E" w:rsidRDefault="00F25B7A" w:rsidP="006B6D5E">
      <w:pPr>
        <w:pStyle w:val="ListParagraph"/>
        <w:keepNext/>
        <w:ind w:firstLine="0"/>
      </w:pPr>
      <w:r>
        <w:rPr>
          <w:noProof/>
          <w:lang w:val="sv-SE"/>
          <w14:ligatures w14:val="standardContextual"/>
        </w:rPr>
        <w:drawing>
          <wp:inline distT="0" distB="0" distL="0" distR="0" wp14:anchorId="6B240E38" wp14:editId="2D1FFB83">
            <wp:extent cx="4111769" cy="2350960"/>
            <wp:effectExtent l="0" t="0" r="3175" b="0"/>
            <wp:docPr id="1281134005" name="Picture 1281134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4005" name="Picture 128113400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11769" cy="2350960"/>
                    </a:xfrm>
                    <a:prstGeom prst="rect">
                      <a:avLst/>
                    </a:prstGeom>
                  </pic:spPr>
                </pic:pic>
              </a:graphicData>
            </a:graphic>
          </wp:inline>
        </w:drawing>
      </w:r>
    </w:p>
    <w:p w14:paraId="0EEB546E" w14:textId="76F5F26E" w:rsidR="00F25B7A" w:rsidRDefault="006B6D5E" w:rsidP="006B6D5E">
      <w:pPr>
        <w:pStyle w:val="Caption"/>
      </w:pPr>
      <w:r>
        <w:t xml:space="preserve">Gambar 4. </w:t>
      </w:r>
      <w:r>
        <w:fldChar w:fldCharType="begin"/>
      </w:r>
      <w:r>
        <w:instrText xml:space="preserve"> SEQ Gambar_4. \* ARABIC </w:instrText>
      </w:r>
      <w:r>
        <w:fldChar w:fldCharType="separate"/>
      </w:r>
      <w:r>
        <w:rPr>
          <w:noProof/>
        </w:rPr>
        <w:t>41</w:t>
      </w:r>
      <w:r>
        <w:fldChar w:fldCharType="end"/>
      </w:r>
      <w:r>
        <w:t xml:space="preserve"> Tampilan menu utama konsumen</w:t>
      </w:r>
    </w:p>
    <w:p w14:paraId="7179EE32" w14:textId="1B94A01F" w:rsidR="00BB40B4" w:rsidRPr="00BB40B4" w:rsidRDefault="00BB40B4" w:rsidP="00BB40B4">
      <w:pPr>
        <w:ind w:left="720"/>
        <w:rPr>
          <w:lang w:val="sv-SE"/>
        </w:rPr>
      </w:pPr>
      <w:r w:rsidRPr="00BB40B4">
        <w:rPr>
          <w:lang w:val="sv-SE"/>
        </w:rPr>
        <w:t>Pada gambar 4.34 di atas m</w:t>
      </w:r>
      <w:r>
        <w:rPr>
          <w:lang w:val="sv-SE"/>
        </w:rPr>
        <w:t>erupakan implementasi dari perancangan antar muka halaman utama konsumen.</w:t>
      </w:r>
    </w:p>
    <w:p w14:paraId="47D672CC" w14:textId="69B8AE59" w:rsidR="00F25B7A" w:rsidRDefault="00F25B7A" w:rsidP="00F25B7A">
      <w:pPr>
        <w:pStyle w:val="ListParagraph"/>
        <w:numPr>
          <w:ilvl w:val="0"/>
          <w:numId w:val="38"/>
        </w:numPr>
        <w:rPr>
          <w:lang w:val="sv-SE"/>
        </w:rPr>
      </w:pPr>
      <w:r>
        <w:rPr>
          <w:lang w:val="sv-SE"/>
        </w:rPr>
        <w:t>Tampilan konsumen produk</w:t>
      </w:r>
    </w:p>
    <w:p w14:paraId="55E08108" w14:textId="77777777" w:rsidR="006B6D5E" w:rsidRDefault="00F25B7A" w:rsidP="006B6D5E">
      <w:pPr>
        <w:pStyle w:val="ListParagraph"/>
        <w:keepNext/>
        <w:ind w:firstLine="0"/>
      </w:pPr>
      <w:r>
        <w:rPr>
          <w:noProof/>
          <w:lang w:val="sv-SE"/>
          <w14:ligatures w14:val="standardContextual"/>
        </w:rPr>
        <w:drawing>
          <wp:inline distT="0" distB="0" distL="0" distR="0" wp14:anchorId="48D1DBC0" wp14:editId="1A1B873D">
            <wp:extent cx="4065440" cy="2350960"/>
            <wp:effectExtent l="0" t="0" r="0" b="0"/>
            <wp:docPr id="1102592864" name="Picture 1102592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592864" name="Picture 110259286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065440" cy="2350960"/>
                    </a:xfrm>
                    <a:prstGeom prst="rect">
                      <a:avLst/>
                    </a:prstGeom>
                  </pic:spPr>
                </pic:pic>
              </a:graphicData>
            </a:graphic>
          </wp:inline>
        </w:drawing>
      </w:r>
    </w:p>
    <w:p w14:paraId="4D051B72" w14:textId="22F91E24" w:rsidR="00F25B7A" w:rsidRDefault="006B6D5E" w:rsidP="006B6D5E">
      <w:pPr>
        <w:pStyle w:val="Caption"/>
      </w:pPr>
      <w:r>
        <w:t xml:space="preserve">Gambar 4. </w:t>
      </w:r>
      <w:r>
        <w:fldChar w:fldCharType="begin"/>
      </w:r>
      <w:r>
        <w:instrText xml:space="preserve"> SEQ Gambar_4. \* ARABIC </w:instrText>
      </w:r>
      <w:r>
        <w:fldChar w:fldCharType="separate"/>
      </w:r>
      <w:r>
        <w:rPr>
          <w:noProof/>
        </w:rPr>
        <w:t>42</w:t>
      </w:r>
      <w:r>
        <w:fldChar w:fldCharType="end"/>
      </w:r>
      <w:r>
        <w:t xml:space="preserve"> Tampilan konsumen produk</w:t>
      </w:r>
    </w:p>
    <w:p w14:paraId="79FEF9D5" w14:textId="7A1A841B" w:rsidR="00BB40B4" w:rsidRPr="00BB40B4" w:rsidRDefault="00BB40B4" w:rsidP="00BB40B4">
      <w:pPr>
        <w:ind w:left="720"/>
        <w:rPr>
          <w:lang w:val="sv-SE"/>
        </w:rPr>
      </w:pPr>
      <w:r w:rsidRPr="00BB40B4">
        <w:rPr>
          <w:lang w:val="sv-SE"/>
        </w:rPr>
        <w:t>Pada gambar 4.34 di atas m</w:t>
      </w:r>
      <w:r>
        <w:rPr>
          <w:lang w:val="sv-SE"/>
        </w:rPr>
        <w:t>erupakan implementasi dari perancangan antar muka konsumen produk.</w:t>
      </w:r>
    </w:p>
    <w:p w14:paraId="5D40EA49" w14:textId="01C74A93" w:rsidR="00F25B7A" w:rsidRDefault="00F25B7A" w:rsidP="00F25B7A">
      <w:pPr>
        <w:pStyle w:val="ListParagraph"/>
        <w:numPr>
          <w:ilvl w:val="0"/>
          <w:numId w:val="38"/>
        </w:numPr>
        <w:rPr>
          <w:lang w:val="sv-SE"/>
        </w:rPr>
      </w:pPr>
      <w:r>
        <w:rPr>
          <w:lang w:val="sv-SE"/>
        </w:rPr>
        <w:lastRenderedPageBreak/>
        <w:t>Tampilan konsumen order</w:t>
      </w:r>
    </w:p>
    <w:p w14:paraId="2D9C41E2" w14:textId="77777777" w:rsidR="006B6D5E" w:rsidRDefault="00F25B7A" w:rsidP="006B6D5E">
      <w:pPr>
        <w:pStyle w:val="ListParagraph"/>
        <w:keepNext/>
        <w:ind w:firstLine="0"/>
      </w:pPr>
      <w:r>
        <w:rPr>
          <w:noProof/>
          <w:lang w:val="sv-SE"/>
          <w14:ligatures w14:val="standardContextual"/>
        </w:rPr>
        <w:drawing>
          <wp:inline distT="0" distB="0" distL="0" distR="0" wp14:anchorId="6A98D6FC" wp14:editId="7CC12E56">
            <wp:extent cx="4150580" cy="2350960"/>
            <wp:effectExtent l="0" t="0" r="2540" b="0"/>
            <wp:docPr id="2119842298" name="Picture 211984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42298" name="Picture 211984229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150580" cy="2350960"/>
                    </a:xfrm>
                    <a:prstGeom prst="rect">
                      <a:avLst/>
                    </a:prstGeom>
                  </pic:spPr>
                </pic:pic>
              </a:graphicData>
            </a:graphic>
          </wp:inline>
        </w:drawing>
      </w:r>
    </w:p>
    <w:p w14:paraId="3061E1C7" w14:textId="5AC63F1D" w:rsidR="00F25B7A" w:rsidRDefault="006B6D5E" w:rsidP="006B6D5E">
      <w:pPr>
        <w:pStyle w:val="Caption"/>
      </w:pPr>
      <w:r>
        <w:t xml:space="preserve">Gambar 4. </w:t>
      </w:r>
      <w:r>
        <w:fldChar w:fldCharType="begin"/>
      </w:r>
      <w:r>
        <w:instrText xml:space="preserve"> SEQ Gambar_4. \* ARABIC </w:instrText>
      </w:r>
      <w:r>
        <w:fldChar w:fldCharType="separate"/>
      </w:r>
      <w:r>
        <w:rPr>
          <w:noProof/>
        </w:rPr>
        <w:t>43</w:t>
      </w:r>
      <w:r>
        <w:fldChar w:fldCharType="end"/>
      </w:r>
      <w:r>
        <w:t xml:space="preserve"> Tampilan konsumen order</w:t>
      </w:r>
    </w:p>
    <w:p w14:paraId="6796D609" w14:textId="4E468268" w:rsidR="00BB40B4" w:rsidRDefault="00BB40B4" w:rsidP="00BB40B4">
      <w:pPr>
        <w:ind w:left="720"/>
        <w:rPr>
          <w:lang w:val="sv-SE"/>
        </w:rPr>
      </w:pPr>
      <w:r w:rsidRPr="00BB40B4">
        <w:rPr>
          <w:lang w:val="sv-SE"/>
        </w:rPr>
        <w:t>Pada gambar 4.34 di atas m</w:t>
      </w:r>
      <w:r>
        <w:rPr>
          <w:lang w:val="sv-SE"/>
        </w:rPr>
        <w:t>erupakan implementasi dari perancangan antar muka konsumen order.</w:t>
      </w:r>
    </w:p>
    <w:p w14:paraId="46BEF3AE" w14:textId="4482815C" w:rsidR="002249A4" w:rsidRDefault="002249A4" w:rsidP="002249A4">
      <w:pPr>
        <w:pStyle w:val="Heading2"/>
        <w:numPr>
          <w:ilvl w:val="0"/>
          <w:numId w:val="40"/>
        </w:numPr>
        <w:rPr>
          <w:lang w:val="sv-SE"/>
        </w:rPr>
      </w:pPr>
      <w:r>
        <w:rPr>
          <w:lang w:val="sv-SE"/>
        </w:rPr>
        <w:t>Balckbox Testing</w:t>
      </w:r>
    </w:p>
    <w:p w14:paraId="6F471C3B" w14:textId="46C56835" w:rsidR="002249A4" w:rsidRDefault="002249A4" w:rsidP="002249A4">
      <w:pPr>
        <w:ind w:left="360" w:firstLine="1080"/>
        <w:rPr>
          <w:lang w:val="sv-SE"/>
        </w:rPr>
      </w:pPr>
      <w:r w:rsidRPr="002249A4">
        <w:rPr>
          <w:lang w:val="sv-SE"/>
        </w:rPr>
        <w:t xml:space="preserve">Pada tahap </w:t>
      </w:r>
      <w:r>
        <w:rPr>
          <w:lang w:val="sv-SE"/>
        </w:rPr>
        <w:t>ini penulis</w:t>
      </w:r>
      <w:r w:rsidRPr="002249A4">
        <w:rPr>
          <w:lang w:val="sv-SE"/>
        </w:rPr>
        <w:t xml:space="preserve"> memastikan bahwa aplikasi berbasis web yang dibuat sesuai dengan rancangan</w:t>
      </w:r>
      <w:r>
        <w:rPr>
          <w:lang w:val="sv-SE"/>
        </w:rPr>
        <w:t>, dapat</w:t>
      </w:r>
      <w:r w:rsidRPr="002249A4">
        <w:rPr>
          <w:lang w:val="sv-SE"/>
        </w:rPr>
        <w:t xml:space="preserve"> berfungsi dengan baik dan sesuai dengan kebutuhan. Oleh karena itu, dilakukan pengujian.</w:t>
      </w:r>
    </w:p>
    <w:tbl>
      <w:tblPr>
        <w:tblStyle w:val="TableGrid"/>
        <w:tblW w:w="0" w:type="auto"/>
        <w:tblInd w:w="360" w:type="dxa"/>
        <w:tblLook w:val="04A0" w:firstRow="1" w:lastRow="0" w:firstColumn="1" w:lastColumn="0" w:noHBand="0" w:noVBand="1"/>
      </w:tblPr>
      <w:tblGrid>
        <w:gridCol w:w="570"/>
        <w:gridCol w:w="1945"/>
        <w:gridCol w:w="2160"/>
        <w:gridCol w:w="1980"/>
        <w:gridCol w:w="1246"/>
      </w:tblGrid>
      <w:tr w:rsidR="000109A2" w:rsidRPr="000109A2" w14:paraId="65C8CF4A" w14:textId="77777777" w:rsidTr="00FF0E8D">
        <w:tc>
          <w:tcPr>
            <w:tcW w:w="570" w:type="dxa"/>
            <w:shd w:val="clear" w:color="auto" w:fill="D5DCE4" w:themeFill="text2" w:themeFillTint="33"/>
            <w:vAlign w:val="center"/>
          </w:tcPr>
          <w:p w14:paraId="61C86D59" w14:textId="3BB965F2" w:rsidR="000109A2" w:rsidRPr="000109A2" w:rsidRDefault="000109A2" w:rsidP="000109A2">
            <w:pPr>
              <w:ind w:firstLine="0"/>
              <w:jc w:val="center"/>
              <w:rPr>
                <w:b/>
                <w:bCs/>
                <w:lang w:val="sv-SE"/>
              </w:rPr>
            </w:pPr>
            <w:r w:rsidRPr="000109A2">
              <w:rPr>
                <w:b/>
                <w:bCs/>
                <w:lang w:val="sv-SE"/>
              </w:rPr>
              <w:t>No.</w:t>
            </w:r>
          </w:p>
        </w:tc>
        <w:tc>
          <w:tcPr>
            <w:tcW w:w="1945" w:type="dxa"/>
            <w:shd w:val="clear" w:color="auto" w:fill="D5DCE4" w:themeFill="text2" w:themeFillTint="33"/>
            <w:vAlign w:val="center"/>
          </w:tcPr>
          <w:p w14:paraId="6117DC33" w14:textId="4E43C2DE" w:rsidR="000109A2" w:rsidRPr="000109A2" w:rsidRDefault="000109A2" w:rsidP="00FF0E8D">
            <w:pPr>
              <w:ind w:firstLine="0"/>
              <w:jc w:val="center"/>
              <w:rPr>
                <w:b/>
                <w:bCs/>
                <w:lang w:val="sv-SE"/>
              </w:rPr>
            </w:pPr>
            <w:r w:rsidRPr="000109A2">
              <w:rPr>
                <w:b/>
                <w:bCs/>
                <w:lang w:val="sv-SE"/>
              </w:rPr>
              <w:t>Fungsi yang diuji</w:t>
            </w:r>
          </w:p>
        </w:tc>
        <w:tc>
          <w:tcPr>
            <w:tcW w:w="2160" w:type="dxa"/>
            <w:shd w:val="clear" w:color="auto" w:fill="D5DCE4" w:themeFill="text2" w:themeFillTint="33"/>
            <w:vAlign w:val="center"/>
          </w:tcPr>
          <w:p w14:paraId="6B678DCE" w14:textId="43031D09" w:rsidR="000109A2" w:rsidRPr="000109A2" w:rsidRDefault="000109A2" w:rsidP="00FF0E8D">
            <w:pPr>
              <w:ind w:firstLine="0"/>
              <w:jc w:val="center"/>
              <w:rPr>
                <w:b/>
                <w:bCs/>
                <w:lang w:val="sv-SE"/>
              </w:rPr>
            </w:pPr>
            <w:r w:rsidRPr="000109A2">
              <w:rPr>
                <w:b/>
                <w:bCs/>
                <w:lang w:val="sv-SE"/>
              </w:rPr>
              <w:t>Fungsi yang diharapkan</w:t>
            </w:r>
          </w:p>
        </w:tc>
        <w:tc>
          <w:tcPr>
            <w:tcW w:w="1980" w:type="dxa"/>
            <w:shd w:val="clear" w:color="auto" w:fill="D5DCE4" w:themeFill="text2" w:themeFillTint="33"/>
            <w:vAlign w:val="center"/>
          </w:tcPr>
          <w:p w14:paraId="7EB80CA5" w14:textId="5019E6F9" w:rsidR="000109A2" w:rsidRPr="000109A2" w:rsidRDefault="000109A2" w:rsidP="00FF0E8D">
            <w:pPr>
              <w:ind w:firstLine="0"/>
              <w:jc w:val="center"/>
              <w:rPr>
                <w:b/>
                <w:bCs/>
                <w:lang w:val="sv-SE"/>
              </w:rPr>
            </w:pPr>
            <w:r w:rsidRPr="000109A2">
              <w:rPr>
                <w:b/>
                <w:bCs/>
                <w:lang w:val="sv-SE"/>
              </w:rPr>
              <w:t>Hasil yang didapat</w:t>
            </w:r>
          </w:p>
        </w:tc>
        <w:tc>
          <w:tcPr>
            <w:tcW w:w="1246" w:type="dxa"/>
            <w:shd w:val="clear" w:color="auto" w:fill="D5DCE4" w:themeFill="text2" w:themeFillTint="33"/>
            <w:vAlign w:val="center"/>
          </w:tcPr>
          <w:p w14:paraId="75CA1D09" w14:textId="6364A292" w:rsidR="000109A2" w:rsidRPr="000109A2" w:rsidRDefault="000109A2" w:rsidP="00FF0E8D">
            <w:pPr>
              <w:ind w:firstLine="0"/>
              <w:jc w:val="center"/>
              <w:rPr>
                <w:b/>
                <w:bCs/>
                <w:lang w:val="sv-SE"/>
              </w:rPr>
            </w:pPr>
            <w:r w:rsidRPr="000109A2">
              <w:rPr>
                <w:b/>
                <w:bCs/>
                <w:lang w:val="sv-SE"/>
              </w:rPr>
              <w:t>Hasil pengujian</w:t>
            </w:r>
          </w:p>
        </w:tc>
      </w:tr>
      <w:tr w:rsidR="000109A2" w14:paraId="2D2F0432" w14:textId="77777777" w:rsidTr="00FF0E8D">
        <w:tc>
          <w:tcPr>
            <w:tcW w:w="570" w:type="dxa"/>
            <w:vAlign w:val="center"/>
          </w:tcPr>
          <w:p w14:paraId="0D068421" w14:textId="3764AFB6" w:rsidR="000109A2" w:rsidRDefault="000109A2" w:rsidP="000109A2">
            <w:pPr>
              <w:ind w:firstLine="0"/>
              <w:jc w:val="center"/>
              <w:rPr>
                <w:lang w:val="sv-SE"/>
              </w:rPr>
            </w:pPr>
            <w:r>
              <w:rPr>
                <w:lang w:val="sv-SE"/>
              </w:rPr>
              <w:t>1</w:t>
            </w:r>
          </w:p>
        </w:tc>
        <w:tc>
          <w:tcPr>
            <w:tcW w:w="1945" w:type="dxa"/>
            <w:vAlign w:val="center"/>
          </w:tcPr>
          <w:p w14:paraId="4E079CFC" w14:textId="7C0684F9" w:rsidR="000109A2" w:rsidRDefault="000109A2" w:rsidP="00FF0E8D">
            <w:pPr>
              <w:ind w:firstLine="0"/>
              <w:jc w:val="center"/>
              <w:rPr>
                <w:lang w:val="sv-SE"/>
              </w:rPr>
            </w:pPr>
            <w:r>
              <w:rPr>
                <w:lang w:val="sv-SE"/>
              </w:rPr>
              <w:t>Login admin</w:t>
            </w:r>
          </w:p>
        </w:tc>
        <w:tc>
          <w:tcPr>
            <w:tcW w:w="2160" w:type="dxa"/>
            <w:vAlign w:val="center"/>
          </w:tcPr>
          <w:p w14:paraId="151E55D4" w14:textId="55130924" w:rsidR="000109A2" w:rsidRDefault="00FF12A8" w:rsidP="00FF0E8D">
            <w:pPr>
              <w:ind w:firstLine="0"/>
              <w:jc w:val="center"/>
              <w:rPr>
                <w:lang w:val="sv-SE"/>
              </w:rPr>
            </w:pPr>
            <w:r>
              <w:rPr>
                <w:lang w:val="sv-SE"/>
              </w:rPr>
              <w:t>Dapat masuk ke dalam sistem</w:t>
            </w:r>
          </w:p>
        </w:tc>
        <w:tc>
          <w:tcPr>
            <w:tcW w:w="1980" w:type="dxa"/>
            <w:vAlign w:val="center"/>
          </w:tcPr>
          <w:p w14:paraId="47CF572B" w14:textId="19754C95" w:rsidR="000109A2" w:rsidRDefault="00FF12A8" w:rsidP="00FF0E8D">
            <w:pPr>
              <w:ind w:firstLine="0"/>
              <w:jc w:val="center"/>
              <w:rPr>
                <w:lang w:val="sv-SE"/>
              </w:rPr>
            </w:pPr>
            <w:r>
              <w:rPr>
                <w:lang w:val="sv-SE"/>
              </w:rPr>
              <w:t>Melihat halaman dashboard</w:t>
            </w:r>
          </w:p>
        </w:tc>
        <w:tc>
          <w:tcPr>
            <w:tcW w:w="1246" w:type="dxa"/>
            <w:vAlign w:val="center"/>
          </w:tcPr>
          <w:p w14:paraId="784FEC74" w14:textId="5CAB6C40" w:rsidR="000109A2" w:rsidRDefault="000109A2" w:rsidP="00FF0E8D">
            <w:pPr>
              <w:ind w:firstLine="0"/>
              <w:jc w:val="center"/>
              <w:rPr>
                <w:lang w:val="sv-SE"/>
              </w:rPr>
            </w:pPr>
            <w:r>
              <w:rPr>
                <w:lang w:val="sv-SE"/>
              </w:rPr>
              <w:t>Sukses</w:t>
            </w:r>
          </w:p>
        </w:tc>
      </w:tr>
      <w:tr w:rsidR="00FF0E8D" w14:paraId="0DE7AF28" w14:textId="77777777" w:rsidTr="00376C90">
        <w:tc>
          <w:tcPr>
            <w:tcW w:w="570" w:type="dxa"/>
            <w:vAlign w:val="center"/>
          </w:tcPr>
          <w:p w14:paraId="7FC0B4EC" w14:textId="48CF6740" w:rsidR="00FF0E8D" w:rsidRDefault="00FF0E8D" w:rsidP="00FF0E8D">
            <w:pPr>
              <w:ind w:firstLine="0"/>
              <w:jc w:val="center"/>
              <w:rPr>
                <w:lang w:val="sv-SE"/>
              </w:rPr>
            </w:pPr>
            <w:r>
              <w:rPr>
                <w:lang w:val="sv-SE"/>
              </w:rPr>
              <w:t>2</w:t>
            </w:r>
          </w:p>
        </w:tc>
        <w:tc>
          <w:tcPr>
            <w:tcW w:w="1945" w:type="dxa"/>
            <w:vAlign w:val="center"/>
          </w:tcPr>
          <w:p w14:paraId="1EE9BBDF" w14:textId="6ABE4910" w:rsidR="00FF0E8D" w:rsidRDefault="00FF0E8D" w:rsidP="00FF0E8D">
            <w:pPr>
              <w:ind w:firstLine="0"/>
              <w:jc w:val="center"/>
              <w:rPr>
                <w:lang w:val="sv-SE"/>
              </w:rPr>
            </w:pPr>
            <w:r>
              <w:rPr>
                <w:lang w:val="sv-SE"/>
              </w:rPr>
              <w:t>Dashboard</w:t>
            </w:r>
          </w:p>
        </w:tc>
        <w:tc>
          <w:tcPr>
            <w:tcW w:w="2160" w:type="dxa"/>
            <w:vAlign w:val="center"/>
          </w:tcPr>
          <w:p w14:paraId="07D9107D" w14:textId="4F989F44" w:rsidR="00FF0E8D" w:rsidRDefault="00FF0E8D" w:rsidP="00FF0E8D">
            <w:pPr>
              <w:ind w:firstLine="0"/>
              <w:jc w:val="center"/>
              <w:rPr>
                <w:lang w:val="sv-SE"/>
              </w:rPr>
            </w:pPr>
            <w:r>
              <w:rPr>
                <w:lang w:val="sv-SE"/>
              </w:rPr>
              <w:t>Dapat melihat data pesanan</w:t>
            </w:r>
          </w:p>
        </w:tc>
        <w:tc>
          <w:tcPr>
            <w:tcW w:w="1980" w:type="dxa"/>
            <w:vAlign w:val="center"/>
          </w:tcPr>
          <w:p w14:paraId="2D5A40E9" w14:textId="600959D2" w:rsidR="00FF0E8D" w:rsidRDefault="00FF0E8D" w:rsidP="00FF0E8D">
            <w:pPr>
              <w:ind w:firstLine="0"/>
              <w:jc w:val="center"/>
              <w:rPr>
                <w:lang w:val="sv-SE"/>
              </w:rPr>
            </w:pPr>
            <w:r>
              <w:rPr>
                <w:lang w:val="sv-SE"/>
              </w:rPr>
              <w:t>Menampilkan data dan grafik peesanan</w:t>
            </w:r>
          </w:p>
        </w:tc>
        <w:tc>
          <w:tcPr>
            <w:tcW w:w="1246" w:type="dxa"/>
          </w:tcPr>
          <w:p w14:paraId="7A78F8A4" w14:textId="144502B1" w:rsidR="00FF0E8D" w:rsidRDefault="00FF0E8D" w:rsidP="00FF0E8D">
            <w:pPr>
              <w:ind w:firstLine="0"/>
              <w:jc w:val="center"/>
              <w:rPr>
                <w:lang w:val="sv-SE"/>
              </w:rPr>
            </w:pPr>
            <w:r w:rsidRPr="00445697">
              <w:rPr>
                <w:lang w:val="sv-SE"/>
              </w:rPr>
              <w:t>Sukses</w:t>
            </w:r>
          </w:p>
        </w:tc>
      </w:tr>
      <w:tr w:rsidR="00FF0E8D" w14:paraId="049315CE" w14:textId="77777777" w:rsidTr="00376C90">
        <w:tc>
          <w:tcPr>
            <w:tcW w:w="570" w:type="dxa"/>
            <w:vAlign w:val="center"/>
          </w:tcPr>
          <w:p w14:paraId="0C374383" w14:textId="57B8CEC0" w:rsidR="00FF0E8D" w:rsidRDefault="00FF0E8D" w:rsidP="00FF0E8D">
            <w:pPr>
              <w:ind w:firstLine="0"/>
              <w:jc w:val="center"/>
              <w:rPr>
                <w:lang w:val="sv-SE"/>
              </w:rPr>
            </w:pPr>
            <w:r>
              <w:rPr>
                <w:lang w:val="sv-SE"/>
              </w:rPr>
              <w:t>3</w:t>
            </w:r>
          </w:p>
        </w:tc>
        <w:tc>
          <w:tcPr>
            <w:tcW w:w="1945" w:type="dxa"/>
            <w:vAlign w:val="center"/>
          </w:tcPr>
          <w:p w14:paraId="3F25B1FC" w14:textId="683ED1F6" w:rsidR="00FF0E8D" w:rsidRDefault="00FF0E8D" w:rsidP="00FF0E8D">
            <w:pPr>
              <w:ind w:firstLine="0"/>
              <w:jc w:val="center"/>
              <w:rPr>
                <w:lang w:val="sv-SE"/>
              </w:rPr>
            </w:pPr>
            <w:r>
              <w:rPr>
                <w:lang w:val="sv-SE"/>
              </w:rPr>
              <w:t>Kelola daftar Pesanan</w:t>
            </w:r>
          </w:p>
        </w:tc>
        <w:tc>
          <w:tcPr>
            <w:tcW w:w="2160" w:type="dxa"/>
            <w:vAlign w:val="center"/>
          </w:tcPr>
          <w:p w14:paraId="2429EFA2" w14:textId="2F8CA348" w:rsidR="00FF0E8D" w:rsidRDefault="00FF0E8D" w:rsidP="00FF0E8D">
            <w:pPr>
              <w:ind w:firstLine="0"/>
              <w:jc w:val="center"/>
              <w:rPr>
                <w:lang w:val="sv-SE"/>
              </w:rPr>
            </w:pPr>
            <w:r>
              <w:rPr>
                <w:lang w:val="sv-SE"/>
              </w:rPr>
              <w:t>Dapat melakukan update data pesanan</w:t>
            </w:r>
          </w:p>
        </w:tc>
        <w:tc>
          <w:tcPr>
            <w:tcW w:w="1980" w:type="dxa"/>
            <w:vAlign w:val="center"/>
          </w:tcPr>
          <w:p w14:paraId="77DAE095" w14:textId="3C6C60DB" w:rsidR="00FF0E8D" w:rsidRDefault="00FF0E8D" w:rsidP="00FF0E8D">
            <w:pPr>
              <w:ind w:firstLine="0"/>
              <w:jc w:val="center"/>
              <w:rPr>
                <w:lang w:val="sv-SE"/>
              </w:rPr>
            </w:pPr>
            <w:r>
              <w:rPr>
                <w:lang w:val="sv-SE"/>
              </w:rPr>
              <w:t>Data pesanan berhasil diupdate</w:t>
            </w:r>
          </w:p>
        </w:tc>
        <w:tc>
          <w:tcPr>
            <w:tcW w:w="1246" w:type="dxa"/>
          </w:tcPr>
          <w:p w14:paraId="22E69FF4" w14:textId="3684F8DF" w:rsidR="00FF0E8D" w:rsidRDefault="00FF0E8D" w:rsidP="00FF0E8D">
            <w:pPr>
              <w:ind w:firstLine="0"/>
              <w:jc w:val="center"/>
              <w:rPr>
                <w:lang w:val="sv-SE"/>
              </w:rPr>
            </w:pPr>
            <w:r w:rsidRPr="00445697">
              <w:rPr>
                <w:lang w:val="sv-SE"/>
              </w:rPr>
              <w:t>Sukses</w:t>
            </w:r>
          </w:p>
        </w:tc>
      </w:tr>
      <w:tr w:rsidR="00FF0E8D" w14:paraId="6A703872" w14:textId="77777777" w:rsidTr="00376C90">
        <w:tc>
          <w:tcPr>
            <w:tcW w:w="570" w:type="dxa"/>
            <w:vAlign w:val="center"/>
          </w:tcPr>
          <w:p w14:paraId="19B8423A" w14:textId="67E0870C" w:rsidR="00FF0E8D" w:rsidRDefault="00FF0E8D" w:rsidP="00FF0E8D">
            <w:pPr>
              <w:ind w:firstLine="0"/>
              <w:jc w:val="center"/>
              <w:rPr>
                <w:lang w:val="sv-SE"/>
              </w:rPr>
            </w:pPr>
            <w:r>
              <w:rPr>
                <w:lang w:val="sv-SE"/>
              </w:rPr>
              <w:lastRenderedPageBreak/>
              <w:t>4</w:t>
            </w:r>
          </w:p>
        </w:tc>
        <w:tc>
          <w:tcPr>
            <w:tcW w:w="1945" w:type="dxa"/>
            <w:vAlign w:val="center"/>
          </w:tcPr>
          <w:p w14:paraId="4CD15BFF" w14:textId="2A692119" w:rsidR="00FF0E8D" w:rsidRDefault="00FF0E8D" w:rsidP="00FF0E8D">
            <w:pPr>
              <w:ind w:firstLine="0"/>
              <w:jc w:val="center"/>
              <w:rPr>
                <w:lang w:val="sv-SE"/>
              </w:rPr>
            </w:pPr>
            <w:r>
              <w:rPr>
                <w:lang w:val="sv-SE"/>
              </w:rPr>
              <w:t>Kelola daftar Product</w:t>
            </w:r>
          </w:p>
        </w:tc>
        <w:tc>
          <w:tcPr>
            <w:tcW w:w="2160" w:type="dxa"/>
            <w:vAlign w:val="center"/>
          </w:tcPr>
          <w:p w14:paraId="66169ACC" w14:textId="2105DC55" w:rsidR="00FF0E8D" w:rsidRDefault="00FF0E8D" w:rsidP="00FF0E8D">
            <w:pPr>
              <w:ind w:firstLine="0"/>
              <w:jc w:val="center"/>
              <w:rPr>
                <w:lang w:val="sv-SE"/>
              </w:rPr>
            </w:pPr>
            <w:r>
              <w:rPr>
                <w:lang w:val="sv-SE"/>
              </w:rPr>
              <w:t>Dapat melakukan update data</w:t>
            </w:r>
          </w:p>
          <w:p w14:paraId="16C336EE" w14:textId="78E26378" w:rsidR="00FF0E8D" w:rsidRDefault="00FF0E8D" w:rsidP="00FF0E8D">
            <w:pPr>
              <w:ind w:firstLine="0"/>
              <w:jc w:val="center"/>
              <w:rPr>
                <w:lang w:val="sv-SE"/>
              </w:rPr>
            </w:pPr>
            <w:r>
              <w:rPr>
                <w:lang w:val="sv-SE"/>
              </w:rPr>
              <w:t>product</w:t>
            </w:r>
          </w:p>
        </w:tc>
        <w:tc>
          <w:tcPr>
            <w:tcW w:w="1980" w:type="dxa"/>
            <w:vAlign w:val="center"/>
          </w:tcPr>
          <w:p w14:paraId="5A1F1483" w14:textId="625FD6F4" w:rsidR="00FF0E8D" w:rsidRDefault="00FF0E8D" w:rsidP="00FF0E8D">
            <w:pPr>
              <w:ind w:firstLine="0"/>
              <w:jc w:val="center"/>
              <w:rPr>
                <w:lang w:val="sv-SE"/>
              </w:rPr>
            </w:pPr>
            <w:r>
              <w:rPr>
                <w:lang w:val="sv-SE"/>
              </w:rPr>
              <w:t>Data product berhasil diupdate</w:t>
            </w:r>
          </w:p>
        </w:tc>
        <w:tc>
          <w:tcPr>
            <w:tcW w:w="1246" w:type="dxa"/>
          </w:tcPr>
          <w:p w14:paraId="7562CD70" w14:textId="264C622C" w:rsidR="00FF0E8D" w:rsidRDefault="00FF0E8D" w:rsidP="00FF0E8D">
            <w:pPr>
              <w:ind w:firstLine="0"/>
              <w:jc w:val="center"/>
              <w:rPr>
                <w:lang w:val="sv-SE"/>
              </w:rPr>
            </w:pPr>
            <w:r w:rsidRPr="00445697">
              <w:rPr>
                <w:lang w:val="sv-SE"/>
              </w:rPr>
              <w:t>Sukses</w:t>
            </w:r>
          </w:p>
        </w:tc>
      </w:tr>
      <w:tr w:rsidR="00FF0E8D" w:rsidRPr="00FF12A8" w14:paraId="65FC26C5" w14:textId="77777777" w:rsidTr="00376C90">
        <w:tc>
          <w:tcPr>
            <w:tcW w:w="570" w:type="dxa"/>
            <w:vAlign w:val="center"/>
          </w:tcPr>
          <w:p w14:paraId="6E3269DE" w14:textId="2BA9B565" w:rsidR="00FF0E8D" w:rsidRDefault="00FF0E8D" w:rsidP="00FF0E8D">
            <w:pPr>
              <w:ind w:firstLine="0"/>
              <w:jc w:val="center"/>
              <w:rPr>
                <w:lang w:val="sv-SE"/>
              </w:rPr>
            </w:pPr>
            <w:r>
              <w:rPr>
                <w:lang w:val="sv-SE"/>
              </w:rPr>
              <w:t>5</w:t>
            </w:r>
          </w:p>
        </w:tc>
        <w:tc>
          <w:tcPr>
            <w:tcW w:w="1945" w:type="dxa"/>
            <w:vAlign w:val="center"/>
          </w:tcPr>
          <w:p w14:paraId="1F145E8A" w14:textId="46EF8AF8" w:rsidR="00FF0E8D" w:rsidRDefault="00FF0E8D" w:rsidP="00FF0E8D">
            <w:pPr>
              <w:ind w:firstLine="0"/>
              <w:jc w:val="center"/>
              <w:rPr>
                <w:lang w:val="sv-SE"/>
              </w:rPr>
            </w:pPr>
            <w:r>
              <w:rPr>
                <w:lang w:val="sv-SE"/>
              </w:rPr>
              <w:t>Kelola data jenis Bahan</w:t>
            </w:r>
          </w:p>
        </w:tc>
        <w:tc>
          <w:tcPr>
            <w:tcW w:w="2160" w:type="dxa"/>
            <w:vAlign w:val="center"/>
          </w:tcPr>
          <w:p w14:paraId="2AB8FCDE" w14:textId="78C48B02" w:rsidR="00FF0E8D" w:rsidRDefault="00FF0E8D" w:rsidP="00FF0E8D">
            <w:pPr>
              <w:ind w:firstLine="0"/>
              <w:jc w:val="center"/>
              <w:rPr>
                <w:lang w:val="sv-SE"/>
              </w:rPr>
            </w:pPr>
            <w:r>
              <w:rPr>
                <w:lang w:val="sv-SE"/>
              </w:rPr>
              <w:t>Dapat melakukan update data</w:t>
            </w:r>
          </w:p>
          <w:p w14:paraId="6B7B9565" w14:textId="6655B02A" w:rsidR="00FF0E8D" w:rsidRDefault="00FF0E8D" w:rsidP="00FF0E8D">
            <w:pPr>
              <w:ind w:firstLine="0"/>
              <w:jc w:val="center"/>
              <w:rPr>
                <w:lang w:val="sv-SE"/>
              </w:rPr>
            </w:pPr>
            <w:r>
              <w:rPr>
                <w:lang w:val="sv-SE"/>
              </w:rPr>
              <w:t>Jenis bahan</w:t>
            </w:r>
          </w:p>
        </w:tc>
        <w:tc>
          <w:tcPr>
            <w:tcW w:w="1980" w:type="dxa"/>
            <w:vAlign w:val="center"/>
          </w:tcPr>
          <w:p w14:paraId="7F1F258B" w14:textId="69D32809" w:rsidR="00FF0E8D" w:rsidRPr="00FF12A8" w:rsidRDefault="00FF0E8D" w:rsidP="00FF0E8D">
            <w:pPr>
              <w:ind w:firstLine="0"/>
              <w:jc w:val="center"/>
              <w:rPr>
                <w:lang w:val="en-ID"/>
              </w:rPr>
            </w:pPr>
            <w:r w:rsidRPr="00FF12A8">
              <w:rPr>
                <w:lang w:val="en-ID"/>
              </w:rPr>
              <w:t>Data jenis bahan berhasil diupdate</w:t>
            </w:r>
          </w:p>
        </w:tc>
        <w:tc>
          <w:tcPr>
            <w:tcW w:w="1246" w:type="dxa"/>
          </w:tcPr>
          <w:p w14:paraId="68F04E63" w14:textId="5B5EFFAF" w:rsidR="00FF0E8D" w:rsidRPr="00FF12A8" w:rsidRDefault="00FF0E8D" w:rsidP="00FF0E8D">
            <w:pPr>
              <w:ind w:firstLine="0"/>
              <w:jc w:val="center"/>
              <w:rPr>
                <w:lang w:val="en-ID"/>
              </w:rPr>
            </w:pPr>
            <w:r w:rsidRPr="00445697">
              <w:rPr>
                <w:lang w:val="sv-SE"/>
              </w:rPr>
              <w:t>Sukses</w:t>
            </w:r>
          </w:p>
        </w:tc>
      </w:tr>
      <w:tr w:rsidR="00FF0E8D" w:rsidRPr="00FF12A8" w14:paraId="1DD73D54" w14:textId="77777777" w:rsidTr="00376C90">
        <w:tc>
          <w:tcPr>
            <w:tcW w:w="570" w:type="dxa"/>
            <w:vAlign w:val="center"/>
          </w:tcPr>
          <w:p w14:paraId="1568489B" w14:textId="39577ECB" w:rsidR="00FF0E8D" w:rsidRDefault="00FF0E8D" w:rsidP="00FF0E8D">
            <w:pPr>
              <w:ind w:firstLine="0"/>
              <w:jc w:val="center"/>
              <w:rPr>
                <w:lang w:val="sv-SE"/>
              </w:rPr>
            </w:pPr>
            <w:r>
              <w:rPr>
                <w:lang w:val="sv-SE"/>
              </w:rPr>
              <w:t>6</w:t>
            </w:r>
          </w:p>
        </w:tc>
        <w:tc>
          <w:tcPr>
            <w:tcW w:w="1945" w:type="dxa"/>
            <w:vAlign w:val="center"/>
          </w:tcPr>
          <w:p w14:paraId="5CB63182" w14:textId="64D84763" w:rsidR="00FF0E8D" w:rsidRDefault="00FF0E8D" w:rsidP="00FF0E8D">
            <w:pPr>
              <w:ind w:firstLine="0"/>
              <w:jc w:val="center"/>
              <w:rPr>
                <w:lang w:val="sv-SE"/>
              </w:rPr>
            </w:pPr>
            <w:r>
              <w:rPr>
                <w:lang w:val="sv-SE"/>
              </w:rPr>
              <w:t>Kelola data Pola jahitan</w:t>
            </w:r>
          </w:p>
        </w:tc>
        <w:tc>
          <w:tcPr>
            <w:tcW w:w="2160" w:type="dxa"/>
            <w:vAlign w:val="center"/>
          </w:tcPr>
          <w:p w14:paraId="0B6F6585" w14:textId="2715C483" w:rsidR="00FF0E8D" w:rsidRDefault="00FF0E8D" w:rsidP="00FF0E8D">
            <w:pPr>
              <w:ind w:firstLine="0"/>
              <w:jc w:val="center"/>
              <w:rPr>
                <w:lang w:val="sv-SE"/>
              </w:rPr>
            </w:pPr>
            <w:r>
              <w:rPr>
                <w:lang w:val="sv-SE"/>
              </w:rPr>
              <w:t>Dapat melakukan update data</w:t>
            </w:r>
          </w:p>
          <w:p w14:paraId="549621D7" w14:textId="1EF1E7F0" w:rsidR="00FF0E8D" w:rsidRDefault="00FF0E8D" w:rsidP="00FF0E8D">
            <w:pPr>
              <w:ind w:firstLine="0"/>
              <w:jc w:val="center"/>
              <w:rPr>
                <w:lang w:val="sv-SE"/>
              </w:rPr>
            </w:pPr>
            <w:r>
              <w:rPr>
                <w:lang w:val="sv-SE"/>
              </w:rPr>
              <w:t>pola jahitan</w:t>
            </w:r>
          </w:p>
        </w:tc>
        <w:tc>
          <w:tcPr>
            <w:tcW w:w="1980" w:type="dxa"/>
            <w:vAlign w:val="center"/>
          </w:tcPr>
          <w:p w14:paraId="1E9D183D" w14:textId="0BB85D37" w:rsidR="00FF0E8D" w:rsidRPr="00FF12A8" w:rsidRDefault="00FF0E8D" w:rsidP="00FF0E8D">
            <w:pPr>
              <w:ind w:firstLine="0"/>
              <w:jc w:val="center"/>
              <w:rPr>
                <w:lang w:val="en-ID"/>
              </w:rPr>
            </w:pPr>
            <w:r w:rsidRPr="00FF12A8">
              <w:rPr>
                <w:lang w:val="en-ID"/>
              </w:rPr>
              <w:t xml:space="preserve">Data </w:t>
            </w:r>
            <w:r>
              <w:rPr>
                <w:lang w:val="en-ID"/>
              </w:rPr>
              <w:t>pola jahitan</w:t>
            </w:r>
            <w:r w:rsidRPr="00FF12A8">
              <w:rPr>
                <w:lang w:val="en-ID"/>
              </w:rPr>
              <w:t xml:space="preserve"> berhasil diupdate</w:t>
            </w:r>
          </w:p>
        </w:tc>
        <w:tc>
          <w:tcPr>
            <w:tcW w:w="1246" w:type="dxa"/>
          </w:tcPr>
          <w:p w14:paraId="0BB79B8E" w14:textId="6683C446" w:rsidR="00FF0E8D" w:rsidRPr="00FF12A8" w:rsidRDefault="00FF0E8D" w:rsidP="00FF0E8D">
            <w:pPr>
              <w:ind w:firstLine="0"/>
              <w:jc w:val="center"/>
              <w:rPr>
                <w:lang w:val="en-ID"/>
              </w:rPr>
            </w:pPr>
            <w:r w:rsidRPr="00445697">
              <w:rPr>
                <w:lang w:val="sv-SE"/>
              </w:rPr>
              <w:t>Sukses</w:t>
            </w:r>
          </w:p>
        </w:tc>
      </w:tr>
      <w:tr w:rsidR="00FF0E8D" w14:paraId="008EA98E" w14:textId="77777777" w:rsidTr="00376C90">
        <w:tc>
          <w:tcPr>
            <w:tcW w:w="570" w:type="dxa"/>
            <w:vAlign w:val="center"/>
          </w:tcPr>
          <w:p w14:paraId="65586F78" w14:textId="07389B01" w:rsidR="00FF0E8D" w:rsidRDefault="00FF0E8D" w:rsidP="00FF0E8D">
            <w:pPr>
              <w:ind w:firstLine="0"/>
              <w:jc w:val="center"/>
              <w:rPr>
                <w:lang w:val="sv-SE"/>
              </w:rPr>
            </w:pPr>
            <w:r>
              <w:rPr>
                <w:lang w:val="sv-SE"/>
              </w:rPr>
              <w:t>7</w:t>
            </w:r>
          </w:p>
        </w:tc>
        <w:tc>
          <w:tcPr>
            <w:tcW w:w="1945" w:type="dxa"/>
            <w:vAlign w:val="center"/>
          </w:tcPr>
          <w:p w14:paraId="0CB93207" w14:textId="12224861" w:rsidR="00FF0E8D" w:rsidRDefault="00FF0E8D" w:rsidP="00FF0E8D">
            <w:pPr>
              <w:ind w:firstLine="0"/>
              <w:jc w:val="center"/>
              <w:rPr>
                <w:lang w:val="sv-SE"/>
              </w:rPr>
            </w:pPr>
            <w:r>
              <w:rPr>
                <w:lang w:val="sv-SE"/>
              </w:rPr>
              <w:t>Cetak faktur</w:t>
            </w:r>
          </w:p>
        </w:tc>
        <w:tc>
          <w:tcPr>
            <w:tcW w:w="2160" w:type="dxa"/>
            <w:vAlign w:val="center"/>
          </w:tcPr>
          <w:p w14:paraId="37C0EB71" w14:textId="72EDF4D1" w:rsidR="00FF0E8D" w:rsidRDefault="00FF0E8D" w:rsidP="00FF0E8D">
            <w:pPr>
              <w:ind w:firstLine="0"/>
              <w:jc w:val="center"/>
              <w:rPr>
                <w:lang w:val="sv-SE"/>
              </w:rPr>
            </w:pPr>
            <w:r>
              <w:rPr>
                <w:lang w:val="sv-SE"/>
              </w:rPr>
              <w:t>Dapat menampilkan faktur pembelian</w:t>
            </w:r>
          </w:p>
        </w:tc>
        <w:tc>
          <w:tcPr>
            <w:tcW w:w="1980" w:type="dxa"/>
            <w:vAlign w:val="center"/>
          </w:tcPr>
          <w:p w14:paraId="7F153107" w14:textId="569F288E" w:rsidR="00FF0E8D" w:rsidRDefault="00FF0E8D" w:rsidP="00FF0E8D">
            <w:pPr>
              <w:ind w:firstLine="0"/>
              <w:jc w:val="center"/>
              <w:rPr>
                <w:lang w:val="sv-SE"/>
              </w:rPr>
            </w:pPr>
            <w:r>
              <w:rPr>
                <w:lang w:val="sv-SE"/>
              </w:rPr>
              <w:t>Faktur pembelian dapat di cetak</w:t>
            </w:r>
          </w:p>
        </w:tc>
        <w:tc>
          <w:tcPr>
            <w:tcW w:w="1246" w:type="dxa"/>
          </w:tcPr>
          <w:p w14:paraId="6B06D7B8" w14:textId="680D9A41" w:rsidR="00FF0E8D" w:rsidRDefault="00FF0E8D" w:rsidP="00FF0E8D">
            <w:pPr>
              <w:ind w:firstLine="0"/>
              <w:jc w:val="center"/>
              <w:rPr>
                <w:lang w:val="sv-SE"/>
              </w:rPr>
            </w:pPr>
            <w:r w:rsidRPr="00445697">
              <w:rPr>
                <w:lang w:val="sv-SE"/>
              </w:rPr>
              <w:t>Sukses</w:t>
            </w:r>
          </w:p>
        </w:tc>
      </w:tr>
      <w:tr w:rsidR="00FF0E8D" w14:paraId="0EDF0007" w14:textId="77777777" w:rsidTr="00376C90">
        <w:tc>
          <w:tcPr>
            <w:tcW w:w="570" w:type="dxa"/>
            <w:vAlign w:val="center"/>
          </w:tcPr>
          <w:p w14:paraId="7C0B5BDD" w14:textId="219F180F" w:rsidR="00FF0E8D" w:rsidRDefault="00FF0E8D" w:rsidP="00FF0E8D">
            <w:pPr>
              <w:ind w:firstLine="0"/>
              <w:jc w:val="center"/>
              <w:rPr>
                <w:lang w:val="sv-SE"/>
              </w:rPr>
            </w:pPr>
            <w:r>
              <w:rPr>
                <w:lang w:val="sv-SE"/>
              </w:rPr>
              <w:t>8</w:t>
            </w:r>
          </w:p>
        </w:tc>
        <w:tc>
          <w:tcPr>
            <w:tcW w:w="1945" w:type="dxa"/>
            <w:vAlign w:val="center"/>
          </w:tcPr>
          <w:p w14:paraId="5AD01EBA" w14:textId="00A33424" w:rsidR="00FF0E8D" w:rsidRDefault="00FF0E8D" w:rsidP="00FF0E8D">
            <w:pPr>
              <w:ind w:firstLine="0"/>
              <w:jc w:val="center"/>
              <w:rPr>
                <w:lang w:val="sv-SE"/>
              </w:rPr>
            </w:pPr>
            <w:r>
              <w:rPr>
                <w:lang w:val="sv-SE"/>
              </w:rPr>
              <w:t>Logout</w:t>
            </w:r>
          </w:p>
        </w:tc>
        <w:tc>
          <w:tcPr>
            <w:tcW w:w="2160" w:type="dxa"/>
            <w:vAlign w:val="center"/>
          </w:tcPr>
          <w:p w14:paraId="7D37AB18" w14:textId="3DAE6620" w:rsidR="00FF0E8D" w:rsidRDefault="00FF0E8D" w:rsidP="00FF0E8D">
            <w:pPr>
              <w:ind w:firstLine="0"/>
              <w:jc w:val="center"/>
              <w:rPr>
                <w:lang w:val="sv-SE"/>
              </w:rPr>
            </w:pPr>
            <w:r>
              <w:rPr>
                <w:lang w:val="sv-SE"/>
              </w:rPr>
              <w:t>Keluar dari sistem</w:t>
            </w:r>
          </w:p>
        </w:tc>
        <w:tc>
          <w:tcPr>
            <w:tcW w:w="1980" w:type="dxa"/>
            <w:vAlign w:val="center"/>
          </w:tcPr>
          <w:p w14:paraId="5BABBCA4" w14:textId="0736CA39" w:rsidR="00FF0E8D" w:rsidRDefault="00FF0E8D" w:rsidP="00FF0E8D">
            <w:pPr>
              <w:ind w:firstLine="0"/>
              <w:jc w:val="center"/>
              <w:rPr>
                <w:lang w:val="sv-SE"/>
              </w:rPr>
            </w:pPr>
            <w:r>
              <w:rPr>
                <w:lang w:val="sv-SE"/>
              </w:rPr>
              <w:t>Kembali ke halaman login</w:t>
            </w:r>
          </w:p>
        </w:tc>
        <w:tc>
          <w:tcPr>
            <w:tcW w:w="1246" w:type="dxa"/>
          </w:tcPr>
          <w:p w14:paraId="6670C268" w14:textId="6CE38DDF" w:rsidR="00FF0E8D" w:rsidRDefault="00FF0E8D" w:rsidP="00FF0E8D">
            <w:pPr>
              <w:ind w:firstLine="0"/>
              <w:jc w:val="center"/>
              <w:rPr>
                <w:lang w:val="sv-SE"/>
              </w:rPr>
            </w:pPr>
            <w:r w:rsidRPr="00445697">
              <w:rPr>
                <w:lang w:val="sv-SE"/>
              </w:rPr>
              <w:t>Sukses</w:t>
            </w:r>
          </w:p>
        </w:tc>
      </w:tr>
      <w:tr w:rsidR="000109A2" w14:paraId="124076F5" w14:textId="77777777" w:rsidTr="00FF0E8D">
        <w:tc>
          <w:tcPr>
            <w:tcW w:w="570" w:type="dxa"/>
            <w:vAlign w:val="center"/>
          </w:tcPr>
          <w:p w14:paraId="1C10C3C5" w14:textId="6F6AAEBE" w:rsidR="000109A2" w:rsidRDefault="000109A2" w:rsidP="000109A2">
            <w:pPr>
              <w:ind w:firstLine="0"/>
              <w:jc w:val="center"/>
              <w:rPr>
                <w:lang w:val="sv-SE"/>
              </w:rPr>
            </w:pPr>
            <w:r>
              <w:rPr>
                <w:lang w:val="sv-SE"/>
              </w:rPr>
              <w:t>9</w:t>
            </w:r>
          </w:p>
        </w:tc>
        <w:tc>
          <w:tcPr>
            <w:tcW w:w="1945" w:type="dxa"/>
            <w:vAlign w:val="center"/>
          </w:tcPr>
          <w:p w14:paraId="4A330B06" w14:textId="20AF5310" w:rsidR="000109A2" w:rsidRDefault="00FF0E8D" w:rsidP="00FF0E8D">
            <w:pPr>
              <w:ind w:firstLine="0"/>
              <w:jc w:val="center"/>
              <w:rPr>
                <w:lang w:val="sv-SE"/>
              </w:rPr>
            </w:pPr>
            <w:r>
              <w:rPr>
                <w:lang w:val="sv-SE"/>
              </w:rPr>
              <w:t>Membuat pemesanan</w:t>
            </w:r>
          </w:p>
        </w:tc>
        <w:tc>
          <w:tcPr>
            <w:tcW w:w="2160" w:type="dxa"/>
            <w:vAlign w:val="center"/>
          </w:tcPr>
          <w:p w14:paraId="233AB056" w14:textId="31FDE4A0" w:rsidR="000109A2" w:rsidRDefault="00FF0E8D" w:rsidP="00FF0E8D">
            <w:pPr>
              <w:ind w:firstLine="0"/>
              <w:jc w:val="center"/>
              <w:rPr>
                <w:lang w:val="sv-SE"/>
              </w:rPr>
            </w:pPr>
            <w:r>
              <w:rPr>
                <w:lang w:val="sv-SE"/>
              </w:rPr>
              <w:t>Konsumen dapat melakukan pemesanan</w:t>
            </w:r>
          </w:p>
        </w:tc>
        <w:tc>
          <w:tcPr>
            <w:tcW w:w="1980" w:type="dxa"/>
            <w:vAlign w:val="center"/>
          </w:tcPr>
          <w:p w14:paraId="1D8B8DD7" w14:textId="567C626D" w:rsidR="000109A2" w:rsidRDefault="00FF0E8D" w:rsidP="00FF0E8D">
            <w:pPr>
              <w:ind w:firstLine="0"/>
              <w:jc w:val="center"/>
              <w:rPr>
                <w:lang w:val="sv-SE"/>
              </w:rPr>
            </w:pPr>
            <w:r>
              <w:rPr>
                <w:lang w:val="sv-SE"/>
              </w:rPr>
              <w:t>Pesanan berhasil dibuat</w:t>
            </w:r>
          </w:p>
        </w:tc>
        <w:tc>
          <w:tcPr>
            <w:tcW w:w="1246" w:type="dxa"/>
            <w:vAlign w:val="center"/>
          </w:tcPr>
          <w:p w14:paraId="0DCD263C" w14:textId="7CD8D14D" w:rsidR="000109A2" w:rsidRDefault="00FF0E8D" w:rsidP="00FF0E8D">
            <w:pPr>
              <w:ind w:firstLine="0"/>
              <w:jc w:val="center"/>
              <w:rPr>
                <w:lang w:val="sv-SE"/>
              </w:rPr>
            </w:pPr>
            <w:r>
              <w:rPr>
                <w:lang w:val="sv-SE"/>
              </w:rPr>
              <w:t>Sukses</w:t>
            </w:r>
          </w:p>
        </w:tc>
      </w:tr>
    </w:tbl>
    <w:p w14:paraId="4914CCE0" w14:textId="77777777" w:rsidR="000109A2" w:rsidRPr="002249A4" w:rsidRDefault="000109A2" w:rsidP="002249A4">
      <w:pPr>
        <w:ind w:left="360" w:firstLine="1080"/>
        <w:rPr>
          <w:lang w:val="sv-SE"/>
        </w:rPr>
      </w:pPr>
    </w:p>
    <w:p w14:paraId="0B338192" w14:textId="77777777" w:rsidR="005144A7" w:rsidRPr="00F25B7A" w:rsidRDefault="005144A7">
      <w:pPr>
        <w:spacing w:before="0" w:after="160" w:line="259" w:lineRule="auto"/>
        <w:ind w:firstLine="0"/>
        <w:jc w:val="left"/>
        <w:rPr>
          <w:rFonts w:eastAsiaTheme="majorEastAsia" w:cstheme="majorBidi"/>
          <w:b/>
          <w:color w:val="000000" w:themeColor="text1"/>
          <w:sz w:val="28"/>
          <w:szCs w:val="32"/>
          <w:lang w:val="sv-SE"/>
        </w:rPr>
      </w:pPr>
      <w:r w:rsidRPr="00F25B7A">
        <w:rPr>
          <w:lang w:val="sv-SE"/>
        </w:rPr>
        <w:br w:type="page"/>
      </w:r>
    </w:p>
    <w:p w14:paraId="210165F9" w14:textId="413906B0" w:rsidR="000C737B" w:rsidRDefault="005051AB" w:rsidP="000C737B">
      <w:pPr>
        <w:pStyle w:val="Heading1"/>
      </w:pPr>
      <w:r w:rsidRPr="00F25B7A">
        <w:rPr>
          <w:lang w:val="sv-SE"/>
        </w:rPr>
        <w:lastRenderedPageBreak/>
        <w:br/>
      </w:r>
      <w:r w:rsidR="000C737B">
        <w:t>PENUTUP</w:t>
      </w:r>
    </w:p>
    <w:p w14:paraId="43C263E1" w14:textId="0142A2B1" w:rsidR="00307EB9" w:rsidRDefault="00307EB9" w:rsidP="00307EB9">
      <w:pPr>
        <w:pStyle w:val="Heading21"/>
      </w:pPr>
      <w:r>
        <w:t>Kesimpulan</w:t>
      </w:r>
    </w:p>
    <w:p w14:paraId="7468078F" w14:textId="6E965DFD" w:rsidR="00307EB9" w:rsidRPr="00307EB9" w:rsidRDefault="00307EB9" w:rsidP="00307EB9">
      <w:pPr>
        <w:pStyle w:val="Heading21"/>
      </w:pPr>
      <w:r>
        <w:t>Saran</w:t>
      </w:r>
    </w:p>
    <w:p w14:paraId="63990014" w14:textId="683BF1A2" w:rsidR="004A199C" w:rsidRDefault="004A199C">
      <w:pPr>
        <w:spacing w:before="0" w:after="160" w:line="259" w:lineRule="auto"/>
        <w:ind w:firstLine="0"/>
        <w:jc w:val="left"/>
        <w:rPr>
          <w:rFonts w:eastAsia="Times New Roman" w:cs="Times New Roman"/>
          <w:b/>
          <w:sz w:val="28"/>
          <w:szCs w:val="28"/>
        </w:rPr>
      </w:pPr>
      <w:r>
        <w:rPr>
          <w:rFonts w:eastAsia="Times New Roman" w:cs="Times New Roman"/>
          <w:b/>
          <w:sz w:val="28"/>
          <w:szCs w:val="28"/>
        </w:rPr>
        <w:br w:type="page"/>
      </w:r>
    </w:p>
    <w:p w14:paraId="5EB1B81B" w14:textId="417C5FDD" w:rsidR="009D48AA" w:rsidRDefault="00EF2B3D" w:rsidP="004A199C">
      <w:pPr>
        <w:pStyle w:val="Headingset"/>
      </w:pPr>
      <w:r>
        <w:lastRenderedPageBreak/>
        <w:t>DAFTAR PUSTAKA</w:t>
      </w:r>
    </w:p>
    <w:p w14:paraId="5B767C2C" w14:textId="77777777" w:rsidR="003D31DA" w:rsidRDefault="003D31DA" w:rsidP="004A199C">
      <w:pPr>
        <w:pStyle w:val="Headingset"/>
      </w:pPr>
    </w:p>
    <w:p w14:paraId="5F16E019" w14:textId="0890F838"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szCs w:val="24"/>
        </w:rPr>
        <w:fldChar w:fldCharType="begin" w:fldLock="1"/>
      </w:r>
      <w:r w:rsidRPr="00A21260">
        <w:rPr>
          <w:szCs w:val="24"/>
          <w:lang w:val="sv-SE"/>
        </w:rPr>
        <w:instrText xml:space="preserve">ADDIN Mendeley Bibliography CSL_BIBLIOGRAPHY </w:instrText>
      </w:r>
      <w:r w:rsidRPr="00EF2B3D">
        <w:rPr>
          <w:szCs w:val="24"/>
        </w:rPr>
        <w:fldChar w:fldCharType="separate"/>
      </w:r>
      <w:r w:rsidRPr="00A21260">
        <w:rPr>
          <w:rFonts w:cs="Times New Roman"/>
          <w:noProof/>
          <w:szCs w:val="24"/>
          <w:lang w:val="sv-SE"/>
        </w:rPr>
        <w:t xml:space="preserve">Andraini, L., &amp; Bella, C. (2022). Pengelolaan Surat Menyurat Dengan Sistem Informasi ( Studi Kasus : Kelurahan Gunung Terang). </w:t>
      </w:r>
      <w:r w:rsidRPr="00EF2B3D">
        <w:rPr>
          <w:rFonts w:cs="Times New Roman"/>
          <w:i/>
          <w:iCs/>
          <w:noProof/>
          <w:szCs w:val="24"/>
        </w:rPr>
        <w:t>Jurnal Portal Data</w:t>
      </w:r>
      <w:r w:rsidRPr="00EF2B3D">
        <w:rPr>
          <w:rFonts w:cs="Times New Roman"/>
          <w:noProof/>
          <w:szCs w:val="24"/>
        </w:rPr>
        <w:t xml:space="preserve">, </w:t>
      </w:r>
      <w:r w:rsidRPr="00EF2B3D">
        <w:rPr>
          <w:rFonts w:cs="Times New Roman"/>
          <w:i/>
          <w:iCs/>
          <w:noProof/>
          <w:szCs w:val="24"/>
        </w:rPr>
        <w:t>2</w:t>
      </w:r>
      <w:r w:rsidRPr="00EF2B3D">
        <w:rPr>
          <w:rFonts w:cs="Times New Roman"/>
          <w:noProof/>
          <w:szCs w:val="24"/>
        </w:rPr>
        <w:t>(1), 1–11. http://portaldata.org/index.php/portaldata/article/view/71</w:t>
      </w:r>
    </w:p>
    <w:p w14:paraId="0BA00DE8"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EF2B3D">
        <w:rPr>
          <w:rFonts w:cs="Times New Roman"/>
          <w:noProof/>
          <w:szCs w:val="24"/>
        </w:rPr>
        <w:t xml:space="preserve">Anita, K., Wahyudi, A. D., &amp; Susanto, E. R. (2020). </w:t>
      </w:r>
      <w:r w:rsidRPr="00A21260">
        <w:rPr>
          <w:rFonts w:cs="Times New Roman"/>
          <w:noProof/>
          <w:szCs w:val="24"/>
          <w:lang w:val="sv-SE"/>
        </w:rPr>
        <w:t xml:space="preserve">Aplikasi Lowongan Pekerjaan Berbasis Web Pada Smk Cahaya Kartika. </w:t>
      </w:r>
      <w:r w:rsidRPr="00A21260">
        <w:rPr>
          <w:rFonts w:cs="Times New Roman"/>
          <w:i/>
          <w:iCs/>
          <w:noProof/>
          <w:szCs w:val="24"/>
          <w:lang w:val="sv-SE"/>
        </w:rPr>
        <w:t>Jurnal Teknologi dan Sistem Informasi</w:t>
      </w:r>
      <w:r w:rsidRPr="00A21260">
        <w:rPr>
          <w:rFonts w:cs="Times New Roman"/>
          <w:noProof/>
          <w:szCs w:val="24"/>
          <w:lang w:val="sv-SE"/>
        </w:rPr>
        <w:t xml:space="preserve">, </w:t>
      </w:r>
      <w:r w:rsidRPr="00A21260">
        <w:rPr>
          <w:rFonts w:cs="Times New Roman"/>
          <w:i/>
          <w:iCs/>
          <w:noProof/>
          <w:szCs w:val="24"/>
          <w:lang w:val="sv-SE"/>
        </w:rPr>
        <w:t>1</w:t>
      </w:r>
      <w:r w:rsidRPr="00A21260">
        <w:rPr>
          <w:rFonts w:cs="Times New Roman"/>
          <w:noProof/>
          <w:szCs w:val="24"/>
          <w:lang w:val="sv-SE"/>
        </w:rPr>
        <w:t>(1), 75–80. https://doi.org/10.33365/jtsi.v1i1.213</w:t>
      </w:r>
    </w:p>
    <w:p w14:paraId="16422333"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Fachri, B., &amp; Surbakti, R. W. (2021). </w:t>
      </w:r>
      <w:r w:rsidRPr="00A21260">
        <w:rPr>
          <w:rFonts w:cs="Times New Roman"/>
          <w:noProof/>
          <w:szCs w:val="24"/>
          <w:lang w:val="sv-SE"/>
        </w:rPr>
        <w:t xml:space="preserve">Perancangan Sistem Dan Desain Undangan Digital Menggunakan Metode Waterfall Berbasis Website (Studi Kasus: Asco Jaya). </w:t>
      </w:r>
      <w:r w:rsidRPr="00EF2B3D">
        <w:rPr>
          <w:rFonts w:cs="Times New Roman"/>
          <w:i/>
          <w:iCs/>
          <w:noProof/>
          <w:szCs w:val="24"/>
        </w:rPr>
        <w:t>Journal of Science and Social Research</w:t>
      </w:r>
      <w:r w:rsidRPr="00EF2B3D">
        <w:rPr>
          <w:rFonts w:cs="Times New Roman"/>
          <w:noProof/>
          <w:szCs w:val="24"/>
        </w:rPr>
        <w:t xml:space="preserve">, </w:t>
      </w:r>
      <w:r w:rsidRPr="00EF2B3D">
        <w:rPr>
          <w:rFonts w:cs="Times New Roman"/>
          <w:i/>
          <w:iCs/>
          <w:noProof/>
          <w:szCs w:val="24"/>
        </w:rPr>
        <w:t>4</w:t>
      </w:r>
      <w:r w:rsidRPr="00EF2B3D">
        <w:rPr>
          <w:rFonts w:cs="Times New Roman"/>
          <w:noProof/>
          <w:szCs w:val="24"/>
        </w:rPr>
        <w:t>(3), 263. https://doi.org/10.54314/jssr.v4i3.692</w:t>
      </w:r>
    </w:p>
    <w:p w14:paraId="024D0B8F"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EF2B3D">
        <w:rPr>
          <w:rFonts w:cs="Times New Roman"/>
          <w:noProof/>
          <w:szCs w:val="24"/>
        </w:rPr>
        <w:t xml:space="preserve">Fahrezi, A., Salam, F. N., Ibrahim, G. M., Syaiful, R. R., &amp; Saifudin, A. (2022). </w:t>
      </w:r>
      <w:r w:rsidRPr="00A21260">
        <w:rPr>
          <w:rFonts w:cs="Times New Roman"/>
          <w:noProof/>
          <w:szCs w:val="24"/>
          <w:lang w:val="sv-SE"/>
        </w:rPr>
        <w:t xml:space="preserve">Pengujian Black Box Testing pada Aplikasi Inventori Barang Berbasis Web di PT. AINO Indonesia. </w:t>
      </w:r>
      <w:r w:rsidRPr="00A21260">
        <w:rPr>
          <w:rFonts w:cs="Times New Roman"/>
          <w:i/>
          <w:iCs/>
          <w:noProof/>
          <w:szCs w:val="24"/>
          <w:lang w:val="sv-SE"/>
        </w:rPr>
        <w:t>Jurnal Ilmu Komputer dan Pendidikan</w:t>
      </w:r>
      <w:r w:rsidRPr="00A21260">
        <w:rPr>
          <w:rFonts w:cs="Times New Roman"/>
          <w:noProof/>
          <w:szCs w:val="24"/>
          <w:lang w:val="sv-SE"/>
        </w:rPr>
        <w:t xml:space="preserve">, </w:t>
      </w:r>
      <w:r w:rsidRPr="00A21260">
        <w:rPr>
          <w:rFonts w:cs="Times New Roman"/>
          <w:i/>
          <w:iCs/>
          <w:noProof/>
          <w:szCs w:val="24"/>
          <w:lang w:val="sv-SE"/>
        </w:rPr>
        <w:t>1</w:t>
      </w:r>
      <w:r w:rsidRPr="00A21260">
        <w:rPr>
          <w:rFonts w:cs="Times New Roman"/>
          <w:noProof/>
          <w:szCs w:val="24"/>
          <w:lang w:val="sv-SE"/>
        </w:rPr>
        <w:t>(1), 1–5. https://journal.mediapublikasi.id/index.php/logic</w:t>
      </w:r>
    </w:p>
    <w:p w14:paraId="60C130FC"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A21260">
        <w:rPr>
          <w:rFonts w:cs="Times New Roman"/>
          <w:noProof/>
          <w:szCs w:val="24"/>
          <w:lang w:val="sv-SE"/>
        </w:rPr>
        <w:t xml:space="preserve">Indraswari, C., Insan, R. N., Maulida, S. W., Fajriyani, M. R., &amp; Arifah, H. (2021). Psikoedukasi Digital Marketing dan Pembuatan E-Katalog di Wisata Jaka Garong. </w:t>
      </w:r>
      <w:r w:rsidRPr="00EF2B3D">
        <w:rPr>
          <w:rFonts w:cs="Times New Roman"/>
          <w:i/>
          <w:iCs/>
          <w:noProof/>
          <w:szCs w:val="24"/>
        </w:rPr>
        <w:t>Psyche 165 Journal</w:t>
      </w:r>
      <w:r w:rsidRPr="00EF2B3D">
        <w:rPr>
          <w:rFonts w:cs="Times New Roman"/>
          <w:noProof/>
          <w:szCs w:val="24"/>
        </w:rPr>
        <w:t xml:space="preserve">, </w:t>
      </w:r>
      <w:r w:rsidRPr="00EF2B3D">
        <w:rPr>
          <w:rFonts w:cs="Times New Roman"/>
          <w:i/>
          <w:iCs/>
          <w:noProof/>
          <w:szCs w:val="24"/>
        </w:rPr>
        <w:t>14</w:t>
      </w:r>
      <w:r w:rsidRPr="00EF2B3D">
        <w:rPr>
          <w:rFonts w:cs="Times New Roman"/>
          <w:noProof/>
          <w:szCs w:val="24"/>
        </w:rPr>
        <w:t>(3), 290–295. https://doi.org/10.35134/jpsy165.v14i3.32</w:t>
      </w:r>
    </w:p>
    <w:p w14:paraId="6E810AB0"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Ismawati, D., &amp; Prasetyo, I. (2020). </w:t>
      </w:r>
      <w:r w:rsidRPr="00EF2B3D">
        <w:rPr>
          <w:rFonts w:cs="Times New Roman"/>
          <w:i/>
          <w:iCs/>
          <w:noProof/>
          <w:szCs w:val="24"/>
        </w:rPr>
        <w:t>The Development of Telegram BOT Through Short Story</w:t>
      </w:r>
      <w:r w:rsidRPr="00EF2B3D">
        <w:rPr>
          <w:rFonts w:cs="Times New Roman"/>
          <w:noProof/>
          <w:szCs w:val="24"/>
        </w:rPr>
        <w:t xml:space="preserve">. </w:t>
      </w:r>
      <w:r w:rsidRPr="00EF2B3D">
        <w:rPr>
          <w:rFonts w:cs="Times New Roman"/>
          <w:i/>
          <w:iCs/>
          <w:noProof/>
          <w:szCs w:val="24"/>
        </w:rPr>
        <w:t>456</w:t>
      </w:r>
      <w:r w:rsidRPr="00EF2B3D">
        <w:rPr>
          <w:rFonts w:cs="Times New Roman"/>
          <w:noProof/>
          <w:szCs w:val="24"/>
        </w:rPr>
        <w:t>(Bicmst), 209–212. https://doi.org/10.2991/assehr.k.201021.049</w:t>
      </w:r>
    </w:p>
    <w:p w14:paraId="6783FC4B"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Mohd Zulkifli, F. A., &amp; Mohd Noor, N. A. Z. (2023). </w:t>
      </w:r>
      <w:r w:rsidRPr="00A21260">
        <w:rPr>
          <w:rFonts w:cs="Times New Roman"/>
          <w:noProof/>
          <w:szCs w:val="24"/>
          <w:lang w:val="sv-SE"/>
        </w:rPr>
        <w:t xml:space="preserve">Analisis Penggunaan Telegram bagi Pembelajaran Secara Atas Talian dalam Kalangan Guru dan Pelajar. </w:t>
      </w:r>
      <w:r w:rsidRPr="00EF2B3D">
        <w:rPr>
          <w:rFonts w:cs="Times New Roman"/>
          <w:i/>
          <w:iCs/>
          <w:noProof/>
          <w:szCs w:val="24"/>
        </w:rPr>
        <w:t>Journal of Engineering, Technology, and Applied Science (JETAS)</w:t>
      </w:r>
      <w:r w:rsidRPr="00EF2B3D">
        <w:rPr>
          <w:rFonts w:cs="Times New Roman"/>
          <w:noProof/>
          <w:szCs w:val="24"/>
        </w:rPr>
        <w:t xml:space="preserve">, </w:t>
      </w:r>
      <w:r w:rsidRPr="00EF2B3D">
        <w:rPr>
          <w:rFonts w:cs="Times New Roman"/>
          <w:i/>
          <w:iCs/>
          <w:noProof/>
          <w:szCs w:val="24"/>
        </w:rPr>
        <w:t>5</w:t>
      </w:r>
      <w:r w:rsidRPr="00EF2B3D">
        <w:rPr>
          <w:rFonts w:cs="Times New Roman"/>
          <w:noProof/>
          <w:szCs w:val="24"/>
        </w:rPr>
        <w:t>(2), 89–98. https://doi.org/10.36079/lamintang.jetas-0502.554</w:t>
      </w:r>
    </w:p>
    <w:p w14:paraId="4D72BAE9"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A21260">
        <w:rPr>
          <w:rFonts w:cs="Times New Roman"/>
          <w:noProof/>
          <w:szCs w:val="24"/>
          <w:lang w:val="sv-SE"/>
        </w:rPr>
        <w:t xml:space="preserve">Oktafamero, Y., Alifansa, D. M., &amp; Najaf, A. R. E. (2023). </w:t>
      </w:r>
      <w:r w:rsidRPr="00EF2B3D">
        <w:rPr>
          <w:rFonts w:cs="Times New Roman"/>
          <w:i/>
          <w:iCs/>
          <w:noProof/>
          <w:szCs w:val="24"/>
        </w:rPr>
        <w:t>RANCANG BANGUN E-KATALOG BUKU TERINTEGRASI DEVELOPMENT INTEGRATED BOOK CATALOG WEBSITE AND DESKTOP</w:t>
      </w:r>
      <w:r w:rsidRPr="00EF2B3D">
        <w:rPr>
          <w:rFonts w:cs="Times New Roman"/>
          <w:noProof/>
          <w:szCs w:val="24"/>
        </w:rPr>
        <w:t xml:space="preserve">. </w:t>
      </w:r>
      <w:r w:rsidRPr="00EF2B3D">
        <w:rPr>
          <w:rFonts w:cs="Times New Roman"/>
          <w:i/>
          <w:iCs/>
          <w:noProof/>
          <w:szCs w:val="24"/>
        </w:rPr>
        <w:t>September</w:t>
      </w:r>
      <w:r w:rsidRPr="00EF2B3D">
        <w:rPr>
          <w:rFonts w:cs="Times New Roman"/>
          <w:noProof/>
          <w:szCs w:val="24"/>
        </w:rPr>
        <w:t>, 6–7.</w:t>
      </w:r>
    </w:p>
    <w:p w14:paraId="45796B8A"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EF2B3D">
        <w:rPr>
          <w:rFonts w:cs="Times New Roman"/>
          <w:noProof/>
          <w:szCs w:val="24"/>
        </w:rPr>
        <w:t xml:space="preserve">P, M. S., Muhammad Dedi Irawan, &amp; Ahyat Perdana Utama. (2022). Implementasi RAD (Rapid Aplication Development) dan Uji Black Box pada Administrasi E-Arsip. </w:t>
      </w:r>
      <w:r w:rsidRPr="00EF2B3D">
        <w:rPr>
          <w:rFonts w:cs="Times New Roman"/>
          <w:i/>
          <w:iCs/>
          <w:noProof/>
          <w:szCs w:val="24"/>
        </w:rPr>
        <w:t>sudo Jurnal Teknik Informatika</w:t>
      </w:r>
      <w:r w:rsidRPr="00EF2B3D">
        <w:rPr>
          <w:rFonts w:cs="Times New Roman"/>
          <w:noProof/>
          <w:szCs w:val="24"/>
        </w:rPr>
        <w:t xml:space="preserve">, </w:t>
      </w:r>
      <w:r w:rsidRPr="00EF2B3D">
        <w:rPr>
          <w:rFonts w:cs="Times New Roman"/>
          <w:i/>
          <w:iCs/>
          <w:noProof/>
          <w:szCs w:val="24"/>
        </w:rPr>
        <w:t>1</w:t>
      </w:r>
      <w:r w:rsidRPr="00EF2B3D">
        <w:rPr>
          <w:rFonts w:cs="Times New Roman"/>
          <w:noProof/>
          <w:szCs w:val="24"/>
        </w:rPr>
        <w:t>(2), 60–71. https://doi.org/10.56211/sudo.v1i2.19</w:t>
      </w:r>
    </w:p>
    <w:p w14:paraId="5E1F6060"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A21260">
        <w:rPr>
          <w:rFonts w:cs="Times New Roman"/>
          <w:noProof/>
          <w:szCs w:val="24"/>
          <w:lang w:val="sv-SE"/>
        </w:rPr>
        <w:t xml:space="preserve">Putra, I. R. (2023). </w:t>
      </w:r>
      <w:r w:rsidRPr="00A21260">
        <w:rPr>
          <w:rFonts w:cs="Times New Roman"/>
          <w:i/>
          <w:iCs/>
          <w:noProof/>
          <w:szCs w:val="24"/>
          <w:lang w:val="sv-SE"/>
        </w:rPr>
        <w:t>Analisis dan Perancangan Sistem Informasi Manajemen Presensi Karyawan Berbasis Web dan QR Code pada MTs Sullamul Ulum</w:t>
      </w:r>
      <w:r w:rsidRPr="00A21260">
        <w:rPr>
          <w:rFonts w:cs="Times New Roman"/>
          <w:noProof/>
          <w:szCs w:val="24"/>
          <w:lang w:val="sv-SE"/>
        </w:rPr>
        <w:t xml:space="preserve">. </w:t>
      </w:r>
      <w:r w:rsidRPr="00A21260">
        <w:rPr>
          <w:rFonts w:cs="Times New Roman"/>
          <w:i/>
          <w:iCs/>
          <w:noProof/>
          <w:szCs w:val="24"/>
          <w:lang w:val="sv-SE"/>
        </w:rPr>
        <w:t>1</w:t>
      </w:r>
      <w:r w:rsidRPr="00A21260">
        <w:rPr>
          <w:rFonts w:cs="Times New Roman"/>
          <w:noProof/>
          <w:szCs w:val="24"/>
          <w:lang w:val="sv-SE"/>
        </w:rPr>
        <w:t>(1), 20–29.</w:t>
      </w:r>
    </w:p>
    <w:p w14:paraId="74C13B82"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A21260">
        <w:rPr>
          <w:rFonts w:cs="Times New Roman"/>
          <w:noProof/>
          <w:szCs w:val="24"/>
          <w:lang w:val="sv-SE"/>
        </w:rPr>
        <w:t xml:space="preserve">Tasya, A. H., Setiani, T., Syahidin, Y., &amp; Yunengsih, Y. (2023). Tata Kelola Rekam Medis Berbasis Elektronik Dalam Menunjang Pelaporan Operasi Dengan </w:t>
      </w:r>
      <w:r w:rsidRPr="00A21260">
        <w:rPr>
          <w:rFonts w:cs="Times New Roman"/>
          <w:noProof/>
          <w:szCs w:val="24"/>
          <w:lang w:val="sv-SE"/>
        </w:rPr>
        <w:lastRenderedPageBreak/>
        <w:t xml:space="preserve">Menggunakan Metode Agile. </w:t>
      </w:r>
      <w:r w:rsidRPr="00A21260">
        <w:rPr>
          <w:rFonts w:cs="Times New Roman"/>
          <w:i/>
          <w:iCs/>
          <w:noProof/>
          <w:szCs w:val="24"/>
          <w:lang w:val="sv-SE"/>
        </w:rPr>
        <w:t>Jurnal Indonesia : Manajemen Informatika dan Komunikasi</w:t>
      </w:r>
      <w:r w:rsidRPr="00A21260">
        <w:rPr>
          <w:rFonts w:cs="Times New Roman"/>
          <w:noProof/>
          <w:szCs w:val="24"/>
          <w:lang w:val="sv-SE"/>
        </w:rPr>
        <w:t xml:space="preserve">, </w:t>
      </w:r>
      <w:r w:rsidRPr="00A21260">
        <w:rPr>
          <w:rFonts w:cs="Times New Roman"/>
          <w:i/>
          <w:iCs/>
          <w:noProof/>
          <w:szCs w:val="24"/>
          <w:lang w:val="sv-SE"/>
        </w:rPr>
        <w:t>4</w:t>
      </w:r>
      <w:r w:rsidRPr="00A21260">
        <w:rPr>
          <w:rFonts w:cs="Times New Roman"/>
          <w:noProof/>
          <w:szCs w:val="24"/>
          <w:lang w:val="sv-SE"/>
        </w:rPr>
        <w:t>(3), 1265–1273. https://doi.org/10.35870/jimik.v4i3.377</w:t>
      </w:r>
    </w:p>
    <w:p w14:paraId="3414D500"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A21260">
        <w:rPr>
          <w:rFonts w:cs="Times New Roman"/>
          <w:noProof/>
          <w:szCs w:val="24"/>
          <w:lang w:val="sv-SE"/>
        </w:rPr>
        <w:t xml:space="preserve">Titus, A. K., Nasrul, R. H., &amp; Fatim, N. (2019). Rancang Bangun Aplikasi Inventaris Berbasis Website Pada Kelurahan Bantengan | Kinaswara | Prosiding Seminar Nasional Teknologi Informasi dan Komunikasi (SENATIK). </w:t>
      </w:r>
      <w:r w:rsidRPr="00A21260">
        <w:rPr>
          <w:rFonts w:cs="Times New Roman"/>
          <w:i/>
          <w:iCs/>
          <w:noProof/>
          <w:szCs w:val="24"/>
          <w:lang w:val="sv-SE"/>
        </w:rPr>
        <w:t>Prosiding Seminar Nasional Teknologi Informasi dan Komunikasi (SENATIK)</w:t>
      </w:r>
      <w:r w:rsidRPr="00A21260">
        <w:rPr>
          <w:rFonts w:cs="Times New Roman"/>
          <w:noProof/>
          <w:szCs w:val="24"/>
          <w:lang w:val="sv-SE"/>
        </w:rPr>
        <w:t xml:space="preserve">, </w:t>
      </w:r>
      <w:r w:rsidRPr="00A21260">
        <w:rPr>
          <w:rFonts w:cs="Times New Roman"/>
          <w:i/>
          <w:iCs/>
          <w:noProof/>
          <w:szCs w:val="24"/>
          <w:lang w:val="sv-SE"/>
        </w:rPr>
        <w:t>2</w:t>
      </w:r>
      <w:r w:rsidRPr="00A21260">
        <w:rPr>
          <w:rFonts w:cs="Times New Roman"/>
          <w:noProof/>
          <w:szCs w:val="24"/>
          <w:lang w:val="sv-SE"/>
        </w:rPr>
        <w:t>(1), 71–75. http://prosiding.unipma.ac.id/index.php/SENATIK/article/view/1073</w:t>
      </w:r>
    </w:p>
    <w:p w14:paraId="1E3C34B3"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A21260">
        <w:rPr>
          <w:rFonts w:cs="Times New Roman"/>
          <w:noProof/>
          <w:szCs w:val="24"/>
          <w:lang w:val="sv-SE"/>
        </w:rPr>
        <w:t xml:space="preserve">Tri Sulistyorini, Sova, E., &amp; Ramadhan, R. (2022). Pemantauan Kasus Penyebaran Covid-19 Berbasis Website Menggunakan Framework React Js Dan Api. </w:t>
      </w:r>
      <w:r w:rsidRPr="00A21260">
        <w:rPr>
          <w:rFonts w:cs="Times New Roman"/>
          <w:i/>
          <w:iCs/>
          <w:noProof/>
          <w:szCs w:val="24"/>
          <w:lang w:val="sv-SE"/>
        </w:rPr>
        <w:t>Jurnal Ilmiah Multidisiplin</w:t>
      </w:r>
      <w:r w:rsidRPr="00A21260">
        <w:rPr>
          <w:rFonts w:cs="Times New Roman"/>
          <w:noProof/>
          <w:szCs w:val="24"/>
          <w:lang w:val="sv-SE"/>
        </w:rPr>
        <w:t xml:space="preserve">, </w:t>
      </w:r>
      <w:r w:rsidRPr="00A21260">
        <w:rPr>
          <w:rFonts w:cs="Times New Roman"/>
          <w:i/>
          <w:iCs/>
          <w:noProof/>
          <w:szCs w:val="24"/>
          <w:lang w:val="sv-SE"/>
        </w:rPr>
        <w:t>1</w:t>
      </w:r>
      <w:r w:rsidRPr="00A21260">
        <w:rPr>
          <w:rFonts w:cs="Times New Roman"/>
          <w:noProof/>
          <w:szCs w:val="24"/>
          <w:lang w:val="sv-SE"/>
        </w:rPr>
        <w:t>(04), 01–13. https://doi.org/10.56127/jukim.v1i04.137</w:t>
      </w:r>
    </w:p>
    <w:p w14:paraId="06BE6663" w14:textId="77777777" w:rsidR="00EF2B3D" w:rsidRPr="00A21260" w:rsidRDefault="00EF2B3D" w:rsidP="00EF2B3D">
      <w:pPr>
        <w:widowControl w:val="0"/>
        <w:autoSpaceDE w:val="0"/>
        <w:autoSpaceDN w:val="0"/>
        <w:adjustRightInd w:val="0"/>
        <w:spacing w:before="0" w:after="160" w:line="240" w:lineRule="auto"/>
        <w:ind w:left="480" w:hanging="480"/>
        <w:rPr>
          <w:rFonts w:cs="Times New Roman"/>
          <w:noProof/>
          <w:szCs w:val="24"/>
          <w:lang w:val="sv-SE"/>
        </w:rPr>
      </w:pPr>
      <w:r w:rsidRPr="00A21260">
        <w:rPr>
          <w:rFonts w:cs="Times New Roman"/>
          <w:noProof/>
          <w:szCs w:val="24"/>
          <w:lang w:val="sv-SE"/>
        </w:rPr>
        <w:t xml:space="preserve">Waruwu, T. S. (2019). Implementasi Postgresql Sebagai Sistem Manajemen Basis Data Pada Pendaftaran Mahasiswa Baru Berbasis Web. </w:t>
      </w:r>
      <w:r w:rsidRPr="00A21260">
        <w:rPr>
          <w:rFonts w:cs="Times New Roman"/>
          <w:i/>
          <w:iCs/>
          <w:noProof/>
          <w:szCs w:val="24"/>
          <w:lang w:val="sv-SE"/>
        </w:rPr>
        <w:t>E-Jurnal Mahajana Informasi USM-Indonesia</w:t>
      </w:r>
      <w:r w:rsidRPr="00A21260">
        <w:rPr>
          <w:rFonts w:cs="Times New Roman"/>
          <w:noProof/>
          <w:szCs w:val="24"/>
          <w:lang w:val="sv-SE"/>
        </w:rPr>
        <w:t xml:space="preserve">, </w:t>
      </w:r>
      <w:r w:rsidRPr="00A21260">
        <w:rPr>
          <w:rFonts w:cs="Times New Roman"/>
          <w:i/>
          <w:iCs/>
          <w:noProof/>
          <w:szCs w:val="24"/>
          <w:lang w:val="sv-SE"/>
        </w:rPr>
        <w:t>4</w:t>
      </w:r>
      <w:r w:rsidRPr="00A21260">
        <w:rPr>
          <w:rFonts w:cs="Times New Roman"/>
          <w:noProof/>
          <w:szCs w:val="24"/>
          <w:lang w:val="sv-SE"/>
        </w:rPr>
        <w:t>(1), 57–61.</w:t>
      </w:r>
    </w:p>
    <w:p w14:paraId="516A8FA6" w14:textId="77777777" w:rsidR="00EF2B3D" w:rsidRPr="00EF2B3D" w:rsidRDefault="00EF2B3D" w:rsidP="00EF2B3D">
      <w:pPr>
        <w:widowControl w:val="0"/>
        <w:autoSpaceDE w:val="0"/>
        <w:autoSpaceDN w:val="0"/>
        <w:adjustRightInd w:val="0"/>
        <w:spacing w:before="0" w:after="160" w:line="240" w:lineRule="auto"/>
        <w:ind w:left="480" w:hanging="480"/>
        <w:rPr>
          <w:rFonts w:cs="Times New Roman"/>
          <w:noProof/>
          <w:szCs w:val="24"/>
        </w:rPr>
      </w:pPr>
      <w:r w:rsidRPr="00A21260">
        <w:rPr>
          <w:rFonts w:cs="Times New Roman"/>
          <w:noProof/>
          <w:szCs w:val="24"/>
          <w:lang w:val="sv-SE"/>
        </w:rPr>
        <w:t xml:space="preserve">Wulandari, S., Jupriyadi, J., &amp; Fadly, M. (2021). Rancang Bangun Aplikasi Pemasaran Penggalangan Infaq Beras (Studi Kasus: Gerakan Infaq). </w:t>
      </w:r>
      <w:r w:rsidRPr="00EF2B3D">
        <w:rPr>
          <w:rFonts w:cs="Times New Roman"/>
          <w:i/>
          <w:iCs/>
          <w:noProof/>
          <w:szCs w:val="24"/>
        </w:rPr>
        <w:t>TELEFORTECH: Journal of Telematics and Information Technology</w:t>
      </w:r>
      <w:r w:rsidRPr="00EF2B3D">
        <w:rPr>
          <w:rFonts w:cs="Times New Roman"/>
          <w:noProof/>
          <w:szCs w:val="24"/>
        </w:rPr>
        <w:t xml:space="preserve">, </w:t>
      </w:r>
      <w:r w:rsidRPr="00EF2B3D">
        <w:rPr>
          <w:rFonts w:cs="Times New Roman"/>
          <w:i/>
          <w:iCs/>
          <w:noProof/>
          <w:szCs w:val="24"/>
        </w:rPr>
        <w:t>2</w:t>
      </w:r>
      <w:r w:rsidRPr="00EF2B3D">
        <w:rPr>
          <w:rFonts w:cs="Times New Roman"/>
          <w:noProof/>
          <w:szCs w:val="24"/>
        </w:rPr>
        <w:t>(1), 11–16.</w:t>
      </w:r>
    </w:p>
    <w:p w14:paraId="599842D1" w14:textId="7AB4E3B8" w:rsidR="00EF2B3D" w:rsidRPr="00EF2B3D" w:rsidRDefault="00EF2B3D" w:rsidP="00EF2B3D">
      <w:pPr>
        <w:pStyle w:val="Headingset"/>
        <w:jc w:val="both"/>
        <w:rPr>
          <w:sz w:val="24"/>
          <w:szCs w:val="24"/>
        </w:rPr>
      </w:pPr>
      <w:r w:rsidRPr="00EF2B3D">
        <w:rPr>
          <w:sz w:val="24"/>
          <w:szCs w:val="24"/>
        </w:rPr>
        <w:fldChar w:fldCharType="end"/>
      </w:r>
    </w:p>
    <w:p w14:paraId="62C92324" w14:textId="77777777" w:rsidR="009D48AA" w:rsidRPr="00EF2B3D" w:rsidRDefault="009D48AA">
      <w:pPr>
        <w:spacing w:before="0" w:after="160" w:line="259" w:lineRule="auto"/>
        <w:ind w:firstLine="0"/>
        <w:jc w:val="left"/>
        <w:rPr>
          <w:rFonts w:eastAsia="Times New Roman" w:cs="Times New Roman"/>
          <w:b/>
          <w:szCs w:val="24"/>
        </w:rPr>
      </w:pPr>
    </w:p>
    <w:sectPr w:rsidR="009D48AA" w:rsidRPr="00EF2B3D" w:rsidSect="004E7573">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B6314"/>
    <w:multiLevelType w:val="multilevel"/>
    <w:tmpl w:val="10145308"/>
    <w:lvl w:ilvl="0">
      <w:start w:val="1"/>
      <w:numFmt w:val="upperRoman"/>
      <w:suff w:val="nothing"/>
      <w:lvlText w:val="BAB %1"/>
      <w:lvlJc w:val="left"/>
      <w:pPr>
        <w:ind w:left="360" w:hanging="36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1080" w:hanging="360"/>
      </w:pPr>
      <w:rPr>
        <w:rFonts w:hint="default"/>
        <w:i w:val="0"/>
        <w:iCs w:val="0"/>
      </w:rPr>
    </w:lvl>
    <w:lvl w:ilvl="3">
      <w:start w:val="1"/>
      <w:numFmt w:val="decimal"/>
      <w:isLgl/>
      <w:lvlText w:val="%1.%2.%3.%4"/>
      <w:lvlJc w:val="left"/>
      <w:pPr>
        <w:ind w:left="1440" w:hanging="360"/>
      </w:pPr>
      <w:rPr>
        <w:rFonts w:hint="default"/>
      </w:rPr>
    </w:lvl>
    <w:lvl w:ilvl="4">
      <w:start w:val="1"/>
      <w:numFmt w:val="decimal"/>
      <w:lvlRestart w:val="3"/>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12B442EC"/>
    <w:multiLevelType w:val="hybridMultilevel"/>
    <w:tmpl w:val="55F05C24"/>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156A4539"/>
    <w:multiLevelType w:val="hybridMultilevel"/>
    <w:tmpl w:val="4ACE4E58"/>
    <w:lvl w:ilvl="0" w:tplc="FFFFFFFF">
      <w:start w:val="1"/>
      <w:numFmt w:val="decimal"/>
      <w:lvlText w:val="%1."/>
      <w:lvlJc w:val="left"/>
      <w:pPr>
        <w:ind w:left="4320" w:hanging="360"/>
      </w:p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5" w15:restartNumberingAfterBreak="0">
    <w:nsid w:val="2C056D2F"/>
    <w:multiLevelType w:val="hybridMultilevel"/>
    <w:tmpl w:val="DAF6B218"/>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8"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4B2DAA"/>
    <w:multiLevelType w:val="hybridMultilevel"/>
    <w:tmpl w:val="FC0A93F8"/>
    <w:lvl w:ilvl="0" w:tplc="68609EC6">
      <w:start w:val="1"/>
      <w:numFmt w:val="decimal"/>
      <w:lvlText w:val="4.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18D7CA6"/>
    <w:multiLevelType w:val="hybridMultilevel"/>
    <w:tmpl w:val="6CEE733A"/>
    <w:lvl w:ilvl="0" w:tplc="68609EC6">
      <w:start w:val="1"/>
      <w:numFmt w:val="decimal"/>
      <w:lvlText w:val="4.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2C5F86"/>
    <w:multiLevelType w:val="multilevel"/>
    <w:tmpl w:val="6ACEC990"/>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5662765"/>
    <w:multiLevelType w:val="multilevel"/>
    <w:tmpl w:val="AFE2E966"/>
    <w:lvl w:ilvl="0">
      <w:start w:val="1"/>
      <w:numFmt w:val="upperRoman"/>
      <w:pStyle w:val="Heading1"/>
      <w:suff w:val="nothing"/>
      <w:lvlText w:val="BAB %1"/>
      <w:lvlJc w:val="left"/>
      <w:pPr>
        <w:ind w:left="360" w:hanging="360"/>
      </w:pPr>
      <w:rPr>
        <w:rFonts w:hint="default"/>
      </w:rPr>
    </w:lvl>
    <w:lvl w:ilvl="1">
      <w:start w:val="1"/>
      <w:numFmt w:val="decimal"/>
      <w:pStyle w:val="Heading21"/>
      <w:isLgl/>
      <w:lvlText w:val="%1.%2"/>
      <w:lvlJc w:val="left"/>
      <w:pPr>
        <w:ind w:left="720" w:hanging="720"/>
      </w:pPr>
      <w:rPr>
        <w:rFonts w:hint="default"/>
        <w:i w:val="0"/>
        <w:iCs w:val="0"/>
      </w:rPr>
    </w:lvl>
    <w:lvl w:ilvl="2">
      <w:start w:val="1"/>
      <w:numFmt w:val="decimal"/>
      <w:pStyle w:val="Heading3"/>
      <w:isLgl/>
      <w:lvlText w:val="%1.%2.%3"/>
      <w:lvlJc w:val="left"/>
      <w:pPr>
        <w:ind w:left="1080" w:hanging="360"/>
      </w:pPr>
      <w:rPr>
        <w:rFonts w:hint="default"/>
        <w:i w:val="0"/>
        <w:iCs w:val="0"/>
      </w:rPr>
    </w:lvl>
    <w:lvl w:ilvl="3">
      <w:start w:val="1"/>
      <w:numFmt w:val="decimal"/>
      <w:pStyle w:val="Heading4"/>
      <w:isLgl/>
      <w:lvlText w:val="%4."/>
      <w:lvlJc w:val="left"/>
      <w:pPr>
        <w:ind w:left="1440"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C441C0D"/>
    <w:multiLevelType w:val="hybridMultilevel"/>
    <w:tmpl w:val="55949AB0"/>
    <w:lvl w:ilvl="0" w:tplc="F2101926">
      <w:start w:val="1"/>
      <w:numFmt w:val="lowerLetter"/>
      <w:pStyle w:val="sequence"/>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15:restartNumberingAfterBreak="0">
    <w:nsid w:val="50116E09"/>
    <w:multiLevelType w:val="hybridMultilevel"/>
    <w:tmpl w:val="4ACE4E5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15" w15:restartNumberingAfterBreak="0">
    <w:nsid w:val="50AF0FB9"/>
    <w:multiLevelType w:val="hybridMultilevel"/>
    <w:tmpl w:val="AA260702"/>
    <w:lvl w:ilvl="0" w:tplc="C184720C">
      <w:start w:val="1"/>
      <w:numFmt w:val="decimal"/>
      <w:lvlText w:val="1.%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16"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E4960"/>
    <w:multiLevelType w:val="hybridMultilevel"/>
    <w:tmpl w:val="12BE4A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CF7172E"/>
    <w:multiLevelType w:val="hybridMultilevel"/>
    <w:tmpl w:val="12BE4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076E1D"/>
    <w:multiLevelType w:val="hybridMultilevel"/>
    <w:tmpl w:val="FE5EDF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2"/>
  </w:num>
  <w:num w:numId="4">
    <w:abstractNumId w:val="11"/>
  </w:num>
  <w:num w:numId="5">
    <w:abstractNumId w:val="7"/>
  </w:num>
  <w:num w:numId="6">
    <w:abstractNumId w:val="3"/>
  </w:num>
  <w:num w:numId="7">
    <w:abstractNumId w:val="5"/>
  </w:num>
  <w:num w:numId="8">
    <w:abstractNumId w:val="2"/>
  </w:num>
  <w:num w:numId="9">
    <w:abstractNumId w:val="1"/>
  </w:num>
  <w:num w:numId="10">
    <w:abstractNumId w:val="19"/>
  </w:num>
  <w:num w:numId="11">
    <w:abstractNumId w:val="21"/>
  </w:num>
  <w:num w:numId="12">
    <w:abstractNumId w:val="6"/>
  </w:num>
  <w:num w:numId="13">
    <w:abstractNumId w:val="17"/>
  </w:num>
  <w:num w:numId="14">
    <w:abstractNumId w:val="16"/>
  </w:num>
  <w:num w:numId="15">
    <w:abstractNumId w:val="17"/>
    <w:lvlOverride w:ilvl="0">
      <w:startOverride w:val="1"/>
    </w:lvlOverride>
  </w:num>
  <w:num w:numId="16">
    <w:abstractNumId w:val="17"/>
    <w:lvlOverride w:ilvl="0">
      <w:startOverride w:val="1"/>
    </w:lvlOverride>
  </w:num>
  <w:num w:numId="17">
    <w:abstractNumId w:val="17"/>
    <w:lvlOverride w:ilvl="0">
      <w:startOverride w:val="1"/>
    </w:lvlOverride>
  </w:num>
  <w:num w:numId="18">
    <w:abstractNumId w:val="17"/>
    <w:lvlOverride w:ilvl="0">
      <w:startOverride w:val="1"/>
    </w:lvlOverride>
  </w:num>
  <w:num w:numId="19">
    <w:abstractNumId w:val="17"/>
    <w:lvlOverride w:ilvl="0">
      <w:startOverride w:val="1"/>
    </w:lvlOverride>
  </w:num>
  <w:num w:numId="20">
    <w:abstractNumId w:val="17"/>
    <w:lvlOverride w:ilvl="0">
      <w:startOverride w:val="1"/>
    </w:lvlOverride>
  </w:num>
  <w:num w:numId="21">
    <w:abstractNumId w:val="17"/>
    <w:lvlOverride w:ilvl="0">
      <w:startOverride w:val="1"/>
    </w:lvlOverride>
  </w:num>
  <w:num w:numId="22">
    <w:abstractNumId w:val="17"/>
    <w:lvlOverride w:ilvl="0">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 w:numId="26">
    <w:abstractNumId w:val="13"/>
    <w:lvlOverride w:ilvl="0">
      <w:startOverride w:val="1"/>
    </w:lvlOverride>
  </w:num>
  <w:num w:numId="27">
    <w:abstractNumId w:val="13"/>
    <w:lvlOverride w:ilvl="0">
      <w:startOverride w:val="1"/>
    </w:lvlOverride>
  </w:num>
  <w:num w:numId="28">
    <w:abstractNumId w:val="13"/>
    <w:lvlOverride w:ilvl="0">
      <w:startOverride w:val="1"/>
    </w:lvlOverride>
  </w:num>
  <w:num w:numId="29">
    <w:abstractNumId w:val="13"/>
    <w:lvlOverride w:ilvl="0">
      <w:startOverride w:val="1"/>
    </w:lvlOverride>
  </w:num>
  <w:num w:numId="30">
    <w:abstractNumId w:val="13"/>
    <w:lvlOverride w:ilvl="0">
      <w:startOverride w:val="1"/>
    </w:lvlOverride>
  </w:num>
  <w:num w:numId="31">
    <w:abstractNumId w:val="13"/>
    <w:lvlOverride w:ilvl="0">
      <w:startOverride w:val="1"/>
    </w:lvlOverride>
  </w:num>
  <w:num w:numId="32">
    <w:abstractNumId w:val="13"/>
    <w:lvlOverride w:ilvl="0">
      <w:startOverride w:val="1"/>
    </w:lvlOverride>
  </w:num>
  <w:num w:numId="33">
    <w:abstractNumId w:val="13"/>
    <w:lvlOverride w:ilvl="0">
      <w:startOverride w:val="1"/>
    </w:lvlOverride>
  </w:num>
  <w:num w:numId="34">
    <w:abstractNumId w:val="15"/>
  </w:num>
  <w:num w:numId="35">
    <w:abstractNumId w:val="14"/>
  </w:num>
  <w:num w:numId="36">
    <w:abstractNumId w:val="4"/>
  </w:num>
  <w:num w:numId="37">
    <w:abstractNumId w:val="20"/>
  </w:num>
  <w:num w:numId="38">
    <w:abstractNumId w:val="18"/>
  </w:num>
  <w:num w:numId="39">
    <w:abstractNumId w:val="10"/>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005"/>
    <w:rsid w:val="000055B0"/>
    <w:rsid w:val="000068F9"/>
    <w:rsid w:val="00007419"/>
    <w:rsid w:val="000109A2"/>
    <w:rsid w:val="00011BDD"/>
    <w:rsid w:val="00021311"/>
    <w:rsid w:val="00044E27"/>
    <w:rsid w:val="0004612D"/>
    <w:rsid w:val="0005162B"/>
    <w:rsid w:val="00051686"/>
    <w:rsid w:val="00054254"/>
    <w:rsid w:val="00056BF2"/>
    <w:rsid w:val="00061080"/>
    <w:rsid w:val="00063B54"/>
    <w:rsid w:val="00065D41"/>
    <w:rsid w:val="00097E8A"/>
    <w:rsid w:val="000A3138"/>
    <w:rsid w:val="000A38F8"/>
    <w:rsid w:val="000B6792"/>
    <w:rsid w:val="000C50D4"/>
    <w:rsid w:val="000C737B"/>
    <w:rsid w:val="000D4F93"/>
    <w:rsid w:val="000D76F6"/>
    <w:rsid w:val="000E1FEC"/>
    <w:rsid w:val="000E2E5E"/>
    <w:rsid w:val="000E4FF2"/>
    <w:rsid w:val="00101B3A"/>
    <w:rsid w:val="00104103"/>
    <w:rsid w:val="00107099"/>
    <w:rsid w:val="0010769D"/>
    <w:rsid w:val="00134ACC"/>
    <w:rsid w:val="001445F8"/>
    <w:rsid w:val="001447E8"/>
    <w:rsid w:val="001470AC"/>
    <w:rsid w:val="001476BB"/>
    <w:rsid w:val="00151B82"/>
    <w:rsid w:val="00155C90"/>
    <w:rsid w:val="0016366D"/>
    <w:rsid w:val="001705B9"/>
    <w:rsid w:val="00172CC6"/>
    <w:rsid w:val="0017368F"/>
    <w:rsid w:val="001776EC"/>
    <w:rsid w:val="0018030A"/>
    <w:rsid w:val="001803CB"/>
    <w:rsid w:val="00184BA7"/>
    <w:rsid w:val="001D02BA"/>
    <w:rsid w:val="001D707C"/>
    <w:rsid w:val="001E0464"/>
    <w:rsid w:val="001E729C"/>
    <w:rsid w:val="001F0840"/>
    <w:rsid w:val="001F08AD"/>
    <w:rsid w:val="001F6078"/>
    <w:rsid w:val="00203304"/>
    <w:rsid w:val="002049E2"/>
    <w:rsid w:val="00204BE2"/>
    <w:rsid w:val="00215CF7"/>
    <w:rsid w:val="00217CB7"/>
    <w:rsid w:val="00222401"/>
    <w:rsid w:val="002249A4"/>
    <w:rsid w:val="002259AB"/>
    <w:rsid w:val="0023173A"/>
    <w:rsid w:val="00233301"/>
    <w:rsid w:val="0023611B"/>
    <w:rsid w:val="00240EBE"/>
    <w:rsid w:val="0024627E"/>
    <w:rsid w:val="00247A39"/>
    <w:rsid w:val="00257ACA"/>
    <w:rsid w:val="00263689"/>
    <w:rsid w:val="00284F3C"/>
    <w:rsid w:val="002860EF"/>
    <w:rsid w:val="00294E23"/>
    <w:rsid w:val="002A1ADD"/>
    <w:rsid w:val="002B0D05"/>
    <w:rsid w:val="002B4EDD"/>
    <w:rsid w:val="002C6F2C"/>
    <w:rsid w:val="002D2ABC"/>
    <w:rsid w:val="002D5F71"/>
    <w:rsid w:val="002E0079"/>
    <w:rsid w:val="002E73D2"/>
    <w:rsid w:val="002F0C4B"/>
    <w:rsid w:val="002F6047"/>
    <w:rsid w:val="00300C49"/>
    <w:rsid w:val="003031BF"/>
    <w:rsid w:val="00303F48"/>
    <w:rsid w:val="00307EB9"/>
    <w:rsid w:val="003167D3"/>
    <w:rsid w:val="00333024"/>
    <w:rsid w:val="00334556"/>
    <w:rsid w:val="0035177E"/>
    <w:rsid w:val="00353A9E"/>
    <w:rsid w:val="0035408D"/>
    <w:rsid w:val="00361463"/>
    <w:rsid w:val="00367C5C"/>
    <w:rsid w:val="003716CE"/>
    <w:rsid w:val="00372808"/>
    <w:rsid w:val="00373D53"/>
    <w:rsid w:val="00377174"/>
    <w:rsid w:val="00381811"/>
    <w:rsid w:val="00392BAB"/>
    <w:rsid w:val="00394030"/>
    <w:rsid w:val="003A4866"/>
    <w:rsid w:val="003B19D7"/>
    <w:rsid w:val="003B748E"/>
    <w:rsid w:val="003C382E"/>
    <w:rsid w:val="003D31DA"/>
    <w:rsid w:val="003E3071"/>
    <w:rsid w:val="0040044C"/>
    <w:rsid w:val="00406385"/>
    <w:rsid w:val="004078AA"/>
    <w:rsid w:val="0042056D"/>
    <w:rsid w:val="004216F6"/>
    <w:rsid w:val="00421983"/>
    <w:rsid w:val="004255D9"/>
    <w:rsid w:val="00426156"/>
    <w:rsid w:val="004268F9"/>
    <w:rsid w:val="00432EEF"/>
    <w:rsid w:val="004512FA"/>
    <w:rsid w:val="00451411"/>
    <w:rsid w:val="00453005"/>
    <w:rsid w:val="00455A2B"/>
    <w:rsid w:val="0046322F"/>
    <w:rsid w:val="00471B32"/>
    <w:rsid w:val="00476451"/>
    <w:rsid w:val="00476E76"/>
    <w:rsid w:val="00482C0C"/>
    <w:rsid w:val="00495A3C"/>
    <w:rsid w:val="0049692E"/>
    <w:rsid w:val="004A199C"/>
    <w:rsid w:val="004C456F"/>
    <w:rsid w:val="004C5FE3"/>
    <w:rsid w:val="004C6D59"/>
    <w:rsid w:val="004C7DED"/>
    <w:rsid w:val="004D0DE6"/>
    <w:rsid w:val="004D3DC9"/>
    <w:rsid w:val="004E3925"/>
    <w:rsid w:val="004E7573"/>
    <w:rsid w:val="004F7CBD"/>
    <w:rsid w:val="005051AB"/>
    <w:rsid w:val="00505CBB"/>
    <w:rsid w:val="005107CF"/>
    <w:rsid w:val="00510E06"/>
    <w:rsid w:val="00513AEF"/>
    <w:rsid w:val="005144A7"/>
    <w:rsid w:val="005148CA"/>
    <w:rsid w:val="00517B11"/>
    <w:rsid w:val="00521223"/>
    <w:rsid w:val="00521226"/>
    <w:rsid w:val="005241F5"/>
    <w:rsid w:val="00524754"/>
    <w:rsid w:val="0052657E"/>
    <w:rsid w:val="0052667B"/>
    <w:rsid w:val="005273E8"/>
    <w:rsid w:val="005354A6"/>
    <w:rsid w:val="00535B23"/>
    <w:rsid w:val="0054240B"/>
    <w:rsid w:val="00556A8B"/>
    <w:rsid w:val="005618FE"/>
    <w:rsid w:val="00563E22"/>
    <w:rsid w:val="00571CF9"/>
    <w:rsid w:val="00573D27"/>
    <w:rsid w:val="00596BD2"/>
    <w:rsid w:val="00596D2D"/>
    <w:rsid w:val="005A690F"/>
    <w:rsid w:val="005C1770"/>
    <w:rsid w:val="005C6694"/>
    <w:rsid w:val="005D54D8"/>
    <w:rsid w:val="005E7846"/>
    <w:rsid w:val="005F1C7F"/>
    <w:rsid w:val="005F5DBB"/>
    <w:rsid w:val="00613829"/>
    <w:rsid w:val="00621BF6"/>
    <w:rsid w:val="0062238C"/>
    <w:rsid w:val="0062271D"/>
    <w:rsid w:val="00641438"/>
    <w:rsid w:val="00646111"/>
    <w:rsid w:val="006553A2"/>
    <w:rsid w:val="006802C8"/>
    <w:rsid w:val="00685D8B"/>
    <w:rsid w:val="00692210"/>
    <w:rsid w:val="006926E4"/>
    <w:rsid w:val="00693A74"/>
    <w:rsid w:val="006B6D5E"/>
    <w:rsid w:val="006B70CA"/>
    <w:rsid w:val="006C67AF"/>
    <w:rsid w:val="006F3BF1"/>
    <w:rsid w:val="007049BE"/>
    <w:rsid w:val="0070622C"/>
    <w:rsid w:val="007123B1"/>
    <w:rsid w:val="00724A1C"/>
    <w:rsid w:val="00735541"/>
    <w:rsid w:val="00736521"/>
    <w:rsid w:val="00752F79"/>
    <w:rsid w:val="00755B5B"/>
    <w:rsid w:val="00770B05"/>
    <w:rsid w:val="00782F4E"/>
    <w:rsid w:val="007B195E"/>
    <w:rsid w:val="007B6942"/>
    <w:rsid w:val="007B697E"/>
    <w:rsid w:val="007B761E"/>
    <w:rsid w:val="007C4025"/>
    <w:rsid w:val="007D57A1"/>
    <w:rsid w:val="007D7422"/>
    <w:rsid w:val="007E131F"/>
    <w:rsid w:val="007E4EC4"/>
    <w:rsid w:val="007E6280"/>
    <w:rsid w:val="007F5E04"/>
    <w:rsid w:val="00801C30"/>
    <w:rsid w:val="00807C9A"/>
    <w:rsid w:val="00810A78"/>
    <w:rsid w:val="00812425"/>
    <w:rsid w:val="00815BC0"/>
    <w:rsid w:val="00820F85"/>
    <w:rsid w:val="00825742"/>
    <w:rsid w:val="0083366A"/>
    <w:rsid w:val="008364A7"/>
    <w:rsid w:val="00844EBC"/>
    <w:rsid w:val="008547DE"/>
    <w:rsid w:val="00860960"/>
    <w:rsid w:val="00867C37"/>
    <w:rsid w:val="0087377C"/>
    <w:rsid w:val="00876A9C"/>
    <w:rsid w:val="008A020C"/>
    <w:rsid w:val="008A181B"/>
    <w:rsid w:val="008B05FD"/>
    <w:rsid w:val="008D47D2"/>
    <w:rsid w:val="008E062F"/>
    <w:rsid w:val="008F08D0"/>
    <w:rsid w:val="008F1999"/>
    <w:rsid w:val="009058B1"/>
    <w:rsid w:val="00911495"/>
    <w:rsid w:val="00921AEA"/>
    <w:rsid w:val="00927CF6"/>
    <w:rsid w:val="0093744E"/>
    <w:rsid w:val="0094189A"/>
    <w:rsid w:val="00946B7C"/>
    <w:rsid w:val="0094785F"/>
    <w:rsid w:val="00947ECF"/>
    <w:rsid w:val="00953BBF"/>
    <w:rsid w:val="00961121"/>
    <w:rsid w:val="00962EF7"/>
    <w:rsid w:val="00963C22"/>
    <w:rsid w:val="00973ADD"/>
    <w:rsid w:val="00977154"/>
    <w:rsid w:val="00994DA6"/>
    <w:rsid w:val="009B469B"/>
    <w:rsid w:val="009B7729"/>
    <w:rsid w:val="009C470F"/>
    <w:rsid w:val="009C4BF3"/>
    <w:rsid w:val="009D48AA"/>
    <w:rsid w:val="009D7FAA"/>
    <w:rsid w:val="009E35E2"/>
    <w:rsid w:val="009E4167"/>
    <w:rsid w:val="009F11C9"/>
    <w:rsid w:val="009F7CCF"/>
    <w:rsid w:val="00A00C06"/>
    <w:rsid w:val="00A1086E"/>
    <w:rsid w:val="00A121E2"/>
    <w:rsid w:val="00A16284"/>
    <w:rsid w:val="00A16DFE"/>
    <w:rsid w:val="00A17D7D"/>
    <w:rsid w:val="00A21260"/>
    <w:rsid w:val="00A24FE7"/>
    <w:rsid w:val="00A31B75"/>
    <w:rsid w:val="00A32BD6"/>
    <w:rsid w:val="00A41D7C"/>
    <w:rsid w:val="00A42C0A"/>
    <w:rsid w:val="00A437AA"/>
    <w:rsid w:val="00A43BEC"/>
    <w:rsid w:val="00A44C63"/>
    <w:rsid w:val="00A6066A"/>
    <w:rsid w:val="00A63786"/>
    <w:rsid w:val="00A7498A"/>
    <w:rsid w:val="00A81DAC"/>
    <w:rsid w:val="00A83AE7"/>
    <w:rsid w:val="00AB1EC3"/>
    <w:rsid w:val="00AC367A"/>
    <w:rsid w:val="00AC6775"/>
    <w:rsid w:val="00AD3BBF"/>
    <w:rsid w:val="00AF0774"/>
    <w:rsid w:val="00AF4429"/>
    <w:rsid w:val="00B00331"/>
    <w:rsid w:val="00B043F2"/>
    <w:rsid w:val="00B044D8"/>
    <w:rsid w:val="00B05183"/>
    <w:rsid w:val="00B103D1"/>
    <w:rsid w:val="00B179B6"/>
    <w:rsid w:val="00B35A09"/>
    <w:rsid w:val="00B47D47"/>
    <w:rsid w:val="00B753C8"/>
    <w:rsid w:val="00B81E99"/>
    <w:rsid w:val="00B86C21"/>
    <w:rsid w:val="00BA27AA"/>
    <w:rsid w:val="00BB2C88"/>
    <w:rsid w:val="00BB40B4"/>
    <w:rsid w:val="00BB442C"/>
    <w:rsid w:val="00BB665F"/>
    <w:rsid w:val="00BB7A79"/>
    <w:rsid w:val="00BC6258"/>
    <w:rsid w:val="00BD109E"/>
    <w:rsid w:val="00BD75B6"/>
    <w:rsid w:val="00BD7D2A"/>
    <w:rsid w:val="00BE0B60"/>
    <w:rsid w:val="00BF34E9"/>
    <w:rsid w:val="00C00CEB"/>
    <w:rsid w:val="00C00E67"/>
    <w:rsid w:val="00C04101"/>
    <w:rsid w:val="00C21E99"/>
    <w:rsid w:val="00C23DE9"/>
    <w:rsid w:val="00C243F0"/>
    <w:rsid w:val="00C4462D"/>
    <w:rsid w:val="00C45B4D"/>
    <w:rsid w:val="00C63155"/>
    <w:rsid w:val="00C63987"/>
    <w:rsid w:val="00C64154"/>
    <w:rsid w:val="00C67815"/>
    <w:rsid w:val="00C71AAA"/>
    <w:rsid w:val="00C855C5"/>
    <w:rsid w:val="00C8590C"/>
    <w:rsid w:val="00C90205"/>
    <w:rsid w:val="00C91612"/>
    <w:rsid w:val="00CA0F07"/>
    <w:rsid w:val="00CA178C"/>
    <w:rsid w:val="00CA4E89"/>
    <w:rsid w:val="00CA7B1F"/>
    <w:rsid w:val="00CA7FB7"/>
    <w:rsid w:val="00CB352A"/>
    <w:rsid w:val="00CB4EAE"/>
    <w:rsid w:val="00CD385B"/>
    <w:rsid w:val="00CD4585"/>
    <w:rsid w:val="00CF3487"/>
    <w:rsid w:val="00D0210D"/>
    <w:rsid w:val="00D05503"/>
    <w:rsid w:val="00D16C4A"/>
    <w:rsid w:val="00D17E42"/>
    <w:rsid w:val="00D2150B"/>
    <w:rsid w:val="00D26BB7"/>
    <w:rsid w:val="00D34814"/>
    <w:rsid w:val="00D3752A"/>
    <w:rsid w:val="00D401F6"/>
    <w:rsid w:val="00D4098D"/>
    <w:rsid w:val="00D45FB3"/>
    <w:rsid w:val="00D47629"/>
    <w:rsid w:val="00D514DB"/>
    <w:rsid w:val="00D51B1C"/>
    <w:rsid w:val="00D60110"/>
    <w:rsid w:val="00D6034A"/>
    <w:rsid w:val="00D60FAF"/>
    <w:rsid w:val="00D62DC5"/>
    <w:rsid w:val="00D66B3E"/>
    <w:rsid w:val="00D91B26"/>
    <w:rsid w:val="00D96F81"/>
    <w:rsid w:val="00DA294D"/>
    <w:rsid w:val="00DA63F9"/>
    <w:rsid w:val="00DB219B"/>
    <w:rsid w:val="00DB3CA4"/>
    <w:rsid w:val="00DB7CE5"/>
    <w:rsid w:val="00DE44BF"/>
    <w:rsid w:val="00DE68F5"/>
    <w:rsid w:val="00E07310"/>
    <w:rsid w:val="00E15C93"/>
    <w:rsid w:val="00E1651B"/>
    <w:rsid w:val="00E20418"/>
    <w:rsid w:val="00E22111"/>
    <w:rsid w:val="00E22256"/>
    <w:rsid w:val="00E27BBA"/>
    <w:rsid w:val="00E344BC"/>
    <w:rsid w:val="00E357AB"/>
    <w:rsid w:val="00E415CD"/>
    <w:rsid w:val="00E4204E"/>
    <w:rsid w:val="00E454FF"/>
    <w:rsid w:val="00E464E3"/>
    <w:rsid w:val="00E526F3"/>
    <w:rsid w:val="00E852C3"/>
    <w:rsid w:val="00E92F69"/>
    <w:rsid w:val="00E97193"/>
    <w:rsid w:val="00EA38F6"/>
    <w:rsid w:val="00EA5834"/>
    <w:rsid w:val="00EC1DF8"/>
    <w:rsid w:val="00EC364E"/>
    <w:rsid w:val="00EE15AC"/>
    <w:rsid w:val="00EF0114"/>
    <w:rsid w:val="00EF22B8"/>
    <w:rsid w:val="00EF2B3D"/>
    <w:rsid w:val="00F03842"/>
    <w:rsid w:val="00F22F2E"/>
    <w:rsid w:val="00F25B7A"/>
    <w:rsid w:val="00F26CF8"/>
    <w:rsid w:val="00F35648"/>
    <w:rsid w:val="00F36AA9"/>
    <w:rsid w:val="00F43A79"/>
    <w:rsid w:val="00F45E53"/>
    <w:rsid w:val="00F4646D"/>
    <w:rsid w:val="00F569CE"/>
    <w:rsid w:val="00F57225"/>
    <w:rsid w:val="00F5748D"/>
    <w:rsid w:val="00F609AD"/>
    <w:rsid w:val="00F82054"/>
    <w:rsid w:val="00F83E8A"/>
    <w:rsid w:val="00F92B46"/>
    <w:rsid w:val="00F95685"/>
    <w:rsid w:val="00FB1B01"/>
    <w:rsid w:val="00FB7456"/>
    <w:rsid w:val="00FC0AF8"/>
    <w:rsid w:val="00FC4116"/>
    <w:rsid w:val="00FC510C"/>
    <w:rsid w:val="00FC64DE"/>
    <w:rsid w:val="00FC7EBF"/>
    <w:rsid w:val="00FD7F27"/>
    <w:rsid w:val="00FF0E8D"/>
    <w:rsid w:val="00FF1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7559A"/>
  <w15:chartTrackingRefBased/>
  <w15:docId w15:val="{342DA85D-1071-4CEC-8C08-D1C2E72F3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CA4"/>
    <w:pPr>
      <w:spacing w:before="60" w:after="60" w:line="360" w:lineRule="auto"/>
      <w:ind w:firstLine="680"/>
      <w:jc w:val="both"/>
    </w:pPr>
    <w:rPr>
      <w:rFonts w:ascii="Times New Roman" w:eastAsia="Arial" w:hAnsi="Times New Roman" w:cs="Arial"/>
      <w:kern w:val="0"/>
      <w:sz w:val="24"/>
      <w:lang w:val="en"/>
      <w14:ligatures w14:val="none"/>
    </w:rPr>
  </w:style>
  <w:style w:type="paragraph" w:styleId="Heading1">
    <w:name w:val="heading 1"/>
    <w:basedOn w:val="Normal"/>
    <w:next w:val="Normal"/>
    <w:link w:val="Heading1Char"/>
    <w:autoRedefine/>
    <w:uiPriority w:val="9"/>
    <w:qFormat/>
    <w:rsid w:val="001E729C"/>
    <w:pPr>
      <w:keepNext/>
      <w:keepLines/>
      <w:numPr>
        <w:numId w:val="3"/>
      </w:numPr>
      <w:spacing w:before="0" w:after="0"/>
      <w:ind w:left="0" w:firstLine="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5051AB"/>
    <w:pPr>
      <w:keepNext/>
      <w:keepLines/>
      <w:spacing w:before="0" w:after="0"/>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21E99"/>
    <w:pPr>
      <w:keepNext/>
      <w:keepLines/>
      <w:numPr>
        <w:ilvl w:val="2"/>
        <w:numId w:val="3"/>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612D"/>
    <w:pPr>
      <w:keepNext/>
      <w:keepLines/>
      <w:numPr>
        <w:ilvl w:val="3"/>
        <w:numId w:val="3"/>
      </w:numPr>
      <w:spacing w:before="40" w:after="0"/>
      <w:ind w:left="1008" w:firstLine="0"/>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0C737B"/>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D48AA"/>
    <w:pPr>
      <w:spacing w:before="60" w:after="60" w:line="240" w:lineRule="auto"/>
      <w:ind w:firstLine="576"/>
      <w:jc w:val="both"/>
    </w:pPr>
    <w:rPr>
      <w:rFonts w:ascii="Arial" w:eastAsia="Arial" w:hAnsi="Arial" w:cs="Arial"/>
      <w:kern w:val="0"/>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E729C"/>
    <w:rPr>
      <w:rFonts w:ascii="Times New Roman" w:eastAsiaTheme="majorEastAsia" w:hAnsi="Times New Roman" w:cstheme="majorBidi"/>
      <w:b/>
      <w:color w:val="000000" w:themeColor="text1"/>
      <w:kern w:val="0"/>
      <w:sz w:val="28"/>
      <w:szCs w:val="32"/>
      <w:lang w:val="en"/>
      <w14:ligatures w14:val="none"/>
    </w:rPr>
  </w:style>
  <w:style w:type="paragraph" w:customStyle="1" w:styleId="Headingset">
    <w:name w:val="Heading set"/>
    <w:link w:val="HeadingsetChar"/>
    <w:qFormat/>
    <w:rsid w:val="000C737B"/>
    <w:pPr>
      <w:jc w:val="center"/>
    </w:pPr>
    <w:rPr>
      <w:rFonts w:ascii="Times New Roman" w:eastAsia="Times New Roman" w:hAnsi="Times New Roman" w:cstheme="majorBidi"/>
      <w:b/>
      <w:color w:val="000000" w:themeColor="text1"/>
      <w:kern w:val="0"/>
      <w:sz w:val="28"/>
      <w:szCs w:val="32"/>
      <w:lang w:val="en"/>
      <w14:ligatures w14:val="none"/>
    </w:rPr>
  </w:style>
  <w:style w:type="paragraph" w:styleId="ListParagraph">
    <w:name w:val="List Paragraph"/>
    <w:basedOn w:val="Normal"/>
    <w:link w:val="ListParagraphChar"/>
    <w:uiPriority w:val="34"/>
    <w:qFormat/>
    <w:rsid w:val="0046322F"/>
    <w:pPr>
      <w:ind w:left="720"/>
      <w:contextualSpacing/>
    </w:pPr>
  </w:style>
  <w:style w:type="character" w:customStyle="1" w:styleId="HeadingsetChar">
    <w:name w:val="Heading set Char"/>
    <w:basedOn w:val="Heading1Char"/>
    <w:link w:val="Headingset"/>
    <w:rsid w:val="000C737B"/>
    <w:rPr>
      <w:rFonts w:ascii="Times New Roman" w:eastAsia="Times New Roman" w:hAnsi="Times New Roman" w:cstheme="majorBidi"/>
      <w:b/>
      <w:color w:val="000000" w:themeColor="text1"/>
      <w:kern w:val="0"/>
      <w:sz w:val="28"/>
      <w:szCs w:val="32"/>
      <w:lang w:val="en"/>
      <w14:ligatures w14:val="none"/>
    </w:rPr>
  </w:style>
  <w:style w:type="character" w:customStyle="1" w:styleId="Heading2Char">
    <w:name w:val="Heading 2 Char"/>
    <w:basedOn w:val="DefaultParagraphFont"/>
    <w:link w:val="Heading2"/>
    <w:uiPriority w:val="9"/>
    <w:rsid w:val="005051AB"/>
    <w:rPr>
      <w:rFonts w:ascii="Times New Roman" w:eastAsiaTheme="majorEastAsia" w:hAnsi="Times New Roman" w:cstheme="majorBidi"/>
      <w:b/>
      <w:kern w:val="0"/>
      <w:sz w:val="24"/>
      <w:szCs w:val="26"/>
      <w:lang w:val="en"/>
      <w14:ligatures w14:val="none"/>
    </w:rPr>
  </w:style>
  <w:style w:type="character" w:customStyle="1" w:styleId="Heading3Char">
    <w:name w:val="Heading 3 Char"/>
    <w:basedOn w:val="DefaultParagraphFont"/>
    <w:link w:val="Heading3"/>
    <w:uiPriority w:val="9"/>
    <w:rsid w:val="00C21E99"/>
    <w:rPr>
      <w:rFonts w:ascii="Times New Roman" w:eastAsiaTheme="majorEastAsia" w:hAnsi="Times New Roman" w:cstheme="majorBidi"/>
      <w:b/>
      <w:kern w:val="0"/>
      <w:sz w:val="24"/>
      <w:szCs w:val="24"/>
      <w:lang w:val="en"/>
      <w14:ligatures w14:val="none"/>
    </w:rPr>
  </w:style>
  <w:style w:type="character" w:customStyle="1" w:styleId="Heading4Char">
    <w:name w:val="Heading 4 Char"/>
    <w:basedOn w:val="DefaultParagraphFont"/>
    <w:link w:val="Heading4"/>
    <w:uiPriority w:val="9"/>
    <w:rsid w:val="0004612D"/>
    <w:rPr>
      <w:rFonts w:ascii="Times New Roman" w:eastAsiaTheme="majorEastAsia" w:hAnsi="Times New Roman" w:cstheme="majorBidi"/>
      <w:iCs/>
      <w:color w:val="000000" w:themeColor="text1"/>
      <w:kern w:val="0"/>
      <w:sz w:val="24"/>
      <w:lang w:val="en"/>
      <w14:ligatures w14:val="none"/>
    </w:rPr>
  </w:style>
  <w:style w:type="character" w:customStyle="1" w:styleId="Heading5Char">
    <w:name w:val="Heading 5 Char"/>
    <w:basedOn w:val="DefaultParagraphFont"/>
    <w:link w:val="Heading5"/>
    <w:uiPriority w:val="9"/>
    <w:rsid w:val="000C737B"/>
    <w:rPr>
      <w:rFonts w:asciiTheme="majorHAnsi" w:eastAsiaTheme="majorEastAsia" w:hAnsiTheme="majorHAnsi" w:cstheme="majorBidi"/>
      <w:color w:val="2F5496" w:themeColor="accent1" w:themeShade="BF"/>
      <w:kern w:val="0"/>
      <w:sz w:val="24"/>
      <w:lang w:val="en"/>
      <w14:ligatures w14:val="none"/>
    </w:rPr>
  </w:style>
  <w:style w:type="paragraph" w:customStyle="1" w:styleId="Heading21">
    <w:name w:val="Heading 21"/>
    <w:basedOn w:val="Normal"/>
    <w:next w:val="Normal"/>
    <w:uiPriority w:val="9"/>
    <w:unhideWhenUsed/>
    <w:qFormat/>
    <w:rsid w:val="007B761E"/>
    <w:pPr>
      <w:keepNext/>
      <w:keepLines/>
      <w:numPr>
        <w:ilvl w:val="1"/>
        <w:numId w:val="3"/>
      </w:numPr>
      <w:spacing w:before="0" w:after="0"/>
      <w:ind w:left="0" w:firstLine="0"/>
      <w:jc w:val="left"/>
      <w:outlineLvl w:val="1"/>
    </w:pPr>
    <w:rPr>
      <w:rFonts w:eastAsiaTheme="majorEastAsia" w:cstheme="majorBidi"/>
      <w:b/>
      <w:szCs w:val="26"/>
    </w:rPr>
  </w:style>
  <w:style w:type="paragraph" w:styleId="Caption">
    <w:name w:val="caption"/>
    <w:basedOn w:val="Normal"/>
    <w:next w:val="Normal"/>
    <w:uiPriority w:val="35"/>
    <w:unhideWhenUsed/>
    <w:qFormat/>
    <w:rsid w:val="00BD75B6"/>
    <w:pPr>
      <w:spacing w:before="0" w:after="200" w:line="240" w:lineRule="auto"/>
      <w:ind w:firstLine="0"/>
      <w:jc w:val="center"/>
    </w:pPr>
    <w:rPr>
      <w:iCs/>
      <w:szCs w:val="18"/>
    </w:rPr>
  </w:style>
  <w:style w:type="paragraph" w:customStyle="1" w:styleId="Normal2">
    <w:name w:val="Normal 2"/>
    <w:basedOn w:val="Normal"/>
    <w:link w:val="Normal2Char"/>
    <w:qFormat/>
    <w:rsid w:val="006B70CA"/>
    <w:pPr>
      <w:ind w:left="709" w:firstLine="709"/>
    </w:pPr>
  </w:style>
  <w:style w:type="character" w:customStyle="1" w:styleId="Normal2Char">
    <w:name w:val="Normal 2 Char"/>
    <w:basedOn w:val="DefaultParagraphFont"/>
    <w:link w:val="Normal2"/>
    <w:rsid w:val="006B70CA"/>
    <w:rPr>
      <w:rFonts w:ascii="Times New Roman" w:eastAsia="Arial" w:hAnsi="Times New Roman" w:cs="Arial"/>
      <w:kern w:val="0"/>
      <w:sz w:val="24"/>
      <w:lang w:val="en"/>
      <w14:ligatures w14:val="none"/>
    </w:rPr>
  </w:style>
  <w:style w:type="paragraph" w:customStyle="1" w:styleId="WOW">
    <w:name w:val="WOW"/>
    <w:basedOn w:val="ListParagraph"/>
    <w:link w:val="WOWChar"/>
    <w:qFormat/>
    <w:rsid w:val="00D17E42"/>
    <w:pPr>
      <w:numPr>
        <w:numId w:val="13"/>
      </w:numPr>
      <w:spacing w:line="240" w:lineRule="auto"/>
      <w:ind w:left="314"/>
      <w:jc w:val="left"/>
    </w:pPr>
  </w:style>
  <w:style w:type="character" w:customStyle="1" w:styleId="ListParagraphChar">
    <w:name w:val="List Paragraph Char"/>
    <w:basedOn w:val="DefaultParagraphFont"/>
    <w:link w:val="ListParagraph"/>
    <w:uiPriority w:val="34"/>
    <w:rsid w:val="00D17E42"/>
    <w:rPr>
      <w:rFonts w:ascii="Times New Roman" w:eastAsia="Arial" w:hAnsi="Times New Roman" w:cs="Arial"/>
      <w:kern w:val="0"/>
      <w:sz w:val="24"/>
      <w:lang w:val="en"/>
      <w14:ligatures w14:val="none"/>
    </w:rPr>
  </w:style>
  <w:style w:type="character" w:customStyle="1" w:styleId="WOWChar">
    <w:name w:val="WOW Char"/>
    <w:basedOn w:val="ListParagraphChar"/>
    <w:link w:val="WOW"/>
    <w:rsid w:val="00D17E42"/>
    <w:rPr>
      <w:rFonts w:ascii="Times New Roman" w:eastAsia="Arial" w:hAnsi="Times New Roman" w:cs="Arial"/>
      <w:kern w:val="0"/>
      <w:sz w:val="24"/>
      <w:lang w:val="en"/>
      <w14:ligatures w14:val="none"/>
    </w:rPr>
  </w:style>
  <w:style w:type="paragraph" w:customStyle="1" w:styleId="sequence">
    <w:name w:val="sequence"/>
    <w:basedOn w:val="Normal2"/>
    <w:link w:val="sequenceChar"/>
    <w:qFormat/>
    <w:rsid w:val="0093744E"/>
    <w:pPr>
      <w:numPr>
        <w:numId w:val="25"/>
      </w:numPr>
      <w:spacing w:before="0" w:after="0"/>
      <w:ind w:left="1440"/>
    </w:pPr>
  </w:style>
  <w:style w:type="character" w:customStyle="1" w:styleId="sequenceChar">
    <w:name w:val="sequence Char"/>
    <w:basedOn w:val="Normal2Char"/>
    <w:link w:val="sequence"/>
    <w:rsid w:val="0093744E"/>
    <w:rPr>
      <w:rFonts w:ascii="Times New Roman" w:eastAsia="Arial" w:hAnsi="Times New Roman" w:cs="Arial"/>
      <w:kern w:val="0"/>
      <w:sz w:val="24"/>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image" Target="media/image1.jp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31B02-44B3-42D1-B78E-57A6CF8B0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82</Pages>
  <Words>14320</Words>
  <Characters>81624</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7</cp:revision>
  <cp:lastPrinted>2023-12-30T05:27:00Z</cp:lastPrinted>
  <dcterms:created xsi:type="dcterms:W3CDTF">2024-01-01T11:12:00Z</dcterms:created>
  <dcterms:modified xsi:type="dcterms:W3CDTF">2024-01-0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ies>
</file>